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C51113" w14:textId="66A2C6DB" w:rsidR="00384DE3" w:rsidRPr="00370AB5" w:rsidRDefault="00384DE3" w:rsidP="00A77232">
      <w:pPr>
        <w:pStyle w:val="Heading1"/>
        <w:spacing w:line="480" w:lineRule="auto"/>
      </w:pPr>
      <w:bookmarkStart w:id="0" w:name="_GoBack"/>
      <w:bookmarkEnd w:id="0"/>
      <w:r w:rsidRPr="00370AB5">
        <w:t xml:space="preserve">The role of </w:t>
      </w:r>
      <w:r w:rsidR="005955E9" w:rsidRPr="00370AB5">
        <w:t xml:space="preserve">community pharmacists </w:t>
      </w:r>
      <w:r w:rsidR="00081F50" w:rsidRPr="00370AB5">
        <w:t xml:space="preserve">and their position </w:t>
      </w:r>
      <w:r w:rsidR="005955E9" w:rsidRPr="00370AB5">
        <w:t xml:space="preserve">in </w:t>
      </w:r>
      <w:r w:rsidR="00F0302A" w:rsidRPr="00370AB5">
        <w:t>the delivery of</w:t>
      </w:r>
      <w:r w:rsidRPr="00370AB5">
        <w:t xml:space="preserve"> di</w:t>
      </w:r>
      <w:r w:rsidR="005179F3" w:rsidRPr="00370AB5">
        <w:t>abetes</w:t>
      </w:r>
      <w:r w:rsidRPr="00370AB5">
        <w:t xml:space="preserve"> care </w:t>
      </w:r>
      <w:r w:rsidR="0018549A" w:rsidRPr="00370AB5">
        <w:t>– An update for medical professionals</w:t>
      </w:r>
      <w:r w:rsidR="00AD76E8" w:rsidRPr="00370AB5">
        <w:t xml:space="preserve"> </w:t>
      </w:r>
    </w:p>
    <w:p w14:paraId="547E7F1B" w14:textId="1FD6D0CA" w:rsidR="00F0302A" w:rsidRPr="00370AB5" w:rsidRDefault="00AA7CBB" w:rsidP="00081F50">
      <w:pPr>
        <w:pStyle w:val="Heading2"/>
      </w:pPr>
      <w:r w:rsidRPr="00370AB5">
        <w:t>Authors</w:t>
      </w:r>
    </w:p>
    <w:p w14:paraId="13DF1DC8" w14:textId="3A115242" w:rsidR="00AA7CBB" w:rsidRPr="00370AB5" w:rsidRDefault="00F0302A" w:rsidP="00942764">
      <w:pPr>
        <w:spacing w:line="480" w:lineRule="auto"/>
        <w:rPr>
          <w:vertAlign w:val="superscript"/>
        </w:rPr>
      </w:pPr>
      <w:r w:rsidRPr="00370AB5">
        <w:t>Sarah Brewster</w:t>
      </w:r>
      <w:r w:rsidRPr="00370AB5">
        <w:rPr>
          <w:vertAlign w:val="superscript"/>
        </w:rPr>
        <w:t>1</w:t>
      </w:r>
      <w:r w:rsidRPr="00370AB5">
        <w:t xml:space="preserve">, Richard </w:t>
      </w:r>
      <w:r w:rsidR="002B6518" w:rsidRPr="00370AB5">
        <w:t xml:space="preserve">IG </w:t>
      </w:r>
      <w:r w:rsidRPr="00370AB5">
        <w:t>Holt</w:t>
      </w:r>
      <w:r w:rsidR="009A443A" w:rsidRPr="00370AB5">
        <w:rPr>
          <w:vertAlign w:val="superscript"/>
        </w:rPr>
        <w:t>2</w:t>
      </w:r>
      <w:r w:rsidR="00175C96" w:rsidRPr="00370AB5">
        <w:rPr>
          <w:vertAlign w:val="subscript"/>
        </w:rPr>
        <w:t>,</w:t>
      </w:r>
      <w:r w:rsidR="00456C56" w:rsidRPr="00370AB5">
        <w:rPr>
          <w:vertAlign w:val="subscript"/>
        </w:rPr>
        <w:t xml:space="preserve"> </w:t>
      </w:r>
      <w:r w:rsidR="00E9385B" w:rsidRPr="00370AB5">
        <w:t>Jane Portlock</w:t>
      </w:r>
      <w:r w:rsidR="00E9385B" w:rsidRPr="00370AB5">
        <w:rPr>
          <w:vertAlign w:val="superscript"/>
        </w:rPr>
        <w:t>3</w:t>
      </w:r>
      <w:r w:rsidR="00E9385B" w:rsidRPr="00370AB5">
        <w:t xml:space="preserve">, </w:t>
      </w:r>
      <w:r w:rsidR="00456C56" w:rsidRPr="00370AB5">
        <w:t>Hermione Price</w:t>
      </w:r>
      <w:r w:rsidR="00456C56" w:rsidRPr="00370AB5">
        <w:rPr>
          <w:vertAlign w:val="superscript"/>
        </w:rPr>
        <w:t>1</w:t>
      </w:r>
    </w:p>
    <w:p w14:paraId="71863581" w14:textId="77777777" w:rsidR="00F0302A" w:rsidRPr="00370AB5" w:rsidRDefault="00F0302A" w:rsidP="00942764">
      <w:pPr>
        <w:pStyle w:val="Heading2"/>
      </w:pPr>
      <w:r w:rsidRPr="00370AB5">
        <w:t>Institutions</w:t>
      </w:r>
    </w:p>
    <w:p w14:paraId="44BF8A60" w14:textId="77777777" w:rsidR="00F0302A" w:rsidRPr="00370AB5" w:rsidRDefault="002B6518" w:rsidP="00942764">
      <w:pPr>
        <w:spacing w:line="480" w:lineRule="auto"/>
      </w:pPr>
      <w:r w:rsidRPr="00370AB5">
        <w:rPr>
          <w:vertAlign w:val="superscript"/>
        </w:rPr>
        <w:t>1</w:t>
      </w:r>
      <w:r w:rsidR="00F0302A" w:rsidRPr="00370AB5">
        <w:t>Research and Development Tom Rudd Unit, Moorgreen Hospital, Southern Health NHS</w:t>
      </w:r>
    </w:p>
    <w:p w14:paraId="032C701A" w14:textId="77777777" w:rsidR="00F0302A" w:rsidRPr="00370AB5" w:rsidRDefault="00F0302A" w:rsidP="00942764">
      <w:pPr>
        <w:spacing w:line="480" w:lineRule="auto"/>
        <w:rPr>
          <w:sz w:val="14"/>
          <w:szCs w:val="14"/>
        </w:rPr>
      </w:pPr>
      <w:r w:rsidRPr="00370AB5">
        <w:t>Foundation Trust, Southampton, UK</w:t>
      </w:r>
    </w:p>
    <w:p w14:paraId="5AD54626" w14:textId="77777777" w:rsidR="00F0302A" w:rsidRPr="00370AB5" w:rsidRDefault="002B6518" w:rsidP="00942764">
      <w:pPr>
        <w:spacing w:line="480" w:lineRule="auto"/>
      </w:pPr>
      <w:r w:rsidRPr="00370AB5">
        <w:rPr>
          <w:vertAlign w:val="superscript"/>
        </w:rPr>
        <w:t>2</w:t>
      </w:r>
      <w:r w:rsidR="00F0302A" w:rsidRPr="00370AB5">
        <w:t>Human Development and Health, Faculty of Medicine, University of Southampton</w:t>
      </w:r>
      <w:r w:rsidR="00F0302A" w:rsidRPr="00370AB5">
        <w:rPr>
          <w:vertAlign w:val="subscript"/>
        </w:rPr>
        <w:t>,</w:t>
      </w:r>
    </w:p>
    <w:p w14:paraId="42F0FC32" w14:textId="77777777" w:rsidR="00F0302A" w:rsidRPr="00370AB5" w:rsidRDefault="00F0302A" w:rsidP="00942764">
      <w:pPr>
        <w:spacing w:line="480" w:lineRule="auto"/>
        <w:rPr>
          <w:vertAlign w:val="subscript"/>
        </w:rPr>
      </w:pPr>
      <w:r w:rsidRPr="00370AB5">
        <w:t xml:space="preserve">Southampton, UK </w:t>
      </w:r>
    </w:p>
    <w:p w14:paraId="28977D1A" w14:textId="42EA3172" w:rsidR="00FD1988" w:rsidRPr="00370AB5" w:rsidRDefault="002B6518" w:rsidP="003E4B45">
      <w:pPr>
        <w:spacing w:line="480" w:lineRule="auto"/>
      </w:pPr>
      <w:r w:rsidRPr="00370AB5">
        <w:rPr>
          <w:vertAlign w:val="superscript"/>
        </w:rPr>
        <w:t>3</w:t>
      </w:r>
      <w:r w:rsidR="00E9385B" w:rsidRPr="00370AB5">
        <w:t xml:space="preserve">School of Pharmacy and Biomedical Sciences, </w:t>
      </w:r>
      <w:r w:rsidR="00D24039" w:rsidRPr="00370AB5">
        <w:t xml:space="preserve">Faculty of Sciences, </w:t>
      </w:r>
      <w:r w:rsidR="00E9385B" w:rsidRPr="00370AB5">
        <w:t>University of Portsmouth, Portsmouth, UK</w:t>
      </w:r>
    </w:p>
    <w:p w14:paraId="7ADFB618" w14:textId="77777777" w:rsidR="00FD1988" w:rsidRPr="00370AB5" w:rsidRDefault="00F0302A" w:rsidP="00400916">
      <w:pPr>
        <w:pStyle w:val="Heading2"/>
      </w:pPr>
      <w:r w:rsidRPr="00370AB5">
        <w:t>Corresponding Author</w:t>
      </w:r>
    </w:p>
    <w:p w14:paraId="48E7B859" w14:textId="7854C72F" w:rsidR="00942764" w:rsidRPr="00370AB5" w:rsidRDefault="00942764" w:rsidP="00FD1988">
      <w:r w:rsidRPr="00370AB5">
        <w:t>Sarah Brewster</w:t>
      </w:r>
      <w:r w:rsidRPr="00370AB5">
        <w:rPr>
          <w:sz w:val="24"/>
          <w:vertAlign w:val="superscript"/>
        </w:rPr>
        <w:t>1</w:t>
      </w:r>
    </w:p>
    <w:p w14:paraId="10824A47" w14:textId="43B3C57D" w:rsidR="00E9385B" w:rsidRPr="00370AB5" w:rsidRDefault="000C02A2" w:rsidP="00FD1988">
      <w:r w:rsidRPr="00370AB5">
        <w:t xml:space="preserve">Email: </w:t>
      </w:r>
      <w:hyperlink r:id="rId6" w:history="1">
        <w:r w:rsidR="00942764" w:rsidRPr="00370AB5">
          <w:rPr>
            <w:rStyle w:val="Hyperlink"/>
          </w:rPr>
          <w:t>Sarah.brewster@doctors.org.uk</w:t>
        </w:r>
      </w:hyperlink>
    </w:p>
    <w:p w14:paraId="5252C98E" w14:textId="77777777" w:rsidR="003E4B45" w:rsidRPr="00370AB5" w:rsidRDefault="003E4B45" w:rsidP="00FD1988">
      <w:pPr>
        <w:rPr>
          <w:rStyle w:val="Hyperlink"/>
        </w:rPr>
      </w:pPr>
    </w:p>
    <w:p w14:paraId="2D0D58BB" w14:textId="676A5D18" w:rsidR="00822ECE" w:rsidRPr="00370AB5" w:rsidRDefault="00822ECE" w:rsidP="00B5705B">
      <w:pPr>
        <w:pStyle w:val="Heading2"/>
        <w:rPr>
          <w:rStyle w:val="Heading2Char"/>
        </w:rPr>
      </w:pPr>
      <w:r w:rsidRPr="00370AB5">
        <w:rPr>
          <w:rStyle w:val="Heading2Char"/>
        </w:rPr>
        <w:t>Statements</w:t>
      </w:r>
    </w:p>
    <w:p w14:paraId="13D41A4C" w14:textId="2E1D1723" w:rsidR="00FD1988" w:rsidRPr="00370AB5" w:rsidRDefault="00FD1988" w:rsidP="00400916">
      <w:pPr>
        <w:pStyle w:val="Heading3"/>
        <w:spacing w:line="480" w:lineRule="auto"/>
      </w:pPr>
      <w:proofErr w:type="spellStart"/>
      <w:r w:rsidRPr="00370AB5">
        <w:t>Contributorship</w:t>
      </w:r>
      <w:proofErr w:type="spellEnd"/>
      <w:r w:rsidRPr="00370AB5">
        <w:t xml:space="preserve"> Statement </w:t>
      </w:r>
    </w:p>
    <w:p w14:paraId="6CECA953" w14:textId="196D9C7B" w:rsidR="00FD1988" w:rsidRPr="00370AB5" w:rsidRDefault="00FD1988" w:rsidP="00400916">
      <w:pPr>
        <w:spacing w:line="480" w:lineRule="auto"/>
        <w:rPr>
          <w:rStyle w:val="Hyperlink"/>
          <w:color w:val="auto"/>
          <w:u w:val="none"/>
        </w:rPr>
      </w:pPr>
      <w:r w:rsidRPr="00370AB5">
        <w:rPr>
          <w:rStyle w:val="Hyperlink"/>
          <w:color w:val="auto"/>
          <w:u w:val="none"/>
        </w:rPr>
        <w:t xml:space="preserve">All authors </w:t>
      </w:r>
      <w:r w:rsidR="00402AED">
        <w:rPr>
          <w:rStyle w:val="Hyperlink"/>
          <w:color w:val="auto"/>
          <w:u w:val="none"/>
        </w:rPr>
        <w:t xml:space="preserve">(SB, RIGH, JP and HP) </w:t>
      </w:r>
      <w:r w:rsidRPr="00370AB5">
        <w:rPr>
          <w:rStyle w:val="Hyperlink"/>
          <w:color w:val="auto"/>
          <w:u w:val="none"/>
        </w:rPr>
        <w:t xml:space="preserve">conceived the paper. SB </w:t>
      </w:r>
      <w:r w:rsidR="00567046">
        <w:rPr>
          <w:rStyle w:val="Hyperlink"/>
          <w:color w:val="auto"/>
          <w:u w:val="none"/>
        </w:rPr>
        <w:t>wrote the sea</w:t>
      </w:r>
      <w:r w:rsidR="007000AC">
        <w:rPr>
          <w:rStyle w:val="Hyperlink"/>
          <w:color w:val="auto"/>
          <w:u w:val="none"/>
        </w:rPr>
        <w:t xml:space="preserve">rch </w:t>
      </w:r>
      <w:proofErr w:type="gramStart"/>
      <w:r w:rsidR="007000AC">
        <w:rPr>
          <w:rStyle w:val="Hyperlink"/>
          <w:color w:val="auto"/>
          <w:u w:val="none"/>
        </w:rPr>
        <w:t>strategy which</w:t>
      </w:r>
      <w:proofErr w:type="gramEnd"/>
      <w:r w:rsidR="007000AC">
        <w:rPr>
          <w:rStyle w:val="Hyperlink"/>
          <w:color w:val="auto"/>
          <w:u w:val="none"/>
        </w:rPr>
        <w:t xml:space="preserve"> she</w:t>
      </w:r>
      <w:r w:rsidR="00567046">
        <w:rPr>
          <w:rStyle w:val="Hyperlink"/>
          <w:color w:val="auto"/>
          <w:u w:val="none"/>
        </w:rPr>
        <w:t xml:space="preserve"> discussed with a research engagement librarian</w:t>
      </w:r>
      <w:r w:rsidR="00BC4ED6">
        <w:rPr>
          <w:rStyle w:val="Hyperlink"/>
          <w:color w:val="auto"/>
          <w:u w:val="none"/>
        </w:rPr>
        <w:t>.  SB</w:t>
      </w:r>
      <w:r w:rsidR="00482480">
        <w:rPr>
          <w:rStyle w:val="Hyperlink"/>
          <w:color w:val="auto"/>
          <w:u w:val="none"/>
        </w:rPr>
        <w:t xml:space="preserve"> undertook the literature search and</w:t>
      </w:r>
      <w:r w:rsidR="00567046">
        <w:rPr>
          <w:rStyle w:val="Hyperlink"/>
          <w:color w:val="auto"/>
          <w:u w:val="none"/>
        </w:rPr>
        <w:t xml:space="preserve"> reviewed</w:t>
      </w:r>
      <w:r w:rsidR="00482480">
        <w:rPr>
          <w:rStyle w:val="Hyperlink"/>
          <w:color w:val="auto"/>
          <w:u w:val="none"/>
        </w:rPr>
        <w:t xml:space="preserve"> the</w:t>
      </w:r>
      <w:r w:rsidR="00567046">
        <w:rPr>
          <w:rStyle w:val="Hyperlink"/>
          <w:color w:val="auto"/>
          <w:u w:val="none"/>
        </w:rPr>
        <w:t xml:space="preserve"> titles and abstracts</w:t>
      </w:r>
      <w:r w:rsidR="00482480">
        <w:rPr>
          <w:rStyle w:val="Hyperlink"/>
          <w:color w:val="auto"/>
          <w:u w:val="none"/>
        </w:rPr>
        <w:t xml:space="preserve"> of the identified articles.  SB</w:t>
      </w:r>
      <w:r w:rsidR="00567046">
        <w:rPr>
          <w:rStyle w:val="Hyperlink"/>
          <w:color w:val="auto"/>
          <w:u w:val="none"/>
        </w:rPr>
        <w:t xml:space="preserve"> </w:t>
      </w:r>
      <w:r w:rsidR="00482480">
        <w:rPr>
          <w:rStyle w:val="Hyperlink"/>
          <w:color w:val="auto"/>
          <w:u w:val="none"/>
        </w:rPr>
        <w:t>wrote the first draft of the</w:t>
      </w:r>
      <w:r w:rsidR="00ED7617">
        <w:rPr>
          <w:rStyle w:val="Hyperlink"/>
          <w:color w:val="auto"/>
          <w:u w:val="none"/>
        </w:rPr>
        <w:t xml:space="preserve"> </w:t>
      </w:r>
      <w:r w:rsidR="00567046">
        <w:rPr>
          <w:rStyle w:val="Hyperlink"/>
          <w:color w:val="auto"/>
          <w:u w:val="none"/>
        </w:rPr>
        <w:t>narrative</w:t>
      </w:r>
      <w:r w:rsidR="00ED7617">
        <w:rPr>
          <w:rStyle w:val="Hyperlink"/>
          <w:color w:val="auto"/>
          <w:u w:val="none"/>
        </w:rPr>
        <w:t xml:space="preserve"> </w:t>
      </w:r>
      <w:r w:rsidR="00BC4ED6">
        <w:rPr>
          <w:rStyle w:val="Hyperlink"/>
          <w:color w:val="auto"/>
          <w:u w:val="none"/>
        </w:rPr>
        <w:t>literature</w:t>
      </w:r>
      <w:r w:rsidRPr="00370AB5">
        <w:rPr>
          <w:rStyle w:val="Hyperlink"/>
          <w:color w:val="auto"/>
          <w:u w:val="none"/>
        </w:rPr>
        <w:t xml:space="preserve"> </w:t>
      </w:r>
      <w:proofErr w:type="gramStart"/>
      <w:r w:rsidR="007000AC">
        <w:rPr>
          <w:rStyle w:val="Hyperlink"/>
          <w:color w:val="auto"/>
          <w:u w:val="none"/>
        </w:rPr>
        <w:t xml:space="preserve">review </w:t>
      </w:r>
      <w:r w:rsidR="00ED7617">
        <w:rPr>
          <w:rStyle w:val="Hyperlink"/>
          <w:color w:val="auto"/>
          <w:u w:val="none"/>
        </w:rPr>
        <w:t>which</w:t>
      </w:r>
      <w:proofErr w:type="gramEnd"/>
      <w:r w:rsidR="00ED7617">
        <w:rPr>
          <w:rStyle w:val="Hyperlink"/>
          <w:color w:val="auto"/>
          <w:u w:val="none"/>
        </w:rPr>
        <w:t xml:space="preserve"> </w:t>
      </w:r>
      <w:r w:rsidRPr="00370AB5">
        <w:rPr>
          <w:rStyle w:val="Hyperlink"/>
          <w:color w:val="auto"/>
          <w:u w:val="none"/>
        </w:rPr>
        <w:t>was then discussed with all authors</w:t>
      </w:r>
      <w:r w:rsidR="00402AED">
        <w:rPr>
          <w:rStyle w:val="Hyperlink"/>
          <w:color w:val="auto"/>
          <w:u w:val="none"/>
        </w:rPr>
        <w:t xml:space="preserve"> (RIGH, JP and HP)</w:t>
      </w:r>
      <w:r w:rsidRPr="00370AB5">
        <w:rPr>
          <w:rStyle w:val="Hyperlink"/>
          <w:color w:val="auto"/>
          <w:u w:val="none"/>
        </w:rPr>
        <w:t>.</w:t>
      </w:r>
      <w:r w:rsidR="00402AED">
        <w:rPr>
          <w:rStyle w:val="Hyperlink"/>
          <w:color w:val="auto"/>
          <w:u w:val="none"/>
        </w:rPr>
        <w:t xml:space="preserve"> </w:t>
      </w:r>
      <w:r w:rsidRPr="00370AB5">
        <w:rPr>
          <w:rStyle w:val="Hyperlink"/>
          <w:color w:val="auto"/>
          <w:u w:val="none"/>
        </w:rPr>
        <w:t xml:space="preserve"> All authors</w:t>
      </w:r>
      <w:r w:rsidR="00402AED">
        <w:rPr>
          <w:rStyle w:val="Hyperlink"/>
          <w:color w:val="auto"/>
          <w:u w:val="none"/>
        </w:rPr>
        <w:t xml:space="preserve"> (RIGH, JP and HP) </w:t>
      </w:r>
      <w:r w:rsidRPr="00370AB5">
        <w:rPr>
          <w:rStyle w:val="Hyperlink"/>
          <w:color w:val="auto"/>
          <w:u w:val="none"/>
        </w:rPr>
        <w:lastRenderedPageBreak/>
        <w:t xml:space="preserve">provided critical feedback and helped shape the final manuscript </w:t>
      </w:r>
      <w:proofErr w:type="gramStart"/>
      <w:r w:rsidRPr="00370AB5">
        <w:rPr>
          <w:rStyle w:val="Hyperlink"/>
          <w:color w:val="auto"/>
          <w:u w:val="none"/>
        </w:rPr>
        <w:t>which</w:t>
      </w:r>
      <w:proofErr w:type="gramEnd"/>
      <w:r w:rsidRPr="00370AB5">
        <w:rPr>
          <w:rStyle w:val="Hyperlink"/>
          <w:color w:val="auto"/>
          <w:u w:val="none"/>
        </w:rPr>
        <w:t xml:space="preserve"> was approved by all authors</w:t>
      </w:r>
      <w:r w:rsidR="00402AED">
        <w:rPr>
          <w:rStyle w:val="Hyperlink"/>
          <w:color w:val="auto"/>
          <w:u w:val="none"/>
        </w:rPr>
        <w:t xml:space="preserve"> (SB, RIGH, JP and HP)</w:t>
      </w:r>
      <w:r w:rsidRPr="00370AB5">
        <w:rPr>
          <w:rStyle w:val="Hyperlink"/>
          <w:color w:val="auto"/>
          <w:u w:val="none"/>
        </w:rPr>
        <w:t xml:space="preserve"> before submission.</w:t>
      </w:r>
    </w:p>
    <w:p w14:paraId="5FCA8F2D" w14:textId="77777777" w:rsidR="00822ECE" w:rsidRPr="00370AB5" w:rsidRDefault="00822ECE" w:rsidP="00400916">
      <w:pPr>
        <w:pStyle w:val="Heading3"/>
        <w:spacing w:line="480" w:lineRule="auto"/>
      </w:pPr>
      <w:r w:rsidRPr="00370AB5">
        <w:t>Funding</w:t>
      </w:r>
    </w:p>
    <w:p w14:paraId="78E3A02A" w14:textId="640BFE22" w:rsidR="00822ECE" w:rsidRPr="00370AB5" w:rsidRDefault="00822ECE" w:rsidP="00400916">
      <w:pPr>
        <w:spacing w:line="480" w:lineRule="auto"/>
      </w:pPr>
      <w:r w:rsidRPr="00370AB5">
        <w:t>NHS England South (Wessex)</w:t>
      </w:r>
    </w:p>
    <w:p w14:paraId="09270B6B" w14:textId="77777777" w:rsidR="00822ECE" w:rsidRPr="00370AB5" w:rsidRDefault="00822ECE" w:rsidP="00400916">
      <w:pPr>
        <w:pStyle w:val="Heading3"/>
        <w:spacing w:line="480" w:lineRule="auto"/>
      </w:pPr>
      <w:r w:rsidRPr="00370AB5">
        <w:t>Conflicts of interest</w:t>
      </w:r>
    </w:p>
    <w:p w14:paraId="654583E6" w14:textId="77777777" w:rsidR="00B5705B" w:rsidRPr="00370AB5" w:rsidRDefault="00822ECE" w:rsidP="00400916">
      <w:pPr>
        <w:spacing w:line="480" w:lineRule="auto"/>
      </w:pPr>
      <w:r w:rsidRPr="00370AB5">
        <w:t>No conflicts of interest to declare.</w:t>
      </w:r>
    </w:p>
    <w:p w14:paraId="468E6D53" w14:textId="5C0274BE" w:rsidR="00822ECE" w:rsidRPr="00370AB5" w:rsidRDefault="00822ECE" w:rsidP="00400916">
      <w:pPr>
        <w:pStyle w:val="Heading3"/>
        <w:spacing w:line="480" w:lineRule="auto"/>
      </w:pPr>
      <w:r w:rsidRPr="00370AB5">
        <w:rPr>
          <w:rStyle w:val="Heading2Char"/>
          <w:color w:val="1F4D78" w:themeColor="accent1" w:themeShade="7F"/>
          <w:sz w:val="24"/>
          <w:szCs w:val="24"/>
        </w:rPr>
        <w:t>Acknowledgements</w:t>
      </w:r>
    </w:p>
    <w:p w14:paraId="521392B1" w14:textId="368151C4" w:rsidR="00822ECE" w:rsidRDefault="006B4E66" w:rsidP="00400916">
      <w:pPr>
        <w:spacing w:line="480" w:lineRule="auto"/>
        <w:rPr>
          <w:lang w:val="en-US" w:eastAsia="en-GB"/>
        </w:rPr>
      </w:pPr>
      <w:r>
        <w:t>-</w:t>
      </w:r>
      <w:r w:rsidR="00822ECE" w:rsidRPr="00370AB5">
        <w:t>Alison Freemantle,</w:t>
      </w:r>
      <w:r w:rsidR="00822ECE" w:rsidRPr="00370AB5">
        <w:rPr>
          <w:lang w:val="en-US" w:eastAsia="en-GB"/>
        </w:rPr>
        <w:t xml:space="preserve"> Professional Services Development Manager, Community Pharmacy South Central</w:t>
      </w:r>
    </w:p>
    <w:p w14:paraId="6D24CF89" w14:textId="1A2AAD9D" w:rsidR="00567046" w:rsidRPr="00567046" w:rsidRDefault="006B4E66" w:rsidP="00400916">
      <w:pPr>
        <w:spacing w:line="480" w:lineRule="auto"/>
      </w:pPr>
      <w:r>
        <w:t>-</w:t>
      </w:r>
      <w:r w:rsidR="00567046">
        <w:t xml:space="preserve">Paula Sands, </w:t>
      </w:r>
      <w:r w:rsidR="00567046" w:rsidRPr="00095DA1">
        <w:t xml:space="preserve">Research Engagement Librarian, </w:t>
      </w:r>
      <w:r w:rsidR="00567046" w:rsidRPr="005A7DA9">
        <w:t>University of Southampton</w:t>
      </w:r>
    </w:p>
    <w:p w14:paraId="716847BA" w14:textId="77777777" w:rsidR="00B70582" w:rsidRPr="00370AB5" w:rsidRDefault="00B70582" w:rsidP="00E9385B">
      <w:pPr>
        <w:pStyle w:val="Heading2"/>
      </w:pPr>
      <w:r w:rsidRPr="00370AB5">
        <w:t>Word Count</w:t>
      </w:r>
    </w:p>
    <w:p w14:paraId="4894A4C7" w14:textId="2258A6A7" w:rsidR="00B70582" w:rsidRPr="00370AB5" w:rsidRDefault="00B70582" w:rsidP="00405AEC">
      <w:pPr>
        <w:spacing w:line="480" w:lineRule="auto"/>
      </w:pPr>
      <w:r w:rsidRPr="00370AB5">
        <w:t>Abstract:</w:t>
      </w:r>
      <w:r w:rsidR="00405AEC" w:rsidRPr="00370AB5">
        <w:t xml:space="preserve"> </w:t>
      </w:r>
      <w:r w:rsidR="00156858" w:rsidRPr="00370AB5">
        <w:t>149</w:t>
      </w:r>
      <w:r w:rsidR="00C37CED" w:rsidRPr="00370AB5">
        <w:t xml:space="preserve"> words</w:t>
      </w:r>
    </w:p>
    <w:p w14:paraId="09824A07" w14:textId="6CB9FA2A" w:rsidR="00B70582" w:rsidRPr="00370AB5" w:rsidRDefault="00B70582" w:rsidP="00405AEC">
      <w:pPr>
        <w:spacing w:line="480" w:lineRule="auto"/>
      </w:pPr>
      <w:r w:rsidRPr="00370AB5">
        <w:t>Body of text:</w:t>
      </w:r>
      <w:r w:rsidR="0052172B" w:rsidRPr="00370AB5">
        <w:t xml:space="preserve"> </w:t>
      </w:r>
      <w:r w:rsidR="001C1575" w:rsidRPr="00370AB5">
        <w:t>4009</w:t>
      </w:r>
      <w:r w:rsidR="001E3C6B" w:rsidRPr="00370AB5">
        <w:t xml:space="preserve"> </w:t>
      </w:r>
      <w:r w:rsidR="00C37CED" w:rsidRPr="00370AB5">
        <w:t>words</w:t>
      </w:r>
    </w:p>
    <w:p w14:paraId="556B1C5B" w14:textId="2A4F608D" w:rsidR="000A1C29" w:rsidRPr="00370AB5" w:rsidRDefault="000A1C29" w:rsidP="009834E8">
      <w:pPr>
        <w:pStyle w:val="Heading2"/>
      </w:pPr>
      <w:r w:rsidRPr="00370AB5">
        <w:t>Research Questions</w:t>
      </w:r>
    </w:p>
    <w:p w14:paraId="02166639" w14:textId="77777777" w:rsidR="00E53F9E" w:rsidRPr="00370AB5" w:rsidRDefault="000A1C29" w:rsidP="00FD1988">
      <w:pPr>
        <w:pStyle w:val="ListParagraph"/>
        <w:numPr>
          <w:ilvl w:val="0"/>
          <w:numId w:val="13"/>
        </w:numPr>
        <w:spacing w:line="480" w:lineRule="auto"/>
      </w:pPr>
      <w:r w:rsidRPr="00370AB5">
        <w:t>What are the strengths of community pharmacy in the delivery of clinical services</w:t>
      </w:r>
      <w:r w:rsidR="00E53F9E" w:rsidRPr="00370AB5">
        <w:t>?</w:t>
      </w:r>
    </w:p>
    <w:p w14:paraId="4237BEE4" w14:textId="59C44E37" w:rsidR="000A1C29" w:rsidRPr="00370AB5" w:rsidRDefault="00E53F9E" w:rsidP="00FD1988">
      <w:pPr>
        <w:pStyle w:val="ListParagraph"/>
        <w:numPr>
          <w:ilvl w:val="0"/>
          <w:numId w:val="13"/>
        </w:numPr>
        <w:spacing w:line="480" w:lineRule="auto"/>
      </w:pPr>
      <w:r w:rsidRPr="00370AB5">
        <w:t>What have been the barriers to the wider integration of community pharmacy into existing healthcare models?</w:t>
      </w:r>
    </w:p>
    <w:p w14:paraId="7E0D562D" w14:textId="19A976B1" w:rsidR="000A1C29" w:rsidRPr="00370AB5" w:rsidRDefault="00E53F9E" w:rsidP="000A1C29">
      <w:pPr>
        <w:pStyle w:val="ListParagraph"/>
        <w:numPr>
          <w:ilvl w:val="0"/>
          <w:numId w:val="13"/>
        </w:numPr>
        <w:spacing w:line="480" w:lineRule="auto"/>
      </w:pPr>
      <w:r w:rsidRPr="00370AB5">
        <w:t xml:space="preserve">What types of diabetes interventions </w:t>
      </w:r>
      <w:proofErr w:type="gramStart"/>
      <w:r w:rsidRPr="00370AB5">
        <w:t>have been delivered</w:t>
      </w:r>
      <w:proofErr w:type="gramEnd"/>
      <w:r w:rsidRPr="00370AB5">
        <w:t xml:space="preserve"> by community pharmacy and what have their out</w:t>
      </w:r>
      <w:r w:rsidR="00011B19" w:rsidRPr="00370AB5">
        <w:t>comes</w:t>
      </w:r>
      <w:r w:rsidR="00BE4C56" w:rsidRPr="00370AB5">
        <w:t xml:space="preserve"> been</w:t>
      </w:r>
      <w:r w:rsidRPr="00370AB5">
        <w:t>?</w:t>
      </w:r>
    </w:p>
    <w:p w14:paraId="6F326707" w14:textId="7DA59C53" w:rsidR="00B70582" w:rsidRPr="00370AB5" w:rsidRDefault="00237DC3" w:rsidP="009834E8">
      <w:pPr>
        <w:pStyle w:val="Heading2"/>
      </w:pPr>
      <w:r w:rsidRPr="00370AB5">
        <w:t>Key learning points</w:t>
      </w:r>
    </w:p>
    <w:p w14:paraId="7BA76529" w14:textId="77777777" w:rsidR="00BD63C6" w:rsidRPr="00370AB5" w:rsidRDefault="002B6518" w:rsidP="00917D91">
      <w:pPr>
        <w:pStyle w:val="ListParagraph"/>
        <w:numPr>
          <w:ilvl w:val="0"/>
          <w:numId w:val="4"/>
        </w:numPr>
        <w:spacing w:line="480" w:lineRule="auto"/>
      </w:pPr>
      <w:r w:rsidRPr="00370AB5">
        <w:rPr>
          <w:color w:val="000000" w:themeColor="text1"/>
        </w:rPr>
        <w:t xml:space="preserve">People with diabetes </w:t>
      </w:r>
      <w:proofErr w:type="gramStart"/>
      <w:r w:rsidRPr="00370AB5">
        <w:rPr>
          <w:color w:val="000000" w:themeColor="text1"/>
        </w:rPr>
        <w:t>are offered</w:t>
      </w:r>
      <w:proofErr w:type="gramEnd"/>
      <w:r w:rsidRPr="00370AB5">
        <w:rPr>
          <w:color w:val="000000" w:themeColor="text1"/>
        </w:rPr>
        <w:t xml:space="preserve"> support from a multi-disciplinary team of healthcare professionals</w:t>
      </w:r>
      <w:r w:rsidR="007E3A52" w:rsidRPr="00370AB5">
        <w:rPr>
          <w:color w:val="000000" w:themeColor="text1"/>
        </w:rPr>
        <w:t>,</w:t>
      </w:r>
      <w:r w:rsidRPr="00370AB5">
        <w:rPr>
          <w:color w:val="000000" w:themeColor="text1"/>
        </w:rPr>
        <w:t xml:space="preserve"> but community pharmacists are often overlooked</w:t>
      </w:r>
      <w:r w:rsidR="007E3A52" w:rsidRPr="00370AB5">
        <w:rPr>
          <w:color w:val="000000" w:themeColor="text1"/>
        </w:rPr>
        <w:t xml:space="preserve">. </w:t>
      </w:r>
    </w:p>
    <w:p w14:paraId="5FE0CC34" w14:textId="77777777" w:rsidR="002B6518" w:rsidRPr="00370AB5" w:rsidRDefault="002B6518" w:rsidP="00917D91">
      <w:pPr>
        <w:pStyle w:val="ListParagraph"/>
        <w:numPr>
          <w:ilvl w:val="0"/>
          <w:numId w:val="4"/>
        </w:numPr>
        <w:spacing w:line="480" w:lineRule="auto"/>
      </w:pPr>
      <w:r w:rsidRPr="00370AB5">
        <w:lastRenderedPageBreak/>
        <w:t>D</w:t>
      </w:r>
      <w:r w:rsidR="009834E8" w:rsidRPr="00370AB5">
        <w:t xml:space="preserve">iabetes pharmacy interventions </w:t>
      </w:r>
      <w:r w:rsidR="00917D91" w:rsidRPr="00370AB5">
        <w:t xml:space="preserve">deliver favourable outcomes, </w:t>
      </w:r>
      <w:r w:rsidR="009834E8" w:rsidRPr="00370AB5">
        <w:t>comparable in their effect to those delivered by other healthcare</w:t>
      </w:r>
      <w:r w:rsidR="00366E29" w:rsidRPr="00370AB5">
        <w:t xml:space="preserve"> professionals</w:t>
      </w:r>
      <w:r w:rsidR="009834E8" w:rsidRPr="00370AB5">
        <w:t>.</w:t>
      </w:r>
      <w:r w:rsidR="00917D91" w:rsidRPr="00370AB5">
        <w:t xml:space="preserve"> </w:t>
      </w:r>
    </w:p>
    <w:p w14:paraId="4E06DFE6" w14:textId="77777777" w:rsidR="00B70582" w:rsidRPr="00370AB5" w:rsidRDefault="00917D91" w:rsidP="00917D91">
      <w:pPr>
        <w:pStyle w:val="ListParagraph"/>
        <w:numPr>
          <w:ilvl w:val="0"/>
          <w:numId w:val="4"/>
        </w:numPr>
        <w:spacing w:line="480" w:lineRule="auto"/>
      </w:pPr>
      <w:r w:rsidRPr="00370AB5">
        <w:t xml:space="preserve">Some of the barriers to the incorporation of community pharmacy into diabetes healthcare models have included poorly integrated digital platforms, limited </w:t>
      </w:r>
      <w:r w:rsidR="00BD63C6" w:rsidRPr="00370AB5">
        <w:t>recognition</w:t>
      </w:r>
      <w:r w:rsidRPr="00370AB5">
        <w:t xml:space="preserve"> of</w:t>
      </w:r>
      <w:r w:rsidR="00BD63C6" w:rsidRPr="00370AB5">
        <w:t xml:space="preserve"> pharmacists’</w:t>
      </w:r>
      <w:r w:rsidRPr="00370AB5">
        <w:t xml:space="preserve"> expertise </w:t>
      </w:r>
      <w:r w:rsidR="00BD63C6" w:rsidRPr="00370AB5">
        <w:t>and</w:t>
      </w:r>
      <w:r w:rsidRPr="00370AB5">
        <w:t xml:space="preserve"> complex commissioning frameworks.  </w:t>
      </w:r>
    </w:p>
    <w:p w14:paraId="78C861CD" w14:textId="77777777" w:rsidR="0017623B" w:rsidRPr="00370AB5" w:rsidRDefault="00917D91" w:rsidP="00264DAD">
      <w:pPr>
        <w:pStyle w:val="ListParagraph"/>
        <w:numPr>
          <w:ilvl w:val="0"/>
          <w:numId w:val="4"/>
        </w:numPr>
        <w:spacing w:line="480" w:lineRule="auto"/>
      </w:pPr>
      <w:r w:rsidRPr="00370AB5">
        <w:t xml:space="preserve">Community pharmacists </w:t>
      </w:r>
      <w:proofErr w:type="gramStart"/>
      <w:r w:rsidR="00CB6D3C" w:rsidRPr="00370AB5">
        <w:t>should be introduced</w:t>
      </w:r>
      <w:proofErr w:type="gramEnd"/>
      <w:r w:rsidR="00CB6D3C" w:rsidRPr="00370AB5">
        <w:t xml:space="preserve"> into the </w:t>
      </w:r>
      <w:r w:rsidRPr="00370AB5">
        <w:t>multi-disciplinary team providing care to</w:t>
      </w:r>
      <w:r w:rsidR="00CB6D3C" w:rsidRPr="00370AB5">
        <w:t xml:space="preserve"> those with diabetes, but steps </w:t>
      </w:r>
      <w:r w:rsidR="00BD63C6" w:rsidRPr="00370AB5">
        <w:t xml:space="preserve">must first be made to </w:t>
      </w:r>
      <w:r w:rsidR="003D0239" w:rsidRPr="00370AB5">
        <w:t xml:space="preserve">promote their skill-set </w:t>
      </w:r>
      <w:r w:rsidR="00BD63C6" w:rsidRPr="00370AB5">
        <w:t xml:space="preserve">and </w:t>
      </w:r>
      <w:r w:rsidR="003D0239" w:rsidRPr="00370AB5">
        <w:t>facilitate improved</w:t>
      </w:r>
      <w:r w:rsidR="00BD63C6" w:rsidRPr="00370AB5">
        <w:t xml:space="preserve"> integration </w:t>
      </w:r>
      <w:r w:rsidR="003D0239" w:rsidRPr="00370AB5">
        <w:t>into existing care models.</w:t>
      </w:r>
    </w:p>
    <w:p w14:paraId="3A5D0137" w14:textId="77777777" w:rsidR="0017623B" w:rsidRPr="00370AB5" w:rsidRDefault="0017623B" w:rsidP="0017623B">
      <w:pPr>
        <w:pStyle w:val="ListParagraph"/>
        <w:spacing w:line="480" w:lineRule="auto"/>
      </w:pPr>
    </w:p>
    <w:p w14:paraId="318F2CC8" w14:textId="77777777" w:rsidR="00506F51" w:rsidRPr="00370AB5" w:rsidRDefault="00506F51" w:rsidP="0017623B">
      <w:pPr>
        <w:rPr>
          <w:lang w:val="en-US" w:eastAsia="en-GB"/>
        </w:rPr>
      </w:pPr>
    </w:p>
    <w:p w14:paraId="4DA3BDBD" w14:textId="77777777" w:rsidR="0017623B" w:rsidRPr="00370AB5" w:rsidRDefault="0017623B" w:rsidP="0017623B">
      <w:pPr>
        <w:pStyle w:val="ListParagraph"/>
        <w:spacing w:line="480" w:lineRule="auto"/>
        <w:ind w:left="0"/>
        <w:jc w:val="both"/>
      </w:pPr>
    </w:p>
    <w:p w14:paraId="1DB2D919" w14:textId="77777777" w:rsidR="006764D7" w:rsidRPr="00370AB5" w:rsidRDefault="006764D7">
      <w:r w:rsidRPr="00370AB5">
        <w:br w:type="page"/>
      </w:r>
    </w:p>
    <w:p w14:paraId="713F5AF6" w14:textId="77777777" w:rsidR="00405AEC" w:rsidRPr="00370AB5" w:rsidRDefault="00AA7CBB" w:rsidP="00405AEC">
      <w:pPr>
        <w:pStyle w:val="Heading2"/>
      </w:pPr>
      <w:r w:rsidRPr="00370AB5">
        <w:t>Abstract</w:t>
      </w:r>
    </w:p>
    <w:p w14:paraId="26918921" w14:textId="23EF9948" w:rsidR="002B6518" w:rsidRPr="00370AB5" w:rsidRDefault="00405AEC" w:rsidP="00A369B6">
      <w:pPr>
        <w:spacing w:line="480" w:lineRule="auto"/>
      </w:pPr>
      <w:r w:rsidRPr="00370AB5">
        <w:rPr>
          <w:b/>
        </w:rPr>
        <w:t xml:space="preserve">Introduction: </w:t>
      </w:r>
      <w:r w:rsidR="00C724E4" w:rsidRPr="00370AB5">
        <w:t>Pharmacists are the third largest group o</w:t>
      </w:r>
      <w:r w:rsidR="00BC3AAC" w:rsidRPr="00370AB5">
        <w:t xml:space="preserve">f healthcare </w:t>
      </w:r>
      <w:r w:rsidR="00FB6173" w:rsidRPr="00370AB5">
        <w:t xml:space="preserve">professionals </w:t>
      </w:r>
      <w:r w:rsidR="00A3451D" w:rsidRPr="00370AB5">
        <w:t>worldwide</w:t>
      </w:r>
      <w:r w:rsidR="00C724E4" w:rsidRPr="00370AB5">
        <w:t xml:space="preserve">, but are </w:t>
      </w:r>
      <w:r w:rsidR="00361827" w:rsidRPr="00370AB5">
        <w:t>underutilised in</w:t>
      </w:r>
      <w:r w:rsidR="00C724E4" w:rsidRPr="00370AB5">
        <w:t xml:space="preserve"> </w:t>
      </w:r>
      <w:r w:rsidR="00531941" w:rsidRPr="00370AB5">
        <w:t>the</w:t>
      </w:r>
      <w:r w:rsidR="00C724E4" w:rsidRPr="00370AB5">
        <w:t xml:space="preserve"> deliver</w:t>
      </w:r>
      <w:r w:rsidR="00531941" w:rsidRPr="00370AB5">
        <w:t>y of</w:t>
      </w:r>
      <w:r w:rsidR="00C724E4" w:rsidRPr="00370AB5">
        <w:t xml:space="preserve"> diabetes care. </w:t>
      </w:r>
    </w:p>
    <w:p w14:paraId="384670E9" w14:textId="5CF3B7AA" w:rsidR="002B6518" w:rsidRPr="00370AB5" w:rsidRDefault="00C724E4" w:rsidP="00A369B6">
      <w:pPr>
        <w:spacing w:line="480" w:lineRule="auto"/>
      </w:pPr>
      <w:r w:rsidRPr="00370AB5">
        <w:rPr>
          <w:b/>
        </w:rPr>
        <w:t>Aim:</w:t>
      </w:r>
      <w:r w:rsidR="006F74A3" w:rsidRPr="00370AB5">
        <w:t xml:space="preserve"> </w:t>
      </w:r>
      <w:r w:rsidR="0048646A" w:rsidRPr="00370AB5">
        <w:rPr>
          <w:color w:val="000000" w:themeColor="text1"/>
        </w:rPr>
        <w:t>T</w:t>
      </w:r>
      <w:r w:rsidR="0048646A" w:rsidRPr="00370AB5">
        <w:rPr>
          <w:rFonts w:ascii="Segoe UI" w:hAnsi="Segoe UI" w:cs="Segoe UI"/>
          <w:color w:val="000000" w:themeColor="text1"/>
          <w:sz w:val="21"/>
          <w:szCs w:val="21"/>
        </w:rPr>
        <w:t xml:space="preserve">o </w:t>
      </w:r>
      <w:r w:rsidR="007B0AAD" w:rsidRPr="00370AB5">
        <w:rPr>
          <w:rFonts w:ascii="Segoe UI" w:hAnsi="Segoe UI" w:cs="Segoe UI"/>
          <w:color w:val="000000" w:themeColor="text1"/>
          <w:sz w:val="21"/>
          <w:szCs w:val="21"/>
        </w:rPr>
        <w:t>describe</w:t>
      </w:r>
      <w:r w:rsidR="0048646A" w:rsidRPr="00370AB5">
        <w:rPr>
          <w:rFonts w:ascii="Segoe UI" w:hAnsi="Segoe UI" w:cs="Segoe UI"/>
          <w:color w:val="000000" w:themeColor="text1"/>
          <w:sz w:val="21"/>
          <w:szCs w:val="21"/>
        </w:rPr>
        <w:t xml:space="preserve"> how integration of </w:t>
      </w:r>
      <w:r w:rsidR="007B0AAD" w:rsidRPr="00370AB5">
        <w:rPr>
          <w:rFonts w:ascii="Segoe UI" w:hAnsi="Segoe UI" w:cs="Segoe UI"/>
          <w:color w:val="000000" w:themeColor="text1"/>
          <w:sz w:val="21"/>
          <w:szCs w:val="21"/>
        </w:rPr>
        <w:t>community pharmacy</w:t>
      </w:r>
      <w:r w:rsidR="0048646A" w:rsidRPr="00370AB5">
        <w:rPr>
          <w:rFonts w:ascii="Segoe UI" w:hAnsi="Segoe UI" w:cs="Segoe UI"/>
          <w:color w:val="000000" w:themeColor="text1"/>
          <w:sz w:val="21"/>
          <w:szCs w:val="21"/>
        </w:rPr>
        <w:t xml:space="preserve"> services into existing healthcare models </w:t>
      </w:r>
      <w:r w:rsidR="007B0AAD" w:rsidRPr="00370AB5">
        <w:rPr>
          <w:rFonts w:ascii="Segoe UI" w:hAnsi="Segoe UI" w:cs="Segoe UI"/>
          <w:color w:val="000000" w:themeColor="text1"/>
          <w:sz w:val="21"/>
          <w:szCs w:val="21"/>
        </w:rPr>
        <w:t xml:space="preserve">may </w:t>
      </w:r>
      <w:r w:rsidR="007B0AAD" w:rsidRPr="00370AB5">
        <w:rPr>
          <w:color w:val="000000" w:themeColor="text1"/>
        </w:rPr>
        <w:t>improve</w:t>
      </w:r>
      <w:r w:rsidR="00143F5B" w:rsidRPr="00370AB5">
        <w:rPr>
          <w:color w:val="000000" w:themeColor="text1"/>
        </w:rPr>
        <w:t xml:space="preserve"> diabetes care.  </w:t>
      </w:r>
    </w:p>
    <w:p w14:paraId="007DF31E" w14:textId="6620A3C5" w:rsidR="00DB436B" w:rsidRPr="00370AB5" w:rsidRDefault="00DB436B" w:rsidP="00A369B6">
      <w:pPr>
        <w:spacing w:line="480" w:lineRule="auto"/>
      </w:pPr>
      <w:r w:rsidRPr="00370AB5">
        <w:rPr>
          <w:b/>
        </w:rPr>
        <w:t>Methods:</w:t>
      </w:r>
      <w:r w:rsidRPr="00370AB5">
        <w:t xml:space="preserve"> </w:t>
      </w:r>
      <w:r w:rsidR="0048646A" w:rsidRPr="00370AB5">
        <w:t>Relevant literature</w:t>
      </w:r>
      <w:r w:rsidR="00040EEF" w:rsidRPr="00370AB5">
        <w:t xml:space="preserve"> exploring pharmacy</w:t>
      </w:r>
      <w:r w:rsidR="00081AE1" w:rsidRPr="00370AB5">
        <w:t>-</w:t>
      </w:r>
      <w:r w:rsidR="00040EEF" w:rsidRPr="00370AB5">
        <w:t>led interventions for diabete</w:t>
      </w:r>
      <w:r w:rsidR="00081AE1" w:rsidRPr="00370AB5">
        <w:t>s</w:t>
      </w:r>
      <w:r w:rsidR="00040EEF" w:rsidRPr="00370AB5">
        <w:t xml:space="preserve"> </w:t>
      </w:r>
      <w:proofErr w:type="gramStart"/>
      <w:r w:rsidR="00040EEF" w:rsidRPr="00370AB5">
        <w:t>were</w:t>
      </w:r>
      <w:r w:rsidR="0048646A" w:rsidRPr="00370AB5">
        <w:t xml:space="preserve"> identified</w:t>
      </w:r>
      <w:proofErr w:type="gramEnd"/>
      <w:r w:rsidR="0048646A" w:rsidRPr="00370AB5">
        <w:t xml:space="preserve"> </w:t>
      </w:r>
      <w:r w:rsidR="00040EEF" w:rsidRPr="00370AB5">
        <w:t xml:space="preserve">from </w:t>
      </w:r>
      <w:r w:rsidR="00FC08B0" w:rsidRPr="00370AB5">
        <w:t>a search of</w:t>
      </w:r>
      <w:r w:rsidR="0048646A" w:rsidRPr="00370AB5">
        <w:t xml:space="preserve"> Medline, </w:t>
      </w:r>
      <w:proofErr w:type="spellStart"/>
      <w:r w:rsidR="0048646A" w:rsidRPr="00370AB5">
        <w:t>Embase</w:t>
      </w:r>
      <w:proofErr w:type="spellEnd"/>
      <w:r w:rsidR="0048646A" w:rsidRPr="00370AB5">
        <w:t xml:space="preserve"> and </w:t>
      </w:r>
      <w:proofErr w:type="spellStart"/>
      <w:r w:rsidR="0048646A" w:rsidRPr="00370AB5">
        <w:t>Cinahl</w:t>
      </w:r>
      <w:proofErr w:type="spellEnd"/>
      <w:r w:rsidR="0048646A" w:rsidRPr="00370AB5">
        <w:t xml:space="preserve"> </w:t>
      </w:r>
      <w:r w:rsidR="00FC08B0" w:rsidRPr="00370AB5">
        <w:t xml:space="preserve">online </w:t>
      </w:r>
      <w:r w:rsidR="0048646A" w:rsidRPr="00370AB5">
        <w:t>database</w:t>
      </w:r>
      <w:r w:rsidR="00FC08B0" w:rsidRPr="00370AB5">
        <w:t>s.</w:t>
      </w:r>
    </w:p>
    <w:p w14:paraId="01665DC9" w14:textId="3FFFC3F0" w:rsidR="00133202" w:rsidRPr="00370AB5" w:rsidRDefault="002B6518" w:rsidP="00A369B6">
      <w:pPr>
        <w:spacing w:line="480" w:lineRule="auto"/>
        <w:rPr>
          <w:b/>
        </w:rPr>
      </w:pPr>
      <w:r w:rsidRPr="00370AB5">
        <w:rPr>
          <w:b/>
        </w:rPr>
        <w:t>Results</w:t>
      </w:r>
      <w:r w:rsidR="006707E0" w:rsidRPr="00370AB5">
        <w:rPr>
          <w:b/>
        </w:rPr>
        <w:t xml:space="preserve">: </w:t>
      </w:r>
      <w:r w:rsidR="00862C01" w:rsidRPr="00370AB5">
        <w:t>C</w:t>
      </w:r>
      <w:r w:rsidR="00133202" w:rsidRPr="00370AB5">
        <w:t>ommunity pharmac</w:t>
      </w:r>
      <w:r w:rsidR="00862C01" w:rsidRPr="00370AB5">
        <w:t>ists are accessible, experts in medicine</w:t>
      </w:r>
      <w:r w:rsidR="00237DC3" w:rsidRPr="00370AB5">
        <w:t xml:space="preserve"> management</w:t>
      </w:r>
      <w:r w:rsidR="00862C01" w:rsidRPr="00370AB5">
        <w:t>, trusted by the public and able to achieve financial savings</w:t>
      </w:r>
      <w:r w:rsidR="008145C5" w:rsidRPr="00370AB5">
        <w:t>.  They are</w:t>
      </w:r>
      <w:r w:rsidR="00862C01" w:rsidRPr="00370AB5">
        <w:t xml:space="preserve"> poorly integrated into existing healthcare models</w:t>
      </w:r>
      <w:r w:rsidR="008145C5" w:rsidRPr="00370AB5">
        <w:t xml:space="preserve">, </w:t>
      </w:r>
      <w:r w:rsidR="00862C01" w:rsidRPr="00370AB5">
        <w:t xml:space="preserve">and </w:t>
      </w:r>
      <w:proofErr w:type="gramStart"/>
      <w:r w:rsidR="00862C01" w:rsidRPr="00370AB5">
        <w:t xml:space="preserve">commissioning arrangements can be poorly perceived by </w:t>
      </w:r>
      <w:r w:rsidR="008145C5" w:rsidRPr="00370AB5">
        <w:t xml:space="preserve">the public and </w:t>
      </w:r>
      <w:r w:rsidR="00862C01" w:rsidRPr="00370AB5">
        <w:t>those workin</w:t>
      </w:r>
      <w:r w:rsidR="008145C5" w:rsidRPr="00370AB5">
        <w:t>g in primary care</w:t>
      </w:r>
      <w:proofErr w:type="gramEnd"/>
      <w:r w:rsidR="00862C01" w:rsidRPr="00370AB5">
        <w:t>.</w:t>
      </w:r>
      <w:r w:rsidR="00133202" w:rsidRPr="00370AB5">
        <w:t xml:space="preserve"> </w:t>
      </w:r>
      <w:r w:rsidR="00862C01" w:rsidRPr="00370AB5">
        <w:t xml:space="preserve"> </w:t>
      </w:r>
      <w:r w:rsidR="00CC5FF1" w:rsidRPr="00370AB5">
        <w:t xml:space="preserve">Community pharmacy interventions </w:t>
      </w:r>
      <w:r w:rsidR="00862C01" w:rsidRPr="00370AB5">
        <w:t xml:space="preserve">in </w:t>
      </w:r>
      <w:r w:rsidR="00133202" w:rsidRPr="00370AB5">
        <w:t>type 2 diabetes</w:t>
      </w:r>
      <w:r w:rsidR="00862C01" w:rsidRPr="00370AB5">
        <w:t xml:space="preserve"> </w:t>
      </w:r>
      <w:r w:rsidR="00237DC3" w:rsidRPr="00370AB5">
        <w:t xml:space="preserve">have </w:t>
      </w:r>
      <w:r w:rsidR="00862C01" w:rsidRPr="00370AB5">
        <w:t xml:space="preserve">similar, if </w:t>
      </w:r>
      <w:r w:rsidR="00133202" w:rsidRPr="00370AB5">
        <w:t>not greater</w:t>
      </w:r>
      <w:r w:rsidR="00237DC3" w:rsidRPr="00370AB5">
        <w:t>,</w:t>
      </w:r>
      <w:r w:rsidR="00133202" w:rsidRPr="00370AB5">
        <w:t xml:space="preserve"> effect</w:t>
      </w:r>
      <w:r w:rsidR="00237DC3" w:rsidRPr="00370AB5">
        <w:t xml:space="preserve">s </w:t>
      </w:r>
      <w:r w:rsidR="00862C01" w:rsidRPr="00370AB5">
        <w:t xml:space="preserve">to those delivered </w:t>
      </w:r>
      <w:r w:rsidR="006F74A3" w:rsidRPr="00370AB5">
        <w:t xml:space="preserve">by </w:t>
      </w:r>
      <w:r w:rsidR="006D6167" w:rsidRPr="00370AB5">
        <w:t>other healthcare professionals.</w:t>
      </w:r>
      <w:r w:rsidR="00133202" w:rsidRPr="00370AB5">
        <w:t xml:space="preserve"> </w:t>
      </w:r>
    </w:p>
    <w:p w14:paraId="4F2891E7" w14:textId="416A4857" w:rsidR="00A369B6" w:rsidRPr="00370AB5" w:rsidRDefault="008C18B1" w:rsidP="00A369B6">
      <w:pPr>
        <w:spacing w:line="480" w:lineRule="auto"/>
      </w:pPr>
      <w:r w:rsidRPr="00370AB5">
        <w:rPr>
          <w:b/>
        </w:rPr>
        <w:t>Conclusion:</w:t>
      </w:r>
      <w:r w:rsidR="00A369B6" w:rsidRPr="00370AB5">
        <w:t xml:space="preserve"> </w:t>
      </w:r>
      <w:r w:rsidR="00CC5FF1" w:rsidRPr="00370AB5">
        <w:t>C</w:t>
      </w:r>
      <w:r w:rsidR="00A369B6" w:rsidRPr="00370AB5">
        <w:t>ommunity pharmacy interventions</w:t>
      </w:r>
      <w:r w:rsidR="00CC5FF1" w:rsidRPr="00370AB5">
        <w:t xml:space="preserve"> in diabetes</w:t>
      </w:r>
      <w:r w:rsidR="00A369B6" w:rsidRPr="00370AB5">
        <w:t xml:space="preserve"> </w:t>
      </w:r>
      <w:r w:rsidR="00531941" w:rsidRPr="00370AB5">
        <w:t>are</w:t>
      </w:r>
      <w:r w:rsidR="00A369B6" w:rsidRPr="00370AB5">
        <w:t xml:space="preserve"> feasible, acceptable and deliver improved </w:t>
      </w:r>
      <w:r w:rsidR="002B2E71" w:rsidRPr="00370AB5">
        <w:t xml:space="preserve">health </w:t>
      </w:r>
      <w:r w:rsidR="00A369B6" w:rsidRPr="00370AB5">
        <w:t xml:space="preserve">outcomes.  Future work </w:t>
      </w:r>
      <w:r w:rsidR="00D03777" w:rsidRPr="00370AB5">
        <w:t>should</w:t>
      </w:r>
      <w:r w:rsidR="00A369B6" w:rsidRPr="00370AB5">
        <w:t xml:space="preserve"> build public reco</w:t>
      </w:r>
      <w:r w:rsidR="00D03777" w:rsidRPr="00370AB5">
        <w:t>gnition of pharmacists</w:t>
      </w:r>
      <w:r w:rsidR="00531941" w:rsidRPr="00370AB5">
        <w:t xml:space="preserve"> and improve communication</w:t>
      </w:r>
      <w:r w:rsidR="008145C5" w:rsidRPr="00370AB5">
        <w:t xml:space="preserve"> with</w:t>
      </w:r>
      <w:r w:rsidR="00531941" w:rsidRPr="00370AB5">
        <w:t xml:space="preserve"> </w:t>
      </w:r>
      <w:r w:rsidR="00A369B6" w:rsidRPr="00370AB5">
        <w:t xml:space="preserve">other </w:t>
      </w:r>
      <w:r w:rsidR="002B6518" w:rsidRPr="00370AB5">
        <w:t>healthcare professionals</w:t>
      </w:r>
      <w:r w:rsidR="00CC5FF1" w:rsidRPr="00370AB5">
        <w:t>.</w:t>
      </w:r>
    </w:p>
    <w:p w14:paraId="6272395D" w14:textId="77777777" w:rsidR="00557772" w:rsidRPr="00370AB5" w:rsidRDefault="00557772" w:rsidP="00A369B6">
      <w:pPr>
        <w:spacing w:line="480" w:lineRule="auto"/>
      </w:pPr>
      <w:r w:rsidRPr="00370AB5">
        <w:rPr>
          <w:u w:val="single"/>
        </w:rPr>
        <w:t>Key words:</w:t>
      </w:r>
      <w:r w:rsidRPr="00370AB5">
        <w:t xml:space="preserve"> Diabetes, Community pharmacy</w:t>
      </w:r>
    </w:p>
    <w:p w14:paraId="530F800C" w14:textId="77777777" w:rsidR="00555385" w:rsidRPr="00370AB5" w:rsidRDefault="00555385">
      <w:r w:rsidRPr="00370AB5">
        <w:br w:type="page"/>
      </w:r>
    </w:p>
    <w:p w14:paraId="14B02F58" w14:textId="520CA734" w:rsidR="00587503" w:rsidRPr="00370AB5" w:rsidRDefault="00587503" w:rsidP="00587503">
      <w:pPr>
        <w:pStyle w:val="Heading2"/>
      </w:pPr>
      <w:r w:rsidRPr="00370AB5">
        <w:t>Introduction and Background</w:t>
      </w:r>
    </w:p>
    <w:p w14:paraId="4614F46C" w14:textId="6554EFC9" w:rsidR="003022B2" w:rsidRPr="00370AB5" w:rsidRDefault="00587503" w:rsidP="00587503">
      <w:pPr>
        <w:spacing w:line="480" w:lineRule="auto"/>
        <w:rPr>
          <w:rFonts w:ascii="Arial" w:hAnsi="Arial" w:cs="Arial"/>
          <w:color w:val="1D2021"/>
          <w:sz w:val="21"/>
          <w:szCs w:val="21"/>
          <w:shd w:val="clear" w:color="auto" w:fill="FFFFFF"/>
        </w:rPr>
      </w:pPr>
      <w:r w:rsidRPr="00370AB5">
        <w:t xml:space="preserve">Diabetes is one of the most prevalent chronic conditions </w:t>
      </w:r>
      <w:r w:rsidR="00237DC3" w:rsidRPr="00370AB5">
        <w:t xml:space="preserve">and is </w:t>
      </w:r>
      <w:r w:rsidRPr="00370AB5">
        <w:t xml:space="preserve">associated with significant disability, morbidity and mortality.  </w:t>
      </w:r>
      <w:r w:rsidR="00242B3E" w:rsidRPr="00370AB5">
        <w:t>Worldwide, t</w:t>
      </w:r>
      <w:r w:rsidR="008C3BB2" w:rsidRPr="00370AB5">
        <w:t>he number of</w:t>
      </w:r>
      <w:r w:rsidR="003026C5" w:rsidRPr="00370AB5">
        <w:rPr>
          <w:rFonts w:ascii="Calibri" w:hAnsi="Calibri" w:cs="Calibri"/>
        </w:rPr>
        <w:t xml:space="preserve"> adults</w:t>
      </w:r>
      <w:r w:rsidR="00D01C90" w:rsidRPr="00370AB5">
        <w:rPr>
          <w:rFonts w:ascii="Calibri" w:hAnsi="Calibri" w:cs="Calibri"/>
        </w:rPr>
        <w:t xml:space="preserve"> living</w:t>
      </w:r>
      <w:r w:rsidR="008C3BB2" w:rsidRPr="00370AB5">
        <w:rPr>
          <w:rFonts w:ascii="Calibri" w:hAnsi="Calibri" w:cs="Calibri"/>
        </w:rPr>
        <w:t xml:space="preserve"> with </w:t>
      </w:r>
      <w:r w:rsidR="0020627E" w:rsidRPr="00370AB5">
        <w:rPr>
          <w:rFonts w:ascii="Calibri" w:hAnsi="Calibri" w:cs="Calibri"/>
        </w:rPr>
        <w:t xml:space="preserve">the condition </w:t>
      </w:r>
      <w:r w:rsidR="008C3BB2" w:rsidRPr="00370AB5">
        <w:rPr>
          <w:rFonts w:ascii="Calibri" w:hAnsi="Calibri" w:cs="Calibri"/>
        </w:rPr>
        <w:t xml:space="preserve">is projected </w:t>
      </w:r>
      <w:r w:rsidR="003026C5" w:rsidRPr="00370AB5">
        <w:rPr>
          <w:rFonts w:ascii="Calibri" w:hAnsi="Calibri" w:cs="Calibri"/>
        </w:rPr>
        <w:t xml:space="preserve">to increase by more than 50 percent from 463 million to 700 million </w:t>
      </w:r>
      <w:r w:rsidR="003026C5" w:rsidRPr="00370AB5">
        <w:rPr>
          <w:rFonts w:ascii="Calibri" w:hAnsi="Calibri" w:cs="Calibri"/>
          <w:color w:val="1D2021"/>
          <w:shd w:val="clear" w:color="auto" w:fill="FFFFFF"/>
        </w:rPr>
        <w:t xml:space="preserve">by 2040 </w:t>
      </w:r>
      <w:r w:rsidR="00E85392" w:rsidRPr="00370AB5">
        <w:rPr>
          <w:rFonts w:ascii="Calibri" w:hAnsi="Calibri" w:cs="Calibri"/>
          <w:color w:val="1D2021"/>
          <w:shd w:val="clear" w:color="auto" w:fill="FFFFFF"/>
        </w:rPr>
        <w:fldChar w:fldCharType="begin"/>
      </w:r>
      <w:r w:rsidR="002D6D6C" w:rsidRPr="00370AB5">
        <w:rPr>
          <w:rFonts w:ascii="Calibri" w:hAnsi="Calibri" w:cs="Calibri"/>
          <w:color w:val="1D2021"/>
          <w:shd w:val="clear" w:color="auto" w:fill="FFFFFF"/>
        </w:rPr>
        <w:instrText xml:space="preserve"> ADDIN EN.CITE &lt;EndNote&gt;&lt;Cite&gt;&lt;Author&gt;International DIabetes Federation&lt;/Author&gt;&lt;Year&gt;2019&lt;/Year&gt;&lt;RecNum&gt;201&lt;/RecNum&gt;&lt;DisplayText&gt;[1]&lt;/DisplayText&gt;&lt;record&gt;&lt;rec-number&gt;201&lt;/rec-number&gt;&lt;foreign-keys&gt;&lt;key app="EN" db-id="9zxvrdefmetfaoe9azs5xdzpttpezstf0t55" timestamp="1578676516"&gt;201&lt;/key&gt;&lt;/foreign-keys&gt;&lt;ref-type name="Web Page"&gt;12&lt;/ref-type&gt;&lt;contributors&gt;&lt;authors&gt;&lt;author&gt;International Diabetes Federation,&lt;/author&gt;&lt;/authors&gt;&lt;/contributors&gt;&lt;titles&gt;&lt;title&gt;IDF Diabetes Atlas, 9th Edition&lt;/title&gt;&lt;/titles&gt;&lt;volume&gt;2020&lt;/volume&gt;&lt;number&gt;10.01.2020&lt;/number&gt;&lt;edition&gt;9th Edition&lt;/edition&gt;&lt;dates&gt;&lt;year&gt;2019&lt;/year&gt;&lt;/dates&gt;&lt;urls&gt;&lt;related-urls&gt;&lt;url&gt;https://www.diabetesatlas.org/en/sections/worldwide-toll-of-diabetes.html&lt;/url&gt;&lt;/related-urls&gt;&lt;/urls&gt;&lt;/record&gt;&lt;/Cite&gt;&lt;/EndNote&gt;</w:instrText>
      </w:r>
      <w:r w:rsidR="00E85392" w:rsidRPr="00370AB5">
        <w:rPr>
          <w:rFonts w:ascii="Calibri" w:hAnsi="Calibri" w:cs="Calibri"/>
          <w:color w:val="1D2021"/>
          <w:shd w:val="clear" w:color="auto" w:fill="FFFFFF"/>
        </w:rPr>
        <w:fldChar w:fldCharType="separate"/>
      </w:r>
      <w:r w:rsidR="002D6D6C" w:rsidRPr="00370AB5">
        <w:rPr>
          <w:rFonts w:ascii="Calibri" w:hAnsi="Calibri" w:cs="Calibri"/>
          <w:noProof/>
          <w:color w:val="1D2021"/>
          <w:shd w:val="clear" w:color="auto" w:fill="FFFFFF"/>
        </w:rPr>
        <w:t>[1]</w:t>
      </w:r>
      <w:r w:rsidR="00E85392" w:rsidRPr="00370AB5">
        <w:rPr>
          <w:rFonts w:ascii="Calibri" w:hAnsi="Calibri" w:cs="Calibri"/>
          <w:color w:val="1D2021"/>
          <w:shd w:val="clear" w:color="auto" w:fill="FFFFFF"/>
        </w:rPr>
        <w:fldChar w:fldCharType="end"/>
      </w:r>
      <w:r w:rsidR="003026C5" w:rsidRPr="00370AB5">
        <w:rPr>
          <w:rFonts w:ascii="Calibri" w:hAnsi="Calibri" w:cs="Calibri"/>
          <w:color w:val="1D2021"/>
          <w:shd w:val="clear" w:color="auto" w:fill="FFFFFF"/>
        </w:rPr>
        <w:t>.</w:t>
      </w:r>
      <w:r w:rsidR="00E85392" w:rsidRPr="00370AB5">
        <w:rPr>
          <w:rFonts w:ascii="Calibri" w:hAnsi="Calibri" w:cs="Calibri"/>
          <w:color w:val="1D2021"/>
          <w:shd w:val="clear" w:color="auto" w:fill="FFFFFF"/>
        </w:rPr>
        <w:t xml:space="preserve">  T</w:t>
      </w:r>
      <w:r w:rsidR="007E2549" w:rsidRPr="00370AB5">
        <w:rPr>
          <w:rFonts w:ascii="Calibri" w:hAnsi="Calibri" w:cs="Calibri"/>
          <w:color w:val="000000" w:themeColor="text1"/>
        </w:rPr>
        <w:t xml:space="preserve">he implications this has on </w:t>
      </w:r>
      <w:r w:rsidR="001A3F38" w:rsidRPr="00370AB5">
        <w:rPr>
          <w:rFonts w:ascii="Calibri" w:hAnsi="Calibri" w:cs="Calibri"/>
          <w:color w:val="000000" w:themeColor="text1"/>
        </w:rPr>
        <w:t>healthcare service</w:t>
      </w:r>
      <w:r w:rsidR="00531941" w:rsidRPr="00370AB5">
        <w:rPr>
          <w:rFonts w:ascii="Calibri" w:hAnsi="Calibri" w:cs="Calibri"/>
          <w:color w:val="000000" w:themeColor="text1"/>
        </w:rPr>
        <w:t xml:space="preserve">s </w:t>
      </w:r>
      <w:r w:rsidR="00237DC3" w:rsidRPr="00370AB5">
        <w:rPr>
          <w:rFonts w:ascii="Calibri" w:hAnsi="Calibri" w:cs="Calibri"/>
        </w:rPr>
        <w:t xml:space="preserve">are </w:t>
      </w:r>
      <w:r w:rsidR="00836537" w:rsidRPr="00370AB5">
        <w:rPr>
          <w:rFonts w:ascii="Calibri" w:hAnsi="Calibri" w:cs="Calibri"/>
        </w:rPr>
        <w:t>considerable</w:t>
      </w:r>
      <w:r w:rsidR="001E5366" w:rsidRPr="00370AB5">
        <w:rPr>
          <w:rFonts w:ascii="Calibri" w:hAnsi="Calibri" w:cs="Calibri"/>
        </w:rPr>
        <w:t xml:space="preserve"> </w:t>
      </w:r>
      <w:r w:rsidR="001E5366" w:rsidRPr="00370AB5">
        <w:rPr>
          <w:rFonts w:ascii="Calibri" w:hAnsi="Calibri" w:cs="Calibri"/>
        </w:rPr>
        <w:fldChar w:fldCharType="begin"/>
      </w:r>
      <w:r w:rsidR="002D6D6C" w:rsidRPr="00370AB5">
        <w:rPr>
          <w:rFonts w:ascii="Calibri" w:hAnsi="Calibri" w:cs="Calibri"/>
        </w:rPr>
        <w:instrText xml:space="preserve"> ADDIN EN.CITE &lt;EndNote&gt;&lt;Cite&gt;&lt;Author&gt;Diabetes UK&lt;/Author&gt;&lt;Year&gt;2017&lt;/Year&gt;&lt;RecNum&gt;3&lt;/RecNum&gt;&lt;DisplayText&gt;[2]&lt;/DisplayText&gt;&lt;record&gt;&lt;rec-number&gt;3&lt;/rec-number&gt;&lt;foreign-keys&gt;&lt;key app="EN" db-id="92zzaw2dcvxftce5dwy50ppmz592s2vraea2" timestamp="1540561152"&gt;3&lt;/key&gt;&lt;/foreign-keys&gt;&lt;ref-type name="Web Page"&gt;12&lt;/ref-type&gt;&lt;contributors&gt;&lt;authors&gt;&lt;author&gt;Diabetes UK,&lt;/author&gt;&lt;/authors&gt;&lt;/contributors&gt;&lt;titles&gt;&lt;title&gt;Diabetes Prevalence 2017 (November 2017)&lt;/title&gt;&lt;/titles&gt;&lt;number&gt;26/10/2018&lt;/number&gt;&lt;dates&gt;&lt;year&gt;2017&lt;/year&gt;&lt;/dates&gt;&lt;urls&gt;&lt;related-urls&gt;&lt;url&gt;https://www.diabetes.org.uk/professionals/position-statements-reports/statistics/diabetes-prevalence-2017&lt;/url&gt;&lt;/related-urls&gt;&lt;/urls&gt;&lt;/record&gt;&lt;/Cite&gt;&lt;/EndNote&gt;</w:instrText>
      </w:r>
      <w:r w:rsidR="001E5366" w:rsidRPr="00370AB5">
        <w:rPr>
          <w:rFonts w:ascii="Calibri" w:hAnsi="Calibri" w:cs="Calibri"/>
        </w:rPr>
        <w:fldChar w:fldCharType="separate"/>
      </w:r>
      <w:r w:rsidR="002D6D6C" w:rsidRPr="00370AB5">
        <w:rPr>
          <w:rFonts w:ascii="Calibri" w:hAnsi="Calibri" w:cs="Calibri"/>
          <w:noProof/>
        </w:rPr>
        <w:t>[2]</w:t>
      </w:r>
      <w:r w:rsidR="001E5366" w:rsidRPr="00370AB5">
        <w:rPr>
          <w:rFonts w:ascii="Calibri" w:hAnsi="Calibri" w:cs="Calibri"/>
        </w:rPr>
        <w:fldChar w:fldCharType="end"/>
      </w:r>
      <w:r w:rsidR="007671F5" w:rsidRPr="00370AB5">
        <w:rPr>
          <w:rFonts w:ascii="Calibri" w:hAnsi="Calibri" w:cs="Calibri"/>
        </w:rPr>
        <w:t xml:space="preserve">.  </w:t>
      </w:r>
      <w:r w:rsidR="00237DC3" w:rsidRPr="00370AB5">
        <w:rPr>
          <w:rFonts w:ascii="Calibri" w:hAnsi="Calibri" w:cs="Calibri"/>
        </w:rPr>
        <w:t>Approximately</w:t>
      </w:r>
      <w:r w:rsidR="00237DC3" w:rsidRPr="00370AB5">
        <w:t xml:space="preserve"> US$760 billion is spent per annum on</w:t>
      </w:r>
      <w:r w:rsidR="003B2925" w:rsidRPr="00370AB5">
        <w:t xml:space="preserve"> diabetes care</w:t>
      </w:r>
      <w:r w:rsidR="00237DC3" w:rsidRPr="00370AB5">
        <w:t>,</w:t>
      </w:r>
      <w:r w:rsidR="002D3E6B" w:rsidRPr="00370AB5">
        <w:t xml:space="preserve"> </w:t>
      </w:r>
      <w:r w:rsidR="003B2925" w:rsidRPr="00370AB5">
        <w:t>represent</w:t>
      </w:r>
      <w:r w:rsidR="00237DC3" w:rsidRPr="00370AB5">
        <w:t>ing</w:t>
      </w:r>
      <w:r w:rsidR="001E5366" w:rsidRPr="00370AB5">
        <w:t xml:space="preserve"> 10% of the </w:t>
      </w:r>
      <w:r w:rsidR="00237DC3" w:rsidRPr="00370AB5">
        <w:t>global healthcare</w:t>
      </w:r>
      <w:r w:rsidR="001E5366" w:rsidRPr="00370AB5">
        <w:t xml:space="preserve"> budget</w:t>
      </w:r>
      <w:r w:rsidR="00E85392" w:rsidRPr="00370AB5">
        <w:t xml:space="preserve"> </w:t>
      </w:r>
      <w:r w:rsidR="00E85392" w:rsidRPr="00370AB5">
        <w:fldChar w:fldCharType="begin"/>
      </w:r>
      <w:r w:rsidR="00E85392" w:rsidRPr="00370AB5">
        <w:instrText xml:space="preserve"> ADDIN EN.CITE &lt;EndNote&gt;&lt;Cite&gt;&lt;Author&gt;International Diabetes Federation&lt;/Author&gt;&lt;Year&gt;2019&lt;/Year&gt;&lt;RecNum&gt;201&lt;/RecNum&gt;&lt;DisplayText&gt;[1]&lt;/DisplayText&gt;&lt;record&gt;&lt;rec-number&gt;201&lt;/rec-number&gt;&lt;foreign-keys&gt;&lt;key app="EN" db-id="9zxvrdefmetfaoe9azs5xdzpttpezstf0t55" timestamp="1578676516"&gt;201&lt;/key&gt;&lt;/foreign-keys&gt;&lt;ref-type name="Web Page"&gt;12&lt;/ref-type&gt;&lt;contributors&gt;&lt;authors&gt;&lt;author&gt;International Diabetes Federation,&lt;/author&gt;&lt;/authors&gt;&lt;/contributors&gt;&lt;titles&gt;&lt;title&gt;IDF Diabetes Atlas, 9th Edition&lt;/title&gt;&lt;/titles&gt;&lt;volume&gt;2020&lt;/volume&gt;&lt;number&gt;10.01.2020&lt;/number&gt;&lt;edition&gt;9th Edition&lt;/edition&gt;&lt;dates&gt;&lt;year&gt;2019&lt;/year&gt;&lt;/dates&gt;&lt;urls&gt;&lt;related-urls&gt;&lt;url&gt;https://www.diabetesatlas.org/en/sections/worldwide-toll-of-diabetes.html&lt;/url&gt;&lt;/related-urls&gt;&lt;/urls&gt;&lt;/record&gt;&lt;/Cite&gt;&lt;/EndNote&gt;</w:instrText>
      </w:r>
      <w:r w:rsidR="00E85392" w:rsidRPr="00370AB5">
        <w:fldChar w:fldCharType="separate"/>
      </w:r>
      <w:r w:rsidR="00E85392" w:rsidRPr="00370AB5">
        <w:rPr>
          <w:noProof/>
        </w:rPr>
        <w:t>[1]</w:t>
      </w:r>
      <w:r w:rsidR="00E85392" w:rsidRPr="00370AB5">
        <w:fldChar w:fldCharType="end"/>
      </w:r>
      <w:r w:rsidR="00E85392" w:rsidRPr="00370AB5">
        <w:t>.</w:t>
      </w:r>
      <w:r w:rsidR="001E5366" w:rsidRPr="00370AB5">
        <w:t xml:space="preserve"> </w:t>
      </w:r>
    </w:p>
    <w:p w14:paraId="2CF1A894" w14:textId="5C89AED7" w:rsidR="00271035" w:rsidRPr="00370AB5" w:rsidRDefault="00366E29" w:rsidP="00DB4141">
      <w:pPr>
        <w:spacing w:line="480" w:lineRule="auto"/>
      </w:pPr>
      <w:r w:rsidRPr="00370AB5">
        <w:rPr>
          <w:color w:val="000000" w:themeColor="text1"/>
        </w:rPr>
        <w:t xml:space="preserve">In order to </w:t>
      </w:r>
      <w:r w:rsidR="00BD5C9A" w:rsidRPr="00370AB5">
        <w:rPr>
          <w:color w:val="000000" w:themeColor="text1"/>
        </w:rPr>
        <w:t>minimise the</w:t>
      </w:r>
      <w:r w:rsidR="008F3835" w:rsidRPr="00370AB5">
        <w:rPr>
          <w:color w:val="000000" w:themeColor="text1"/>
        </w:rPr>
        <w:t xml:space="preserve"> long-term risk of both micro- and macro</w:t>
      </w:r>
      <w:r w:rsidR="00545CDD" w:rsidRPr="00370AB5">
        <w:rPr>
          <w:color w:val="000000" w:themeColor="text1"/>
        </w:rPr>
        <w:t>-</w:t>
      </w:r>
      <w:r w:rsidR="008F3835" w:rsidRPr="00370AB5">
        <w:rPr>
          <w:color w:val="000000" w:themeColor="text1"/>
        </w:rPr>
        <w:t xml:space="preserve">vascular complications, </w:t>
      </w:r>
      <w:r w:rsidRPr="00370AB5">
        <w:rPr>
          <w:color w:val="000000" w:themeColor="text1"/>
        </w:rPr>
        <w:t>individuals with diabetes</w:t>
      </w:r>
      <w:r w:rsidR="00DB4141" w:rsidRPr="00370AB5">
        <w:rPr>
          <w:color w:val="000000" w:themeColor="text1"/>
        </w:rPr>
        <w:t xml:space="preserve"> are advised to follow </w:t>
      </w:r>
      <w:r w:rsidR="008F3835" w:rsidRPr="00370AB5">
        <w:rPr>
          <w:color w:val="000000" w:themeColor="text1"/>
        </w:rPr>
        <w:t xml:space="preserve">a </w:t>
      </w:r>
      <w:r w:rsidR="00DB4141" w:rsidRPr="00370AB5">
        <w:rPr>
          <w:color w:val="000000" w:themeColor="text1"/>
        </w:rPr>
        <w:t>number of self-care practices which can be</w:t>
      </w:r>
      <w:r w:rsidR="00D35104" w:rsidRPr="00370AB5">
        <w:rPr>
          <w:color w:val="000000" w:themeColor="text1"/>
        </w:rPr>
        <w:t xml:space="preserve"> </w:t>
      </w:r>
      <w:r w:rsidR="00125455" w:rsidRPr="00370AB5">
        <w:rPr>
          <w:color w:val="000000" w:themeColor="text1"/>
        </w:rPr>
        <w:t xml:space="preserve">both </w:t>
      </w:r>
      <w:r w:rsidR="00D35104" w:rsidRPr="00370AB5">
        <w:rPr>
          <w:color w:val="000000" w:themeColor="text1"/>
        </w:rPr>
        <w:t>demanding and</w:t>
      </w:r>
      <w:r w:rsidR="00DB4141" w:rsidRPr="00370AB5">
        <w:rPr>
          <w:color w:val="000000" w:themeColor="text1"/>
        </w:rPr>
        <w:t xml:space="preserve"> challenging</w:t>
      </w:r>
      <w:r w:rsidR="00E153C2" w:rsidRPr="00370AB5">
        <w:rPr>
          <w:color w:val="000000" w:themeColor="text1"/>
        </w:rPr>
        <w:t xml:space="preserve"> </w:t>
      </w:r>
      <w:r w:rsidR="00F756D1" w:rsidRPr="00370AB5">
        <w:rPr>
          <w:color w:val="000000" w:themeColor="text1"/>
        </w:rPr>
        <w:fldChar w:fldCharType="begin"/>
      </w:r>
      <w:r w:rsidR="002D6D6C" w:rsidRPr="00370AB5">
        <w:rPr>
          <w:color w:val="000000" w:themeColor="text1"/>
        </w:rPr>
        <w:instrText xml:space="preserve"> ADDIN EN.CITE &lt;EndNote&gt;&lt;Cite&gt;&lt;Author&gt;Shrivastava&lt;/Author&gt;&lt;Year&gt;2013&lt;/Year&gt;&lt;RecNum&gt;375&lt;/RecNum&gt;&lt;DisplayText&gt;[3]&lt;/DisplayText&gt;&lt;record&gt;&lt;rec-number&gt;375&lt;/rec-number&gt;&lt;foreign-keys&gt;&lt;key app="EN" db-id="rdf5s2t2lvvzzceavznv5rr6sv0a2vpfxsse" timestamp="1580660139"&gt;375&lt;/key&gt;&lt;/foreign-keys&gt;&lt;ref-type name="Journal Article"&gt;17&lt;/ref-type&gt;&lt;contributors&gt;&lt;authors&gt;&lt;author&gt;Shrivastava, Saurabh Rambiharilal&lt;/author&gt;&lt;author&gt;Shrivastava, Prateek Saurabh&lt;/author&gt;&lt;author&gt;Ramasamy, Jegadeesh&lt;/author&gt;&lt;/authors&gt;&lt;/contributors&gt;&lt;titles&gt;&lt;title&gt;Role of self-care in management of diabetes mellitus&lt;/title&gt;&lt;secondary-title&gt;Journal of diabetes and metabolic disorders&lt;/secondary-title&gt;&lt;alt-title&gt;J Diabetes Metab Disord&lt;/alt-title&gt;&lt;/titles&gt;&lt;periodical&gt;&lt;full-title&gt;Journal of Diabetes and Metabolic Disorders&lt;/full-title&gt;&lt;/periodical&gt;&lt;pages&gt;14-14&lt;/pages&gt;&lt;volume&gt;12&lt;/volume&gt;&lt;number&gt;1&lt;/number&gt;&lt;dates&gt;&lt;year&gt;2013&lt;/year&gt;&lt;/dates&gt;&lt;publisher&gt;BioMed Central&lt;/publisher&gt;&lt;isbn&gt;2251-6581&lt;/isbn&gt;&lt;accession-num&gt;23497559&lt;/accession-num&gt;&lt;urls&gt;&lt;related-urls&gt;&lt;url&gt;https://www.ncbi.nlm.nih.gov/pubmed/23497559&lt;/url&gt;&lt;url&gt;https://www.ncbi.nlm.nih.gov/pmc/articles/PMC3599009/&lt;/url&gt;&lt;/related-urls&gt;&lt;/urls&gt;&lt;electronic-resource-num&gt;10.1186/2251-6581-12-14&lt;/electronic-resource-num&gt;&lt;remote-database-name&gt;PubMed&lt;/remote-database-name&gt;&lt;language&gt;eng&lt;/language&gt;&lt;/record&gt;&lt;/Cite&gt;&lt;/EndNote&gt;</w:instrText>
      </w:r>
      <w:r w:rsidR="00F756D1" w:rsidRPr="00370AB5">
        <w:rPr>
          <w:color w:val="000000" w:themeColor="text1"/>
        </w:rPr>
        <w:fldChar w:fldCharType="separate"/>
      </w:r>
      <w:r w:rsidR="002D6D6C" w:rsidRPr="00370AB5">
        <w:rPr>
          <w:noProof/>
          <w:color w:val="000000" w:themeColor="text1"/>
        </w:rPr>
        <w:t>[3]</w:t>
      </w:r>
      <w:r w:rsidR="00F756D1" w:rsidRPr="00370AB5">
        <w:rPr>
          <w:color w:val="000000" w:themeColor="text1"/>
        </w:rPr>
        <w:fldChar w:fldCharType="end"/>
      </w:r>
      <w:r w:rsidR="008F3835" w:rsidRPr="00370AB5">
        <w:rPr>
          <w:color w:val="000000" w:themeColor="text1"/>
        </w:rPr>
        <w:t xml:space="preserve">.  </w:t>
      </w:r>
      <w:r w:rsidR="00BD5C9A" w:rsidRPr="00370AB5">
        <w:rPr>
          <w:color w:val="000000" w:themeColor="text1"/>
        </w:rPr>
        <w:t>In most countries</w:t>
      </w:r>
      <w:r w:rsidR="00DB4141" w:rsidRPr="00370AB5">
        <w:rPr>
          <w:color w:val="000000" w:themeColor="text1"/>
        </w:rPr>
        <w:t xml:space="preserve">, people with diabetes </w:t>
      </w:r>
      <w:proofErr w:type="gramStart"/>
      <w:r w:rsidR="00DB4141" w:rsidRPr="00370AB5">
        <w:rPr>
          <w:color w:val="000000" w:themeColor="text1"/>
        </w:rPr>
        <w:t xml:space="preserve">are </w:t>
      </w:r>
      <w:r w:rsidR="003022B2" w:rsidRPr="00370AB5">
        <w:rPr>
          <w:color w:val="000000" w:themeColor="text1"/>
        </w:rPr>
        <w:t>offered</w:t>
      </w:r>
      <w:proofErr w:type="gramEnd"/>
      <w:r w:rsidR="003022B2" w:rsidRPr="00370AB5">
        <w:rPr>
          <w:color w:val="000000" w:themeColor="text1"/>
        </w:rPr>
        <w:t xml:space="preserve"> support from a multi-discip</w:t>
      </w:r>
      <w:r w:rsidR="00F11CEE" w:rsidRPr="00370AB5">
        <w:rPr>
          <w:color w:val="000000" w:themeColor="text1"/>
        </w:rPr>
        <w:t xml:space="preserve">linary </w:t>
      </w:r>
      <w:r w:rsidR="005938A6" w:rsidRPr="00370AB5">
        <w:rPr>
          <w:color w:val="000000" w:themeColor="text1"/>
        </w:rPr>
        <w:t xml:space="preserve">team of </w:t>
      </w:r>
      <w:r w:rsidR="00F11CEE" w:rsidRPr="00370AB5">
        <w:rPr>
          <w:color w:val="000000" w:themeColor="text1"/>
        </w:rPr>
        <w:t>healthcare</w:t>
      </w:r>
      <w:r w:rsidR="003022B2" w:rsidRPr="00370AB5">
        <w:rPr>
          <w:color w:val="000000" w:themeColor="text1"/>
        </w:rPr>
        <w:t xml:space="preserve"> professionals.  </w:t>
      </w:r>
      <w:r w:rsidR="003022B2" w:rsidRPr="00370AB5">
        <w:t xml:space="preserve">Pharmacists are highly skilled </w:t>
      </w:r>
      <w:r w:rsidR="00F11CEE" w:rsidRPr="00370AB5">
        <w:t xml:space="preserve">and </w:t>
      </w:r>
      <w:r w:rsidR="00153743" w:rsidRPr="00370AB5">
        <w:t>comprise</w:t>
      </w:r>
      <w:r w:rsidR="00F11CEE" w:rsidRPr="00370AB5">
        <w:t xml:space="preserve"> the third largest group of </w:t>
      </w:r>
      <w:r w:rsidRPr="00370AB5">
        <w:t>healthcare professionals</w:t>
      </w:r>
      <w:r w:rsidR="00F11CEE" w:rsidRPr="00370AB5">
        <w:t xml:space="preserve">, but </w:t>
      </w:r>
      <w:r w:rsidR="007E2549" w:rsidRPr="00370AB5">
        <w:t xml:space="preserve">to date, </w:t>
      </w:r>
      <w:r w:rsidR="00F11CEE" w:rsidRPr="00370AB5">
        <w:t>are a largely untapped resource in the delivery of di</w:t>
      </w:r>
      <w:r w:rsidR="007E2549" w:rsidRPr="00370AB5">
        <w:t>abetes care</w:t>
      </w:r>
      <w:r w:rsidR="000A7637" w:rsidRPr="00370AB5">
        <w:t xml:space="preserve"> worldwide</w:t>
      </w:r>
      <w:r w:rsidR="007963D6" w:rsidRPr="00370AB5">
        <w:t xml:space="preserve"> </w:t>
      </w:r>
      <w:r w:rsidR="007963D6" w:rsidRPr="00370AB5">
        <w:fldChar w:fldCharType="begin"/>
      </w:r>
      <w:r w:rsidR="002D6D6C" w:rsidRPr="00370AB5">
        <w:instrText xml:space="preserve"> ADDIN EN.CITE &lt;EndNote&gt;&lt;Cite&gt;&lt;Author&gt;Public Health England&lt;/Author&gt;&lt;Year&gt;2017&lt;/Year&gt;&lt;RecNum&gt;4&lt;/RecNum&gt;&lt;DisplayText&gt;[4]&lt;/DisplayText&gt;&lt;record&gt;&lt;rec-number&gt;4&lt;/rec-number&gt;&lt;foreign-keys&gt;&lt;key app="EN" db-id="zdp5veveie9s0sef99pxz29jvewz2v9wtf50" timestamp="1580659426"&gt;4&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7963D6" w:rsidRPr="00370AB5">
        <w:fldChar w:fldCharType="separate"/>
      </w:r>
      <w:r w:rsidR="002D6D6C" w:rsidRPr="00370AB5">
        <w:rPr>
          <w:noProof/>
        </w:rPr>
        <w:t>[4]</w:t>
      </w:r>
      <w:r w:rsidR="007963D6" w:rsidRPr="00370AB5">
        <w:fldChar w:fldCharType="end"/>
      </w:r>
      <w:r w:rsidR="007E2549" w:rsidRPr="00370AB5">
        <w:t xml:space="preserve">.  </w:t>
      </w:r>
      <w:r w:rsidR="009E7093" w:rsidRPr="00370AB5">
        <w:t xml:space="preserve">With the growing number of people living with diabetes and the increasing strain on healthcare services, pharmacists </w:t>
      </w:r>
      <w:r w:rsidR="007E2549" w:rsidRPr="00370AB5">
        <w:t>are well situated to offer</w:t>
      </w:r>
      <w:r w:rsidR="007E2549" w:rsidRPr="00370AB5">
        <w:rPr>
          <w:rFonts w:cstheme="minorHAnsi"/>
        </w:rPr>
        <w:t xml:space="preserve"> collaborative and complementary </w:t>
      </w:r>
      <w:r w:rsidR="004A64CA" w:rsidRPr="00370AB5">
        <w:rPr>
          <w:rFonts w:cstheme="minorHAnsi"/>
        </w:rPr>
        <w:t xml:space="preserve">expertise </w:t>
      </w:r>
      <w:r w:rsidR="00242B3E" w:rsidRPr="00370AB5">
        <w:rPr>
          <w:rFonts w:cstheme="minorHAnsi"/>
        </w:rPr>
        <w:t>alongside</w:t>
      </w:r>
      <w:r w:rsidR="007E2549" w:rsidRPr="00370AB5">
        <w:rPr>
          <w:rFonts w:cstheme="minorHAnsi"/>
        </w:rPr>
        <w:t xml:space="preserve"> current models of care </w:t>
      </w:r>
      <w:r w:rsidR="007E2549" w:rsidRPr="00370AB5">
        <w:fldChar w:fldCharType="begin"/>
      </w:r>
      <w:r w:rsidR="002D6D6C" w:rsidRPr="00370AB5">
        <w:instrText xml:space="preserve"> ADDIN EN.CITE &lt;EndNote&gt;&lt;Cite&gt;&lt;Author&gt;Royal Pharmaceutical Society&lt;/Author&gt;&lt;Year&gt;2016&lt;/Year&gt;&lt;RecNum&gt;23&lt;/RecNum&gt;&lt;DisplayText&gt;[4, 5]&lt;/DisplayText&gt;&lt;record&gt;&lt;rec-number&gt;23&lt;/rec-number&gt;&lt;foreign-keys&gt;&lt;key app="EN" db-id="92zzaw2dcvxftce5dwy50ppmz592s2vraea2" timestamp="1540672935"&gt;23&lt;/key&gt;&lt;/foreign-keys&gt;&lt;ref-type name="Journal Article"&gt;17&lt;/ref-type&gt;&lt;contributors&gt;&lt;authors&gt;&lt;author&gt;Royal Pharmaceutical Society,&lt;/author&gt;&lt;/authors&gt;&lt;/contributors&gt;&lt;titles&gt;&lt;title&gt;Frontline pharmacists: making a difference for people with longterm conditions&lt;/title&gt;&lt;/titles&gt;&lt;dates&gt;&lt;year&gt;2016&lt;/year&gt;&lt;pub-dates&gt;&lt;date&gt;29/11/2016&lt;/date&gt;&lt;/pub-dates&gt;&lt;/dates&gt;&lt;urls&gt;&lt;related-urls&gt;&lt;url&gt;https://kingsfund.blogs.com/health_management/2016/11/frontline-pharmacists-making-a-difference-for-people-with-long-term-conditions.html&lt;/url&gt;&lt;/related-urls&gt;&lt;/urls&gt;&lt;access-date&gt;27/10/2018&lt;/access-date&gt;&lt;/record&gt;&lt;/Cite&gt;&lt;Cite&gt;&lt;Author&gt;Public Health England&lt;/Author&gt;&lt;Year&gt;2017&lt;/Year&gt;&lt;RecNum&gt;83&lt;/RecNum&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7E2549" w:rsidRPr="00370AB5">
        <w:fldChar w:fldCharType="separate"/>
      </w:r>
      <w:r w:rsidR="002D6D6C" w:rsidRPr="00370AB5">
        <w:rPr>
          <w:noProof/>
        </w:rPr>
        <w:t>[4, 5]</w:t>
      </w:r>
      <w:r w:rsidR="007E2549" w:rsidRPr="00370AB5">
        <w:fldChar w:fldCharType="end"/>
      </w:r>
      <w:r w:rsidR="007E2549" w:rsidRPr="00370AB5">
        <w:t xml:space="preserve">.  </w:t>
      </w:r>
    </w:p>
    <w:p w14:paraId="750D3919" w14:textId="77777777" w:rsidR="00361827" w:rsidRPr="00370AB5" w:rsidRDefault="00361827" w:rsidP="00361827">
      <w:pPr>
        <w:pStyle w:val="Heading2"/>
      </w:pPr>
      <w:r w:rsidRPr="00370AB5">
        <w:t>Aim</w:t>
      </w:r>
    </w:p>
    <w:p w14:paraId="4DDD0B55" w14:textId="0F417CD9" w:rsidR="00E0606B" w:rsidRPr="00370AB5" w:rsidRDefault="00125455" w:rsidP="00E0606B">
      <w:pPr>
        <w:spacing w:line="480" w:lineRule="auto"/>
      </w:pPr>
      <w:r w:rsidRPr="00370AB5">
        <w:t xml:space="preserve">The aim of this </w:t>
      </w:r>
      <w:r w:rsidR="00361827" w:rsidRPr="00370AB5">
        <w:t xml:space="preserve">narrative </w:t>
      </w:r>
      <w:r w:rsidRPr="00370AB5">
        <w:t xml:space="preserve">review is </w:t>
      </w:r>
      <w:r w:rsidR="00271035" w:rsidRPr="00370AB5">
        <w:t xml:space="preserve">to </w:t>
      </w:r>
      <w:r w:rsidR="00B82159" w:rsidRPr="00370AB5">
        <w:t xml:space="preserve">familiarise medical professionals with the expanding role of community pharmacists, and to </w:t>
      </w:r>
      <w:r w:rsidR="00271035" w:rsidRPr="00370AB5">
        <w:t xml:space="preserve">explore </w:t>
      </w:r>
      <w:r w:rsidR="007E2549" w:rsidRPr="00370AB5">
        <w:t>the potential for</w:t>
      </w:r>
      <w:r w:rsidR="00B82159" w:rsidRPr="00370AB5">
        <w:t xml:space="preserve"> their</w:t>
      </w:r>
      <w:r w:rsidR="007E2549" w:rsidRPr="00370AB5">
        <w:t xml:space="preserve"> </w:t>
      </w:r>
      <w:r w:rsidR="00584704" w:rsidRPr="00370AB5">
        <w:t xml:space="preserve">improved integration </w:t>
      </w:r>
      <w:r w:rsidR="0020627E" w:rsidRPr="00370AB5">
        <w:t>in</w:t>
      </w:r>
      <w:r w:rsidR="00E0606B" w:rsidRPr="00370AB5">
        <w:t xml:space="preserve"> the delivery of diabetes care and </w:t>
      </w:r>
      <w:r w:rsidR="00584704" w:rsidRPr="00370AB5">
        <w:t xml:space="preserve">its </w:t>
      </w:r>
      <w:r w:rsidR="007E2549" w:rsidRPr="00370AB5">
        <w:t xml:space="preserve">associated services. </w:t>
      </w:r>
      <w:r w:rsidR="00361827" w:rsidRPr="00370AB5">
        <w:t xml:space="preserve">We will summarise the literature on the impact of pharmacy-led interventions in diabetes.  </w:t>
      </w:r>
      <w:r w:rsidR="00153743" w:rsidRPr="00370AB5">
        <w:t>Although we have given a global perspective where possible, we have used the UK to illustrate the facilitators and barriers to the involvement of community pharmaci</w:t>
      </w:r>
      <w:r w:rsidR="004E3666" w:rsidRPr="00370AB5">
        <w:t>sts</w:t>
      </w:r>
      <w:r w:rsidR="00153743" w:rsidRPr="00370AB5">
        <w:t>.</w:t>
      </w:r>
    </w:p>
    <w:p w14:paraId="45C98723" w14:textId="626A7FD4" w:rsidR="00985577" w:rsidRPr="00370AB5" w:rsidRDefault="00DC29CE" w:rsidP="007344CE">
      <w:pPr>
        <w:pStyle w:val="Heading2"/>
      </w:pPr>
      <w:r w:rsidRPr="00370AB5">
        <w:t>Methods</w:t>
      </w:r>
    </w:p>
    <w:p w14:paraId="7ECB2E14" w14:textId="6FDF070A" w:rsidR="00687AFA" w:rsidRPr="00370AB5" w:rsidRDefault="00687AFA" w:rsidP="00985577">
      <w:pPr>
        <w:spacing w:line="480" w:lineRule="auto"/>
      </w:pPr>
      <w:r w:rsidRPr="00370AB5">
        <w:t xml:space="preserve">To provide a summary of the evolving pharmacy profession and services, their strengths and the challenges limiting increased inter-operability with other healthcare services, published data from key organisations and stakeholders </w:t>
      </w:r>
      <w:proofErr w:type="gramStart"/>
      <w:r w:rsidRPr="00370AB5">
        <w:t>were</w:t>
      </w:r>
      <w:r w:rsidR="00F55B86" w:rsidRPr="00370AB5">
        <w:t xml:space="preserve"> reviewed</w:t>
      </w:r>
      <w:proofErr w:type="gramEnd"/>
      <w:r w:rsidR="00F55B86" w:rsidRPr="00370AB5">
        <w:t>. This included</w:t>
      </w:r>
      <w:r w:rsidR="00361827" w:rsidRPr="00370AB5">
        <w:t>,</w:t>
      </w:r>
      <w:r w:rsidRPr="00370AB5">
        <w:t xml:space="preserve"> </w:t>
      </w:r>
      <w:r w:rsidR="00155B26" w:rsidRPr="00370AB5">
        <w:t>but was not limited to</w:t>
      </w:r>
      <w:r w:rsidR="00361827" w:rsidRPr="00370AB5">
        <w:t>,</w:t>
      </w:r>
      <w:r w:rsidR="00155B26" w:rsidRPr="00370AB5">
        <w:t xml:space="preserve"> </w:t>
      </w:r>
      <w:r w:rsidRPr="00370AB5">
        <w:t>the International Pharmacy Federation, the Royal Pharmaceutical Services, the Pharmaceutical Services Negotiating Committee, NHS England</w:t>
      </w:r>
      <w:r w:rsidR="00F55B86" w:rsidRPr="00370AB5">
        <w:t xml:space="preserve">, the National Institute for Health and Care Excellence (NICE) </w:t>
      </w:r>
      <w:r w:rsidRPr="00370AB5">
        <w:t>and the Kings Fund.</w:t>
      </w:r>
    </w:p>
    <w:p w14:paraId="78FEEFF3" w14:textId="05ED61BC" w:rsidR="00985577" w:rsidRPr="00370AB5" w:rsidRDefault="00985577" w:rsidP="00985577">
      <w:pPr>
        <w:spacing w:line="480" w:lineRule="auto"/>
        <w:rPr>
          <w:rFonts w:ascii="Calibri" w:hAnsi="Calibri" w:cs="Calibri"/>
        </w:rPr>
      </w:pPr>
      <w:r w:rsidRPr="00370AB5">
        <w:t xml:space="preserve">To explore the literature on pharmacy-led diabetes interventions, an online search </w:t>
      </w:r>
      <w:proofErr w:type="gramStart"/>
      <w:r w:rsidRPr="00370AB5">
        <w:t>was carried</w:t>
      </w:r>
      <w:proofErr w:type="gramEnd"/>
      <w:r w:rsidRPr="00370AB5">
        <w:t xml:space="preserve"> out using three databases: Medline, </w:t>
      </w:r>
      <w:proofErr w:type="spellStart"/>
      <w:r w:rsidRPr="00370AB5">
        <w:t>Embase</w:t>
      </w:r>
      <w:proofErr w:type="spellEnd"/>
      <w:r w:rsidRPr="00370AB5">
        <w:t xml:space="preserve"> and </w:t>
      </w:r>
      <w:proofErr w:type="spellStart"/>
      <w:r w:rsidRPr="00370AB5">
        <w:t>Cinahl</w:t>
      </w:r>
      <w:proofErr w:type="spellEnd"/>
      <w:r w:rsidRPr="00370AB5">
        <w:t xml:space="preserve">, from the date of database inception until </w:t>
      </w:r>
      <w:r w:rsidRPr="00370AB5">
        <w:rPr>
          <w:rFonts w:ascii="Calibri" w:hAnsi="Calibri" w:cs="Calibri"/>
        </w:rPr>
        <w:t xml:space="preserve">September 2019.  </w:t>
      </w:r>
      <w:r w:rsidRPr="00370AB5">
        <w:rPr>
          <w:rFonts w:ascii="Calibri" w:hAnsi="Calibri" w:cs="Calibri"/>
          <w:color w:val="000000"/>
          <w:shd w:val="clear" w:color="auto" w:fill="FFFFFF"/>
        </w:rPr>
        <w:t xml:space="preserve">Searches were restricted to English language. The following search strategy </w:t>
      </w:r>
      <w:proofErr w:type="gramStart"/>
      <w:r w:rsidRPr="00370AB5">
        <w:rPr>
          <w:rFonts w:ascii="Calibri" w:hAnsi="Calibri" w:cs="Calibri"/>
          <w:color w:val="000000"/>
          <w:shd w:val="clear" w:color="auto" w:fill="FFFFFF"/>
        </w:rPr>
        <w:t>was used</w:t>
      </w:r>
      <w:proofErr w:type="gramEnd"/>
      <w:r w:rsidRPr="00370AB5">
        <w:rPr>
          <w:rFonts w:ascii="Calibri" w:hAnsi="Calibri" w:cs="Calibri"/>
          <w:color w:val="000000"/>
          <w:shd w:val="clear" w:color="auto" w:fill="FFFFFF"/>
        </w:rPr>
        <w:t>:</w:t>
      </w:r>
    </w:p>
    <w:p w14:paraId="67483F33" w14:textId="77777777" w:rsidR="00985577" w:rsidRPr="00370AB5" w:rsidRDefault="00985577" w:rsidP="007344CE">
      <w:pPr>
        <w:spacing w:line="480" w:lineRule="auto"/>
        <w:rPr>
          <w:rFonts w:ascii="Calibri" w:hAnsi="Calibri" w:cs="Calibri"/>
          <w:color w:val="000000" w:themeColor="text1"/>
        </w:rPr>
      </w:pPr>
      <w:proofErr w:type="spellStart"/>
      <w:r w:rsidRPr="00370AB5">
        <w:rPr>
          <w:rFonts w:ascii="Calibri" w:hAnsi="Calibri" w:cs="Calibri"/>
          <w:color w:val="000000" w:themeColor="text1"/>
        </w:rPr>
        <w:t>Diabet</w:t>
      </w:r>
      <w:proofErr w:type="spellEnd"/>
      <w:r w:rsidRPr="00370AB5">
        <w:rPr>
          <w:rFonts w:ascii="Calibri" w:hAnsi="Calibri" w:cs="Calibri"/>
          <w:color w:val="000000" w:themeColor="text1"/>
        </w:rPr>
        <w:t xml:space="preserve">* adj1 (type one or type 2 or “insulin dependent” or type 2 or type two or “non-insulin dependent”) </w:t>
      </w:r>
    </w:p>
    <w:p w14:paraId="59AD8688" w14:textId="77777777" w:rsidR="00985577" w:rsidRPr="00370AB5" w:rsidRDefault="00985577" w:rsidP="007344CE">
      <w:pPr>
        <w:spacing w:line="480" w:lineRule="auto"/>
        <w:rPr>
          <w:rFonts w:ascii="Calibri" w:hAnsi="Calibri" w:cs="Calibri"/>
          <w:b/>
          <w:color w:val="000000" w:themeColor="text1"/>
          <w:u w:val="single"/>
        </w:rPr>
      </w:pPr>
      <w:r w:rsidRPr="00370AB5">
        <w:rPr>
          <w:rFonts w:ascii="Calibri" w:hAnsi="Calibri" w:cs="Calibri"/>
          <w:b/>
          <w:color w:val="000000" w:themeColor="text1"/>
          <w:u w:val="single"/>
        </w:rPr>
        <w:t>AND</w:t>
      </w:r>
    </w:p>
    <w:p w14:paraId="710EE4AC" w14:textId="77777777" w:rsidR="00985577" w:rsidRPr="00370AB5" w:rsidRDefault="00985577" w:rsidP="007344CE">
      <w:pPr>
        <w:spacing w:line="480" w:lineRule="auto"/>
        <w:rPr>
          <w:rFonts w:ascii="Calibri" w:hAnsi="Calibri" w:cs="Calibri"/>
          <w:color w:val="000000" w:themeColor="text1"/>
        </w:rPr>
      </w:pPr>
      <w:proofErr w:type="spellStart"/>
      <w:r w:rsidRPr="00370AB5">
        <w:rPr>
          <w:rFonts w:ascii="Calibri" w:hAnsi="Calibri" w:cs="Calibri"/>
          <w:color w:val="000000" w:themeColor="text1"/>
        </w:rPr>
        <w:t>Pharmac</w:t>
      </w:r>
      <w:proofErr w:type="spellEnd"/>
      <w:r w:rsidRPr="00370AB5">
        <w:rPr>
          <w:rFonts w:ascii="Calibri" w:hAnsi="Calibri" w:cs="Calibri"/>
          <w:color w:val="000000" w:themeColor="text1"/>
        </w:rPr>
        <w:t xml:space="preserve">* adj1 (care or clinical or community or service*) or </w:t>
      </w:r>
      <w:proofErr w:type="spellStart"/>
      <w:r w:rsidRPr="00370AB5">
        <w:rPr>
          <w:rFonts w:ascii="Calibri" w:hAnsi="Calibri" w:cs="Calibri"/>
          <w:color w:val="000000" w:themeColor="text1"/>
        </w:rPr>
        <w:t>exp</w:t>
      </w:r>
      <w:proofErr w:type="spellEnd"/>
      <w:r w:rsidRPr="00370AB5">
        <w:rPr>
          <w:rFonts w:ascii="Calibri" w:hAnsi="Calibri" w:cs="Calibri"/>
          <w:color w:val="000000" w:themeColor="text1"/>
        </w:rPr>
        <w:t xml:space="preserve"> pharmaceutical services/ </w:t>
      </w:r>
    </w:p>
    <w:p w14:paraId="63678F72" w14:textId="77777777" w:rsidR="00985577" w:rsidRPr="00370AB5" w:rsidRDefault="00985577" w:rsidP="007344CE">
      <w:pPr>
        <w:spacing w:line="480" w:lineRule="auto"/>
        <w:rPr>
          <w:rFonts w:ascii="Calibri" w:hAnsi="Calibri" w:cs="Calibri"/>
          <w:b/>
          <w:color w:val="000000" w:themeColor="text1"/>
          <w:u w:val="single"/>
        </w:rPr>
      </w:pPr>
      <w:r w:rsidRPr="00370AB5">
        <w:rPr>
          <w:rFonts w:ascii="Calibri" w:hAnsi="Calibri" w:cs="Calibri"/>
          <w:b/>
          <w:color w:val="000000" w:themeColor="text1"/>
          <w:u w:val="single"/>
        </w:rPr>
        <w:t>AND</w:t>
      </w:r>
    </w:p>
    <w:p w14:paraId="439FA0AA" w14:textId="218B4D24" w:rsidR="00985577" w:rsidRPr="00370AB5" w:rsidRDefault="00985577" w:rsidP="00837B50">
      <w:pPr>
        <w:spacing w:line="480" w:lineRule="auto"/>
        <w:rPr>
          <w:rFonts w:ascii="Verdana" w:hAnsi="Verdana"/>
          <w:color w:val="000000" w:themeColor="text1"/>
          <w:sz w:val="20"/>
          <w:szCs w:val="20"/>
        </w:rPr>
      </w:pPr>
      <w:r w:rsidRPr="00370AB5">
        <w:rPr>
          <w:rFonts w:ascii="Calibri" w:hAnsi="Calibri" w:cs="Calibri"/>
          <w:color w:val="000000" w:themeColor="text1"/>
        </w:rPr>
        <w:t>Education or “self-management” or “self-care” or intervention or “medication management” or Knowledge or “glycos</w:t>
      </w:r>
      <w:r w:rsidR="00361827" w:rsidRPr="00370AB5">
        <w:rPr>
          <w:rFonts w:ascii="Calibri" w:hAnsi="Calibri" w:cs="Calibri"/>
          <w:color w:val="000000" w:themeColor="text1"/>
        </w:rPr>
        <w:t>yl</w:t>
      </w:r>
      <w:r w:rsidRPr="00370AB5">
        <w:rPr>
          <w:rFonts w:ascii="Calibri" w:hAnsi="Calibri" w:cs="Calibri"/>
          <w:color w:val="000000" w:themeColor="text1"/>
        </w:rPr>
        <w:t>ated</w:t>
      </w:r>
      <w:r w:rsidR="00361827" w:rsidRPr="00370AB5">
        <w:rPr>
          <w:rFonts w:ascii="Calibri" w:hAnsi="Calibri" w:cs="Calibri"/>
          <w:color w:val="000000" w:themeColor="text1"/>
        </w:rPr>
        <w:t xml:space="preserve"> or glycated</w:t>
      </w:r>
      <w:r w:rsidRPr="00370AB5">
        <w:rPr>
          <w:rFonts w:ascii="Calibri" w:hAnsi="Calibri" w:cs="Calibri"/>
          <w:color w:val="000000" w:themeColor="text1"/>
        </w:rPr>
        <w:t xml:space="preserve"> haemoglobin” or </w:t>
      </w:r>
      <w:r w:rsidR="00361827" w:rsidRPr="00370AB5">
        <w:rPr>
          <w:rFonts w:ascii="Calibri" w:hAnsi="Calibri" w:cs="Calibri"/>
          <w:color w:val="000000" w:themeColor="text1"/>
        </w:rPr>
        <w:t>“</w:t>
      </w:r>
      <w:r w:rsidRPr="00370AB5">
        <w:rPr>
          <w:rFonts w:ascii="Calibri" w:hAnsi="Calibri" w:cs="Calibri"/>
          <w:color w:val="000000" w:themeColor="text1"/>
        </w:rPr>
        <w:t>HbA1c</w:t>
      </w:r>
      <w:r w:rsidR="00361827" w:rsidRPr="00370AB5">
        <w:rPr>
          <w:rFonts w:ascii="Calibri" w:hAnsi="Calibri" w:cs="Calibri"/>
          <w:color w:val="000000" w:themeColor="text1"/>
        </w:rPr>
        <w:t>”</w:t>
      </w:r>
      <w:r w:rsidRPr="00370AB5">
        <w:rPr>
          <w:rFonts w:ascii="Calibri" w:hAnsi="Calibri" w:cs="Calibri"/>
          <w:color w:val="000000" w:themeColor="text1"/>
        </w:rPr>
        <w:t xml:space="preserve"> or “</w:t>
      </w:r>
      <w:proofErr w:type="spellStart"/>
      <w:r w:rsidRPr="00370AB5">
        <w:rPr>
          <w:rFonts w:ascii="Calibri" w:hAnsi="Calibri" w:cs="Calibri"/>
          <w:color w:val="000000" w:themeColor="text1"/>
        </w:rPr>
        <w:t>behavior</w:t>
      </w:r>
      <w:proofErr w:type="spellEnd"/>
      <w:r w:rsidRPr="00370AB5">
        <w:rPr>
          <w:rFonts w:ascii="Calibri" w:hAnsi="Calibri" w:cs="Calibri"/>
          <w:color w:val="000000" w:themeColor="text1"/>
        </w:rPr>
        <w:t xml:space="preserve"> change” or “behaviour change” or “glyc</w:t>
      </w:r>
      <w:r w:rsidR="001261E4" w:rsidRPr="00370AB5">
        <w:rPr>
          <w:rFonts w:ascii="Calibri" w:hAnsi="Calibri" w:cs="Calibri"/>
          <w:color w:val="000000" w:themeColor="text1"/>
        </w:rPr>
        <w:t>a</w:t>
      </w:r>
      <w:r w:rsidRPr="00370AB5">
        <w:rPr>
          <w:rFonts w:ascii="Calibri" w:hAnsi="Calibri" w:cs="Calibri"/>
          <w:color w:val="000000" w:themeColor="text1"/>
        </w:rPr>
        <w:t>emic control” or “</w:t>
      </w:r>
      <w:proofErr w:type="spellStart"/>
      <w:r w:rsidRPr="00370AB5">
        <w:rPr>
          <w:rFonts w:ascii="Calibri" w:hAnsi="Calibri" w:cs="Calibri"/>
          <w:color w:val="000000" w:themeColor="text1"/>
        </w:rPr>
        <w:t>glycemic</w:t>
      </w:r>
      <w:proofErr w:type="spellEnd"/>
      <w:r w:rsidRPr="00370AB5">
        <w:rPr>
          <w:rFonts w:ascii="Calibri" w:hAnsi="Calibri" w:cs="Calibri"/>
          <w:color w:val="000000" w:themeColor="text1"/>
        </w:rPr>
        <w:t xml:space="preserve"> control” </w:t>
      </w:r>
      <w:r w:rsidR="00FC4805" w:rsidRPr="00370AB5">
        <w:rPr>
          <w:rFonts w:ascii="Verdana" w:hAnsi="Verdana"/>
          <w:color w:val="000000" w:themeColor="text1"/>
          <w:sz w:val="20"/>
          <w:szCs w:val="20"/>
        </w:rPr>
        <w:t xml:space="preserve"> </w:t>
      </w:r>
    </w:p>
    <w:p w14:paraId="3A5E0F48" w14:textId="77777777" w:rsidR="00837B50" w:rsidRPr="00370AB5" w:rsidRDefault="005179F3" w:rsidP="00837B50">
      <w:pPr>
        <w:pStyle w:val="Heading2"/>
      </w:pPr>
      <w:r w:rsidRPr="00370AB5">
        <w:t>Introduction</w:t>
      </w:r>
      <w:r w:rsidR="00271035" w:rsidRPr="00370AB5">
        <w:t xml:space="preserve"> to</w:t>
      </w:r>
      <w:r w:rsidR="006B4B88" w:rsidRPr="00370AB5">
        <w:t xml:space="preserve"> pharmacy</w:t>
      </w:r>
    </w:p>
    <w:p w14:paraId="4AE2A8CE" w14:textId="567DFCF4" w:rsidR="006E421F" w:rsidRPr="00370AB5" w:rsidRDefault="006E421F" w:rsidP="00837B50">
      <w:pPr>
        <w:pStyle w:val="Heading3"/>
      </w:pPr>
      <w:r w:rsidRPr="00370AB5">
        <w:t>Pharmacists and the pharmacy workforce</w:t>
      </w:r>
    </w:p>
    <w:p w14:paraId="7472C611" w14:textId="5A1DFF4B" w:rsidR="00257CB4" w:rsidRPr="00370AB5" w:rsidRDefault="00361827" w:rsidP="00B90F11">
      <w:pPr>
        <w:spacing w:line="480" w:lineRule="auto"/>
      </w:pPr>
      <w:r w:rsidRPr="00370AB5">
        <w:t xml:space="preserve">Globally there are over 2 million licensed or registered pharmacists, equivalent to </w:t>
      </w:r>
      <w:proofErr w:type="gramStart"/>
      <w:r w:rsidRPr="00370AB5">
        <w:t>5</w:t>
      </w:r>
      <w:proofErr w:type="gramEnd"/>
      <w:r w:rsidRPr="00370AB5">
        <w:t xml:space="preserve"> pharmacists per 10,000 population. Access to pharmacy services, however, varies widely between low</w:t>
      </w:r>
      <w:r w:rsidR="007879AD" w:rsidRPr="00370AB5">
        <w:t>-</w:t>
      </w:r>
      <w:r w:rsidRPr="00370AB5">
        <w:t xml:space="preserve"> and high</w:t>
      </w:r>
      <w:r w:rsidR="007879AD" w:rsidRPr="00370AB5">
        <w:t>-income</w:t>
      </w:r>
      <w:r w:rsidRPr="00370AB5">
        <w:t xml:space="preserve"> countries with</w:t>
      </w:r>
      <w:r w:rsidR="004E3666" w:rsidRPr="00370AB5">
        <w:t xml:space="preserve"> 8.28 pharmacists per 10,000 population in Europe compared to 0.61 in Africa</w:t>
      </w:r>
      <w:r w:rsidRPr="00370AB5">
        <w:t xml:space="preserve"> </w:t>
      </w:r>
      <w:r w:rsidR="00E94D8C" w:rsidRPr="00370AB5">
        <w:fldChar w:fldCharType="begin"/>
      </w:r>
      <w:r w:rsidR="002D6D6C" w:rsidRPr="00370AB5">
        <w:instrText xml:space="preserve"> ADDIN EN.CITE &lt;EndNote&gt;&lt;Cite&gt;&lt;Author&gt;International Pharmaceutical Federation&lt;/Author&gt;&lt;Year&gt;2017&lt;/Year&gt;&lt;RecNum&gt;189&lt;/RecNum&gt;&lt;DisplayText&gt;[6]&lt;/DisplayText&gt;&lt;record&gt;&lt;rec-number&gt;189&lt;/rec-number&gt;&lt;foreign-keys&gt;&lt;key app="EN" db-id="9zxvrdefmetfaoe9azs5xdzpttpezstf0t55" timestamp="1569419973"&gt;189&lt;/key&gt;&lt;/foreign-keys&gt;&lt;ref-type name="Web Page"&gt;12&lt;/ref-type&gt;&lt;contributors&gt;&lt;authors&gt;&lt;author&gt;International Pharmaceutical Federation,&lt;/author&gt;&lt;/authors&gt;&lt;/contributors&gt;&lt;titles&gt;&lt;title&gt;Pharmacy at a glance-2015-2017&lt;/title&gt;&lt;/titles&gt;&lt;number&gt;25.09.2019&lt;/number&gt;&lt;dates&gt;&lt;year&gt;2017&lt;/year&gt;&lt;pub-dates&gt;&lt;date&gt;Septmber 2017&lt;/date&gt;&lt;/pub-dates&gt;&lt;/dates&gt;&lt;urls&gt;&lt;related-urls&gt;&lt;url&gt;https://www.fip.org/files/fip/publications/2017-09-Pharmacy_at_a_Glance-2015-2017.pdf&lt;/url&gt;&lt;/related-urls&gt;&lt;/urls&gt;&lt;/record&gt;&lt;/Cite&gt;&lt;/EndNote&gt;</w:instrText>
      </w:r>
      <w:r w:rsidR="00E94D8C" w:rsidRPr="00370AB5">
        <w:fldChar w:fldCharType="separate"/>
      </w:r>
      <w:r w:rsidR="002D6D6C" w:rsidRPr="00370AB5">
        <w:rPr>
          <w:noProof/>
        </w:rPr>
        <w:t>[6]</w:t>
      </w:r>
      <w:r w:rsidR="00E94D8C" w:rsidRPr="00370AB5">
        <w:fldChar w:fldCharType="end"/>
      </w:r>
      <w:r w:rsidR="009E1920" w:rsidRPr="00370AB5">
        <w:t xml:space="preserve">.  </w:t>
      </w:r>
      <w:r w:rsidR="007505ED" w:rsidRPr="00370AB5">
        <w:t xml:space="preserve">Pharmacists work across a variety of settings including hospitals, general practice, outpatients, industry, the military and prisons, but the majority (70%) are based in community pharmacies </w:t>
      </w:r>
      <w:r w:rsidR="007505ED" w:rsidRPr="00370AB5">
        <w:fldChar w:fldCharType="begin"/>
      </w:r>
      <w:r w:rsidR="007344CE" w:rsidRPr="00370AB5">
        <w:instrText xml:space="preserve"> ADDIN EN.CITE &lt;EndNote&gt;&lt;Cite&gt;&lt;Author&gt;NHS England&lt;/Author&gt;&lt;Year&gt;2017&lt;/Year&gt;&lt;RecNum&gt;131&lt;/RecNum&gt;&lt;DisplayText&gt;[6, 7]&lt;/DisplayText&gt;&lt;record&gt;&lt;rec-number&gt;131&lt;/rec-number&gt;&lt;foreign-keys&gt;&lt;key app="EN" db-id="92zzaw2dcvxftce5dwy50ppmz592s2vraea2" timestamp="1564418684"&gt;131&lt;/key&gt;&lt;/foreign-keys&gt;&lt;ref-type name="Web Page"&gt;12&lt;/ref-type&gt;&lt;contributors&gt;&lt;authors&gt;&lt;author&gt;NHS England,&lt;/author&gt;&lt;/authors&gt;&lt;/contributors&gt;&lt;titles&gt;&lt;title&gt;How can your pharmacist help you?&lt;/title&gt;&lt;/titles&gt;&lt;number&gt;29.07.2019&lt;/number&gt;&lt;dates&gt;&lt;year&gt;2017&lt;/year&gt;&lt;pub-dates&gt;&lt;date&gt;18.10.2017&lt;/date&gt;&lt;/pub-dates&gt;&lt;/dates&gt;&lt;urls&gt;&lt;related-urls&gt;&lt;url&gt;https://www.england.nhs.uk/blog/how-can-your-pharmacist-help-you/&lt;/url&gt;&lt;/related-urls&gt;&lt;/urls&gt;&lt;/record&gt;&lt;/Cite&gt;&lt;Cite&gt;&lt;Author&gt;International Pharmaceutical Federation&lt;/Author&gt;&lt;Year&gt;2017&lt;/Year&gt;&lt;RecNum&gt;189&lt;/RecNum&gt;&lt;record&gt;&lt;rec-number&gt;189&lt;/rec-number&gt;&lt;foreign-keys&gt;&lt;key app="EN" db-id="9zxvrdefmetfaoe9azs5xdzpttpezstf0t55" timestamp="1569419973"&gt;189&lt;/key&gt;&lt;/foreign-keys&gt;&lt;ref-type name="Web Page"&gt;12&lt;/ref-type&gt;&lt;contributors&gt;&lt;authors&gt;&lt;author&gt;International Pharmaceutical Federation,&lt;/author&gt;&lt;/authors&gt;&lt;/contributors&gt;&lt;titles&gt;&lt;title&gt;Pharmacy at a glance-2015-2017&lt;/title&gt;&lt;/titles&gt;&lt;number&gt;25.09.2019&lt;/number&gt;&lt;dates&gt;&lt;year&gt;2017&lt;/year&gt;&lt;pub-dates&gt;&lt;date&gt;Septmber 2017&lt;/date&gt;&lt;/pub-dates&gt;&lt;/dates&gt;&lt;urls&gt;&lt;related-urls&gt;&lt;url&gt;https://www.fip.org/files/fip/publications/2017-09-Pharmacy_at_a_Glance-2015-2017.pdf&lt;/url&gt;&lt;/related-urls&gt;&lt;/urls&gt;&lt;/record&gt;&lt;/Cite&gt;&lt;/EndNote&gt;</w:instrText>
      </w:r>
      <w:r w:rsidR="007505ED" w:rsidRPr="00370AB5">
        <w:fldChar w:fldCharType="separate"/>
      </w:r>
      <w:r w:rsidR="007344CE" w:rsidRPr="00370AB5">
        <w:rPr>
          <w:noProof/>
        </w:rPr>
        <w:t>[6, 7]</w:t>
      </w:r>
      <w:r w:rsidR="007505ED" w:rsidRPr="00370AB5">
        <w:fldChar w:fldCharType="end"/>
      </w:r>
      <w:r w:rsidR="007505ED" w:rsidRPr="00370AB5">
        <w:t xml:space="preserve">.  </w:t>
      </w:r>
    </w:p>
    <w:p w14:paraId="72257535" w14:textId="15BF9038" w:rsidR="001E1740" w:rsidRPr="00370AB5" w:rsidRDefault="007505ED" w:rsidP="00B90F11">
      <w:pPr>
        <w:spacing w:line="480" w:lineRule="auto"/>
      </w:pPr>
      <w:r w:rsidRPr="00370AB5">
        <w:t>P</w:t>
      </w:r>
      <w:r w:rsidR="000147EA" w:rsidRPr="00370AB5">
        <w:t xml:space="preserve">harmacy </w:t>
      </w:r>
      <w:r w:rsidR="007344CE" w:rsidRPr="00370AB5">
        <w:t>training</w:t>
      </w:r>
      <w:r w:rsidR="003C6308" w:rsidRPr="00370AB5">
        <w:t xml:space="preserve"> differ</w:t>
      </w:r>
      <w:r w:rsidRPr="00370AB5">
        <w:t>s</w:t>
      </w:r>
      <w:r w:rsidR="000147EA" w:rsidRPr="00370AB5">
        <w:t xml:space="preserve"> across the world, but typically</w:t>
      </w:r>
      <w:r w:rsidR="008D01E8" w:rsidRPr="00370AB5">
        <w:t xml:space="preserve"> </w:t>
      </w:r>
      <w:r w:rsidRPr="00370AB5">
        <w:t>comprises</w:t>
      </w:r>
      <w:r w:rsidR="00BD5C9A" w:rsidRPr="00370AB5">
        <w:t xml:space="preserve"> a four year Master of Pharmacy undergraduate</w:t>
      </w:r>
      <w:r w:rsidR="00153743" w:rsidRPr="00370AB5">
        <w:t xml:space="preserve"> degree</w:t>
      </w:r>
      <w:r w:rsidR="00BD5C9A" w:rsidRPr="00370AB5">
        <w:t xml:space="preserve"> </w:t>
      </w:r>
      <w:r w:rsidR="008D2472" w:rsidRPr="00370AB5">
        <w:t>follo</w:t>
      </w:r>
      <w:r w:rsidR="00B90F11" w:rsidRPr="00370AB5">
        <w:t xml:space="preserve">wed by a pre-registration year </w:t>
      </w:r>
      <w:r w:rsidR="00A43C31" w:rsidRPr="00370AB5">
        <w:fldChar w:fldCharType="begin"/>
      </w:r>
      <w:r w:rsidR="002D6D6C" w:rsidRPr="00370AB5">
        <w:instrText xml:space="preserve"> ADDIN EN.CITE &lt;EndNote&gt;&lt;Cite&gt;&lt;Author&gt;Public Health England&lt;/Author&gt;&lt;Year&gt;2017&lt;/Year&gt;&lt;RecNum&gt;83&lt;/RecNum&gt;&lt;DisplayText&gt;[4]&lt;/DisplayText&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A43C31" w:rsidRPr="00370AB5">
        <w:fldChar w:fldCharType="separate"/>
      </w:r>
      <w:r w:rsidR="002D6D6C" w:rsidRPr="00370AB5">
        <w:rPr>
          <w:noProof/>
        </w:rPr>
        <w:t>[4]</w:t>
      </w:r>
      <w:r w:rsidR="00A43C31" w:rsidRPr="00370AB5">
        <w:fldChar w:fldCharType="end"/>
      </w:r>
      <w:r w:rsidR="008D2472" w:rsidRPr="00370AB5">
        <w:t>.</w:t>
      </w:r>
      <w:r w:rsidR="00B90F11" w:rsidRPr="00370AB5">
        <w:t xml:space="preserve"> Once registered,</w:t>
      </w:r>
      <w:r w:rsidR="00B47F71" w:rsidRPr="00370AB5">
        <w:t xml:space="preserve"> pharmacists </w:t>
      </w:r>
      <w:r w:rsidR="006B634E" w:rsidRPr="00370AB5">
        <w:t>may</w:t>
      </w:r>
      <w:r w:rsidR="00E7323A" w:rsidRPr="00370AB5">
        <w:t xml:space="preserve"> undergo </w:t>
      </w:r>
      <w:r w:rsidR="006B634E" w:rsidRPr="00370AB5">
        <w:t>further</w:t>
      </w:r>
      <w:r w:rsidR="00B47F71" w:rsidRPr="00370AB5">
        <w:t xml:space="preserve"> </w:t>
      </w:r>
      <w:r w:rsidR="00E7323A" w:rsidRPr="00370AB5">
        <w:t>training</w:t>
      </w:r>
      <w:r w:rsidR="00B47F71" w:rsidRPr="00370AB5">
        <w:t xml:space="preserve"> to become</w:t>
      </w:r>
      <w:r w:rsidR="008E2DE5" w:rsidRPr="00370AB5">
        <w:t xml:space="preserve"> more specialised and</w:t>
      </w:r>
      <w:r w:rsidR="007344CE" w:rsidRPr="00370AB5">
        <w:t>/or</w:t>
      </w:r>
      <w:r w:rsidR="0097209D" w:rsidRPr="00370AB5">
        <w:t xml:space="preserve"> independent prescriber</w:t>
      </w:r>
      <w:r w:rsidR="007344CE" w:rsidRPr="00370AB5">
        <w:t>s</w:t>
      </w:r>
      <w:r w:rsidR="00FC4805" w:rsidRPr="00370AB5">
        <w:t xml:space="preserve"> </w:t>
      </w:r>
      <w:r w:rsidR="00964A29" w:rsidRPr="00370AB5">
        <w:fldChar w:fldCharType="begin"/>
      </w:r>
      <w:r w:rsidR="007344CE" w:rsidRPr="00370AB5">
        <w:instrText xml:space="preserve"> ADDIN EN.CITE &lt;EndNote&gt;&lt;Cite&gt;&lt;Author&gt;Royal Pharmaceutical Society&lt;/Author&gt;&lt;Year&gt;2019&lt;/Year&gt;&lt;RecNum&gt;185&lt;/RecNum&gt;&lt;DisplayText&gt;[8]&lt;/DisplayText&gt;&lt;record&gt;&lt;rec-number&gt;185&lt;/rec-number&gt;&lt;foreign-keys&gt;&lt;key app="EN" db-id="9zxvrdefmetfaoe9azs5xdzpttpezstf0t55" timestamp="1563973730"&gt;185&lt;/key&gt;&lt;/foreign-keys&gt;&lt;ref-type name="Web Page"&gt;12&lt;/ref-type&gt;&lt;contributors&gt;&lt;authors&gt;&lt;author&gt;Royal Pharmaceutical Society,&lt;/author&gt;&lt;/authors&gt;&lt;/contributors&gt;&lt;titles&gt;&lt;title&gt;Using pharmacists to help improve care for people with type 2 diabetes&lt;/title&gt;&lt;/titles&gt;&lt;volume&gt;2019&lt;/volume&gt;&lt;number&gt;24.07.2019&lt;/number&gt;&lt;dates&gt;&lt;year&gt;2019&lt;/year&gt;&lt;pub-dates&gt;&lt;date&gt;10.07.2019&lt;/date&gt;&lt;/pub-dates&gt;&lt;/dates&gt;&lt;urls&gt;&lt;related-urls&gt;&lt;url&gt;https://www.rpharms.com/recognition/all-our-campaigns/policy-a-z/diabetes/diabetes-policy&lt;/url&gt;&lt;/related-urls&gt;&lt;/urls&gt;&lt;/record&gt;&lt;/Cite&gt;&lt;/EndNote&gt;</w:instrText>
      </w:r>
      <w:r w:rsidR="00964A29" w:rsidRPr="00370AB5">
        <w:fldChar w:fldCharType="separate"/>
      </w:r>
      <w:r w:rsidR="007344CE" w:rsidRPr="00370AB5">
        <w:rPr>
          <w:noProof/>
        </w:rPr>
        <w:t>[8]</w:t>
      </w:r>
      <w:r w:rsidR="00964A29" w:rsidRPr="00370AB5">
        <w:fldChar w:fldCharType="end"/>
      </w:r>
      <w:r w:rsidR="00FC4805" w:rsidRPr="00370AB5">
        <w:t>.</w:t>
      </w:r>
    </w:p>
    <w:p w14:paraId="254F3CBA" w14:textId="0678B820" w:rsidR="002063E4" w:rsidRPr="00370AB5" w:rsidRDefault="002063E4" w:rsidP="002063E4">
      <w:pPr>
        <w:spacing w:line="480" w:lineRule="auto"/>
      </w:pPr>
      <w:r w:rsidRPr="00370AB5">
        <w:t xml:space="preserve">Other important members of the community pharmacy workforce include pharmacy technicians and pharmacy assistants </w:t>
      </w:r>
      <w:r w:rsidR="007505ED" w:rsidRPr="00370AB5">
        <w:t xml:space="preserve">who </w:t>
      </w:r>
      <w:r w:rsidRPr="00370AB5">
        <w:t xml:space="preserve">work alongside and under the supervision of licensed pharmacists. </w:t>
      </w:r>
    </w:p>
    <w:p w14:paraId="6BD97333" w14:textId="77777777" w:rsidR="00B344DE" w:rsidRPr="00370AB5" w:rsidRDefault="00B344DE" w:rsidP="00AD37D0">
      <w:pPr>
        <w:pStyle w:val="Heading3"/>
      </w:pPr>
      <w:r w:rsidRPr="00370AB5">
        <w:t>Commi</w:t>
      </w:r>
      <w:r w:rsidR="00AD37D0" w:rsidRPr="00370AB5">
        <w:t>s</w:t>
      </w:r>
      <w:r w:rsidRPr="00370AB5">
        <w:t xml:space="preserve">sioning </w:t>
      </w:r>
      <w:r w:rsidR="00AD37D0" w:rsidRPr="00370AB5">
        <w:t>of community pharmacy services</w:t>
      </w:r>
      <w:r w:rsidR="000475CA" w:rsidRPr="00370AB5">
        <w:t xml:space="preserve"> </w:t>
      </w:r>
    </w:p>
    <w:p w14:paraId="144E6127" w14:textId="0FD52891" w:rsidR="00704E0A" w:rsidRPr="00370AB5" w:rsidRDefault="004E7A25" w:rsidP="00E95590">
      <w:pPr>
        <w:spacing w:line="480" w:lineRule="auto"/>
      </w:pPr>
      <w:r w:rsidRPr="00370AB5">
        <w:rPr>
          <w:rFonts w:cstheme="minorHAnsi"/>
        </w:rPr>
        <w:t>Rapid changes are occurring globally in how community pharmacies are remunerated</w:t>
      </w:r>
      <w:r w:rsidR="00252F8C" w:rsidRPr="00370AB5">
        <w:rPr>
          <w:rFonts w:cstheme="minorHAnsi"/>
        </w:rPr>
        <w:t>, with less focus on dispensing and more focus on clinical services</w:t>
      </w:r>
      <w:r w:rsidRPr="00370AB5">
        <w:rPr>
          <w:rFonts w:cstheme="minorHAnsi"/>
        </w:rPr>
        <w:t xml:space="preserve"> </w:t>
      </w:r>
      <w:r w:rsidRPr="00370AB5">
        <w:rPr>
          <w:rFonts w:cstheme="minorHAnsi"/>
        </w:rPr>
        <w:fldChar w:fldCharType="begin"/>
      </w:r>
      <w:r w:rsidR="007344CE" w:rsidRPr="00370AB5">
        <w:rPr>
          <w:rFonts w:cstheme="minorHAnsi"/>
        </w:rPr>
        <w:instrText xml:space="preserve"> ADDIN EN.CITE &lt;EndNote&gt;&lt;Cite&gt;&lt;Author&gt;International Pharmacetical Federation&lt;/Author&gt;&lt;Year&gt;2017&lt;/Year&gt;&lt;RecNum&gt;198&lt;/RecNum&gt;&lt;DisplayText&gt;[9]&lt;/DisplayText&gt;&lt;record&gt;&lt;rec-number&gt;198&lt;/rec-number&gt;&lt;foreign-keys&gt;&lt;key app="EN" db-id="9zxvrdefmetfaoe9azs5xdzpttpezstf0t55" timestamp="1569584974"&gt;198&lt;/key&gt;&lt;/foreign-keys&gt;&lt;ref-type name="Web Page"&gt;12&lt;/ref-type&gt;&lt;contributors&gt;&lt;authors&gt;&lt;author&gt;International Pharmacetical Federation,&lt;/author&gt;&lt;/authors&gt;&lt;/contributors&gt;&lt;titles&gt;&lt;title&gt;Pharmacy vision: Board of Pharmaceutical Practice future trends report&lt;/title&gt;&lt;/titles&gt;&lt;number&gt;27.09.2019&lt;/number&gt;&lt;dates&gt;&lt;year&gt;2017&lt;/year&gt;&lt;/dates&gt;&lt;urls&gt;&lt;related-urls&gt;&lt;url&gt;https://www.fip.org/files/fip/BPP/Pharmacy-Vision-BPP-Trends-Report.pdf&lt;/url&gt;&lt;/related-urls&gt;&lt;/urls&gt;&lt;/record&gt;&lt;/Cite&gt;&lt;/EndNote&gt;</w:instrText>
      </w:r>
      <w:r w:rsidRPr="00370AB5">
        <w:rPr>
          <w:rFonts w:cstheme="minorHAnsi"/>
        </w:rPr>
        <w:fldChar w:fldCharType="separate"/>
      </w:r>
      <w:r w:rsidR="007344CE" w:rsidRPr="00370AB5">
        <w:rPr>
          <w:rFonts w:cstheme="minorHAnsi"/>
          <w:noProof/>
        </w:rPr>
        <w:t>[9]</w:t>
      </w:r>
      <w:r w:rsidRPr="00370AB5">
        <w:rPr>
          <w:rFonts w:cstheme="minorHAnsi"/>
        </w:rPr>
        <w:fldChar w:fldCharType="end"/>
      </w:r>
      <w:r w:rsidRPr="00370AB5">
        <w:rPr>
          <w:rFonts w:cstheme="minorHAnsi"/>
        </w:rPr>
        <w:t xml:space="preserve">.  Payment methods and fees for pharmacy services vary widely across countries and between districts. </w:t>
      </w:r>
      <w:r w:rsidR="00252F8C" w:rsidRPr="00370AB5">
        <w:rPr>
          <w:rFonts w:cstheme="minorHAnsi"/>
        </w:rPr>
        <w:t>Some s</w:t>
      </w:r>
      <w:r w:rsidRPr="00370AB5">
        <w:rPr>
          <w:rFonts w:cstheme="minorHAnsi"/>
        </w:rPr>
        <w:t xml:space="preserve">ervices </w:t>
      </w:r>
      <w:proofErr w:type="gramStart"/>
      <w:r w:rsidRPr="00370AB5">
        <w:rPr>
          <w:rFonts w:cstheme="minorHAnsi"/>
        </w:rPr>
        <w:t>are reimbursed</w:t>
      </w:r>
      <w:proofErr w:type="gramEnd"/>
      <w:r w:rsidRPr="00370AB5">
        <w:rPr>
          <w:rFonts w:cstheme="minorHAnsi"/>
        </w:rPr>
        <w:t xml:space="preserve"> by </w:t>
      </w:r>
      <w:r w:rsidR="00252F8C" w:rsidRPr="00370AB5">
        <w:rPr>
          <w:rFonts w:cstheme="minorHAnsi"/>
        </w:rPr>
        <w:t>g</w:t>
      </w:r>
      <w:r w:rsidRPr="00370AB5">
        <w:rPr>
          <w:rFonts w:cstheme="minorHAnsi"/>
        </w:rPr>
        <w:t>overnment agencies or insurance plans</w:t>
      </w:r>
      <w:r w:rsidR="007505ED" w:rsidRPr="00370AB5">
        <w:rPr>
          <w:rFonts w:cstheme="minorHAnsi"/>
        </w:rPr>
        <w:t xml:space="preserve"> while i</w:t>
      </w:r>
      <w:r w:rsidR="00252F8C" w:rsidRPr="00370AB5">
        <w:rPr>
          <w:rFonts w:cstheme="minorHAnsi"/>
        </w:rPr>
        <w:t xml:space="preserve">n other </w:t>
      </w:r>
      <w:r w:rsidR="007505ED" w:rsidRPr="00370AB5">
        <w:rPr>
          <w:rFonts w:cstheme="minorHAnsi"/>
        </w:rPr>
        <w:t>settings</w:t>
      </w:r>
      <w:r w:rsidR="006E2619" w:rsidRPr="00370AB5">
        <w:rPr>
          <w:rFonts w:cstheme="minorHAnsi"/>
        </w:rPr>
        <w:t>,</w:t>
      </w:r>
      <w:r w:rsidR="00252F8C" w:rsidRPr="00370AB5">
        <w:rPr>
          <w:rFonts w:cstheme="minorHAnsi"/>
        </w:rPr>
        <w:t xml:space="preserve"> services are paid directly by patients or funded by academic institutions. Regardless of </w:t>
      </w:r>
      <w:r w:rsidR="007879AD" w:rsidRPr="00370AB5">
        <w:rPr>
          <w:rFonts w:cstheme="minorHAnsi"/>
        </w:rPr>
        <w:t xml:space="preserve">the </w:t>
      </w:r>
      <w:r w:rsidR="00252F8C" w:rsidRPr="00370AB5">
        <w:rPr>
          <w:rFonts w:cstheme="minorHAnsi"/>
        </w:rPr>
        <w:t xml:space="preserve">mechanism of payment, there has been a gradual shift towards </w:t>
      </w:r>
      <w:r w:rsidR="006E2619" w:rsidRPr="00370AB5">
        <w:rPr>
          <w:rFonts w:cstheme="minorHAnsi"/>
        </w:rPr>
        <w:t>quality-</w:t>
      </w:r>
      <w:r w:rsidR="00252F8C" w:rsidRPr="00370AB5">
        <w:rPr>
          <w:rFonts w:cstheme="minorHAnsi"/>
        </w:rPr>
        <w:t>based reimbursement</w:t>
      </w:r>
      <w:r w:rsidR="009A79EF" w:rsidRPr="00370AB5">
        <w:rPr>
          <w:rFonts w:cstheme="minorHAnsi"/>
        </w:rPr>
        <w:t xml:space="preserve"> and less opportunity for business autonomy</w:t>
      </w:r>
      <w:r w:rsidR="00252F8C" w:rsidRPr="00370AB5">
        <w:rPr>
          <w:rFonts w:cstheme="minorHAnsi"/>
        </w:rPr>
        <w:t xml:space="preserve">.  </w:t>
      </w:r>
      <w:r w:rsidR="007505ED" w:rsidRPr="00370AB5">
        <w:rPr>
          <w:rFonts w:cstheme="minorHAnsi"/>
        </w:rPr>
        <w:t>For example, in England, where c</w:t>
      </w:r>
      <w:r w:rsidR="00ED5C38" w:rsidRPr="00370AB5">
        <w:rPr>
          <w:rFonts w:cstheme="minorHAnsi"/>
        </w:rPr>
        <w:t>ommunity pharmacies provide their services under the</w:t>
      </w:r>
      <w:r w:rsidR="00074412" w:rsidRPr="00370AB5">
        <w:rPr>
          <w:rFonts w:cstheme="minorHAnsi"/>
        </w:rPr>
        <w:t xml:space="preserve"> Community Pharmacy Contractual Framework</w:t>
      </w:r>
      <w:r w:rsidR="007505ED" w:rsidRPr="00370AB5">
        <w:rPr>
          <w:rFonts w:cstheme="minorHAnsi"/>
        </w:rPr>
        <w:t xml:space="preserve">, </w:t>
      </w:r>
      <w:r w:rsidR="00022817" w:rsidRPr="00370AB5">
        <w:t>all pharmac</w:t>
      </w:r>
      <w:r w:rsidR="003A3E41" w:rsidRPr="00370AB5">
        <w:t xml:space="preserve">ies </w:t>
      </w:r>
      <w:r w:rsidR="00704E0A" w:rsidRPr="00370AB5">
        <w:t>must</w:t>
      </w:r>
      <w:r w:rsidR="00293E5A" w:rsidRPr="00370AB5">
        <w:t xml:space="preserve"> </w:t>
      </w:r>
      <w:r w:rsidR="00293E5A" w:rsidRPr="00370AB5">
        <w:rPr>
          <w:rFonts w:cstheme="minorHAnsi"/>
        </w:rPr>
        <w:t xml:space="preserve">demonstrate that they actively promote health and well-being, and through a structured framework, provide a breadth of public health services to empower people to self-manage their health </w:t>
      </w:r>
      <w:r w:rsidR="003A3E41" w:rsidRPr="00370AB5">
        <w:fldChar w:fldCharType="begin"/>
      </w:r>
      <w:r w:rsidR="007344CE" w:rsidRPr="00370AB5">
        <w:instrText xml:space="preserve"> ADDIN EN.CITE &lt;EndNote&gt;&lt;Cite&gt;&lt;Author&gt;pharmaceutical Services Negotiating Committee&lt;/Author&gt;&lt;Year&gt;2019&lt;/Year&gt;&lt;RecNum&gt;133&lt;/RecNum&gt;&lt;DisplayText&gt;[10]&lt;/DisplayText&gt;&lt;record&gt;&lt;rec-number&gt;133&lt;/rec-number&gt;&lt;foreign-keys&gt;&lt;key app="EN" db-id="92zzaw2dcvxftce5dwy50ppmz592s2vraea2" timestamp="1564759341"&gt;133&lt;/key&gt;&lt;/foreign-keys&gt;&lt;ref-type name="Web Page"&gt;12&lt;/ref-type&gt;&lt;contributors&gt;&lt;authors&gt;&lt;author&gt;pharmaceutical Services Negotiating Committee,&lt;/author&gt;&lt;/authors&gt;&lt;/contributors&gt;&lt;titles&gt;&lt;title&gt;CPCF settlement: 2019/20 to 2023/24&lt;/title&gt;&lt;/titles&gt;&lt;volume&gt;2019&lt;/volume&gt;&lt;number&gt;02/08/2019&lt;/number&gt;&lt;dates&gt;&lt;year&gt;2019&lt;/year&gt;&lt;pub-dates&gt;&lt;date&gt;July 2019&lt;/date&gt;&lt;/pub-dates&gt;&lt;/dates&gt;&lt;urls&gt;&lt;related-urls&gt;&lt;url&gt;https://psnc.org.uk/contract-it/the-pharmacy-contract/cpcf-settlement-2019-20-to-2023-24/&lt;/url&gt;&lt;/related-urls&gt;&lt;/urls&gt;&lt;/record&gt;&lt;/Cite&gt;&lt;/EndNote&gt;</w:instrText>
      </w:r>
      <w:r w:rsidR="003A3E41" w:rsidRPr="00370AB5">
        <w:fldChar w:fldCharType="separate"/>
      </w:r>
      <w:r w:rsidR="007344CE" w:rsidRPr="00370AB5">
        <w:rPr>
          <w:noProof/>
        </w:rPr>
        <w:t>[10]</w:t>
      </w:r>
      <w:r w:rsidR="003A3E41" w:rsidRPr="00370AB5">
        <w:fldChar w:fldCharType="end"/>
      </w:r>
      <w:r w:rsidR="00022817" w:rsidRPr="00370AB5">
        <w:t>.</w:t>
      </w:r>
      <w:r w:rsidR="00AD37D0" w:rsidRPr="00370AB5">
        <w:t xml:space="preserve"> </w:t>
      </w:r>
      <w:r w:rsidR="00293E5A" w:rsidRPr="00370AB5">
        <w:t xml:space="preserve"> </w:t>
      </w:r>
      <w:r w:rsidR="007344CE" w:rsidRPr="00370AB5">
        <w:t>Extra</w:t>
      </w:r>
      <w:r w:rsidR="00293E5A" w:rsidRPr="00370AB5">
        <w:t xml:space="preserve"> funding is available </w:t>
      </w:r>
      <w:r w:rsidR="00AB2C9E" w:rsidRPr="00370AB5">
        <w:t>for pharmac</w:t>
      </w:r>
      <w:r w:rsidR="007505ED" w:rsidRPr="00370AB5">
        <w:t>ists to undertake additional work</w:t>
      </w:r>
      <w:r w:rsidR="002531A7" w:rsidRPr="00370AB5">
        <w:t xml:space="preserve"> </w:t>
      </w:r>
      <w:r w:rsidR="002531A7" w:rsidRPr="00370AB5">
        <w:fldChar w:fldCharType="begin"/>
      </w:r>
      <w:r w:rsidR="007344CE" w:rsidRPr="00370AB5">
        <w:instrText xml:space="preserve"> ADDIN EN.CITE &lt;EndNote&gt;&lt;Cite&gt;&lt;Author&gt;pharmaceutical Services Negotiating Committee&lt;/Author&gt;&lt;Year&gt;2019&lt;/Year&gt;&lt;RecNum&gt;10&lt;/RecNum&gt;&lt;DisplayText&gt;[10]&lt;/DisplayText&gt;&lt;record&gt;&lt;rec-number&gt;10&lt;/rec-number&gt;&lt;foreign-keys&gt;&lt;key app="EN" db-id="apw9s2fr4ztx5me55vfxexfh9wss5psdf5wv" timestamp="1580659853"&gt;10&lt;/key&gt;&lt;/foreign-keys&gt;&lt;ref-type name="Web Page"&gt;12&lt;/ref-type&gt;&lt;contributors&gt;&lt;authors&gt;&lt;author&gt;pharmaceutical Services Negotiating Committee,&lt;/author&gt;&lt;/authors&gt;&lt;/contributors&gt;&lt;titles&gt;&lt;title&gt;CPCF settlement: 2019/20 to 2023/24&lt;/title&gt;&lt;/titles&gt;&lt;volume&gt;2019&lt;/volume&gt;&lt;number&gt;02/08/2019&lt;/number&gt;&lt;dates&gt;&lt;year&gt;2019&lt;/year&gt;&lt;pub-dates&gt;&lt;date&gt;July 2019&lt;/date&gt;&lt;/pub-dates&gt;&lt;/dates&gt;&lt;urls&gt;&lt;related-urls&gt;&lt;url&gt;https://psnc.org.uk/contract-it/the-pharmacy-contract/cpcf-settlement-2019-20-to-2023-24/&lt;/url&gt;&lt;/related-urls&gt;&lt;/urls&gt;&lt;/record&gt;&lt;/Cite&gt;&lt;/EndNote&gt;</w:instrText>
      </w:r>
      <w:r w:rsidR="002531A7" w:rsidRPr="00370AB5">
        <w:fldChar w:fldCharType="separate"/>
      </w:r>
      <w:r w:rsidR="007344CE" w:rsidRPr="00370AB5">
        <w:rPr>
          <w:noProof/>
        </w:rPr>
        <w:t>[10]</w:t>
      </w:r>
      <w:r w:rsidR="002531A7" w:rsidRPr="00370AB5">
        <w:fldChar w:fldCharType="end"/>
      </w:r>
      <w:r w:rsidR="00293E5A" w:rsidRPr="00370AB5">
        <w:t xml:space="preserve">.  </w:t>
      </w:r>
      <w:r w:rsidR="007505ED" w:rsidRPr="00370AB5">
        <w:t xml:space="preserve">Although this changes annually, </w:t>
      </w:r>
      <w:r w:rsidR="00AB2C9E" w:rsidRPr="00370AB5">
        <w:t>f</w:t>
      </w:r>
      <w:r w:rsidR="00293E5A" w:rsidRPr="00370AB5">
        <w:t>or 2019/2020, checking that people with diabetes have had their annual foot check and retinal screening is one of the optional requirements to acquire additional revenue.</w:t>
      </w:r>
    </w:p>
    <w:p w14:paraId="3DCFE2BE" w14:textId="77777777" w:rsidR="00060437" w:rsidRPr="00370AB5" w:rsidRDefault="00060437" w:rsidP="00060437">
      <w:pPr>
        <w:pStyle w:val="Heading2"/>
        <w:rPr>
          <w:rFonts w:eastAsia="BerkeleyPro-Book" w:cstheme="minorHAnsi"/>
        </w:rPr>
      </w:pPr>
      <w:r w:rsidRPr="00370AB5">
        <w:t>Strengths of community pharmacists</w:t>
      </w:r>
    </w:p>
    <w:p w14:paraId="6B3A6657" w14:textId="77777777" w:rsidR="00C3783D" w:rsidRPr="00370AB5" w:rsidRDefault="00520BD0" w:rsidP="00C3783D">
      <w:pPr>
        <w:pStyle w:val="Heading3"/>
        <w:rPr>
          <w:lang w:val="en"/>
        </w:rPr>
      </w:pPr>
      <w:r w:rsidRPr="00370AB5">
        <w:rPr>
          <w:lang w:val="en"/>
        </w:rPr>
        <w:t>Trust and a</w:t>
      </w:r>
      <w:r w:rsidR="00C3783D" w:rsidRPr="00370AB5">
        <w:rPr>
          <w:lang w:val="en"/>
        </w:rPr>
        <w:t>ccessibility</w:t>
      </w:r>
      <w:r w:rsidR="00701959" w:rsidRPr="00370AB5">
        <w:rPr>
          <w:lang w:val="en"/>
        </w:rPr>
        <w:t xml:space="preserve"> </w:t>
      </w:r>
    </w:p>
    <w:p w14:paraId="3A751736" w14:textId="08364EC7" w:rsidR="00CB1DAD" w:rsidRPr="00370AB5" w:rsidRDefault="0053073C" w:rsidP="00A77232">
      <w:pPr>
        <w:spacing w:line="480" w:lineRule="auto"/>
        <w:rPr>
          <w:rFonts w:cstheme="minorHAnsi"/>
        </w:rPr>
      </w:pPr>
      <w:r w:rsidRPr="00370AB5">
        <w:rPr>
          <w:rFonts w:cstheme="minorHAnsi"/>
        </w:rPr>
        <w:t xml:space="preserve">Pharmacists are one of the </w:t>
      </w:r>
      <w:r w:rsidR="00520BD0" w:rsidRPr="00370AB5">
        <w:rPr>
          <w:rFonts w:cstheme="minorHAnsi"/>
        </w:rPr>
        <w:t>most trusted profession</w:t>
      </w:r>
      <w:r w:rsidRPr="00370AB5">
        <w:rPr>
          <w:rFonts w:cstheme="minorHAnsi"/>
        </w:rPr>
        <w:t>s</w:t>
      </w:r>
      <w:r w:rsidR="00520BD0" w:rsidRPr="00370AB5">
        <w:rPr>
          <w:rFonts w:cstheme="minorHAnsi"/>
        </w:rPr>
        <w:t xml:space="preserve"> worldwide</w:t>
      </w:r>
      <w:r w:rsidRPr="00370AB5">
        <w:rPr>
          <w:rFonts w:cstheme="minorHAnsi"/>
        </w:rPr>
        <w:t xml:space="preserve"> alongside</w:t>
      </w:r>
      <w:r w:rsidR="00520BD0" w:rsidRPr="00370AB5">
        <w:rPr>
          <w:rFonts w:cstheme="minorHAnsi"/>
        </w:rPr>
        <w:t xml:space="preserve"> firefighters, nurses, teachers and doctors </w:t>
      </w:r>
      <w:r w:rsidR="00520BD0" w:rsidRPr="00370AB5">
        <w:rPr>
          <w:rFonts w:cstheme="minorHAnsi"/>
        </w:rPr>
        <w:fldChar w:fldCharType="begin"/>
      </w:r>
      <w:r w:rsidR="007344CE" w:rsidRPr="00370AB5">
        <w:rPr>
          <w:rFonts w:cstheme="minorHAnsi"/>
        </w:rPr>
        <w:instrText xml:space="preserve"> ADDIN EN.CITE &lt;EndNote&gt;&lt;Cite&gt;&lt;Author&gt;Nuremberg Institute for Market Decisions&lt;/Author&gt;&lt;Year&gt;2016&lt;/Year&gt;&lt;RecNum&gt;195&lt;/RecNum&gt;&lt;DisplayText&gt;[11]&lt;/DisplayText&gt;&lt;record&gt;&lt;rec-number&gt;195&lt;/rec-number&gt;&lt;foreign-keys&gt;&lt;key app="EN" db-id="9zxvrdefmetfaoe9azs5xdzpttpezstf0t55" timestamp="1569429195"&gt;195&lt;/key&gt;&lt;/foreign-keys&gt;&lt;ref-type name="Web Page"&gt;12&lt;/ref-type&gt;&lt;contributors&gt;&lt;authors&gt;&lt;author&gt;Nuremberg Institute for Market Decisions,&lt;/author&gt;&lt;/authors&gt;&lt;/contributors&gt;&lt;titles&gt;&lt;title&gt;Worldwide ranking: trust in professions&lt;/title&gt;&lt;/titles&gt;&lt;number&gt;25.09.2019&lt;/number&gt;&lt;dates&gt;&lt;year&gt;2016&lt;/year&gt;&lt;/dates&gt;&lt;urls&gt;&lt;related-urls&gt;&lt;url&gt;https://www.nim.org/en/compact/focustopics/worldwide-ranking-trust-professions&lt;/url&gt;&lt;/related-urls&gt;&lt;/urls&gt;&lt;/record&gt;&lt;/Cite&gt;&lt;/EndNote&gt;</w:instrText>
      </w:r>
      <w:r w:rsidR="00520BD0" w:rsidRPr="00370AB5">
        <w:rPr>
          <w:rFonts w:cstheme="minorHAnsi"/>
        </w:rPr>
        <w:fldChar w:fldCharType="separate"/>
      </w:r>
      <w:r w:rsidR="007344CE" w:rsidRPr="00370AB5">
        <w:rPr>
          <w:rFonts w:cstheme="minorHAnsi"/>
          <w:noProof/>
        </w:rPr>
        <w:t>[11]</w:t>
      </w:r>
      <w:r w:rsidR="00520BD0" w:rsidRPr="00370AB5">
        <w:rPr>
          <w:rFonts w:cstheme="minorHAnsi"/>
        </w:rPr>
        <w:fldChar w:fldCharType="end"/>
      </w:r>
      <w:r w:rsidR="00520BD0" w:rsidRPr="00370AB5">
        <w:rPr>
          <w:rFonts w:cstheme="minorHAnsi"/>
        </w:rPr>
        <w:t xml:space="preserve">. </w:t>
      </w:r>
      <w:r w:rsidR="00CB1DAD" w:rsidRPr="00370AB5">
        <w:rPr>
          <w:rFonts w:cstheme="minorHAnsi"/>
        </w:rPr>
        <w:t xml:space="preserve"> </w:t>
      </w:r>
      <w:r w:rsidR="00FA4B62" w:rsidRPr="00370AB5">
        <w:rPr>
          <w:rFonts w:cstheme="minorHAnsi"/>
          <w:color w:val="000000" w:themeColor="text1"/>
          <w:lang w:val="en"/>
        </w:rPr>
        <w:t>Different</w:t>
      </w:r>
      <w:r w:rsidR="00CB1DAD" w:rsidRPr="00370AB5">
        <w:rPr>
          <w:rFonts w:cstheme="minorHAnsi"/>
          <w:color w:val="000000" w:themeColor="text1"/>
          <w:lang w:val="en"/>
        </w:rPr>
        <w:t xml:space="preserve"> cultural, religious and socio-economic backgrounds are represented by the pharmacy workforce</w:t>
      </w:r>
      <w:r w:rsidR="006522DF" w:rsidRPr="00370AB5">
        <w:rPr>
          <w:rFonts w:cstheme="minorHAnsi"/>
          <w:color w:val="000000" w:themeColor="text1"/>
          <w:lang w:val="en"/>
        </w:rPr>
        <w:t xml:space="preserve">, and this wealth of diversity potentially </w:t>
      </w:r>
      <w:r w:rsidR="00FA4B62" w:rsidRPr="00370AB5">
        <w:rPr>
          <w:rFonts w:cstheme="minorHAnsi"/>
          <w:color w:val="000000" w:themeColor="text1"/>
          <w:lang w:val="en"/>
        </w:rPr>
        <w:t>minimizes</w:t>
      </w:r>
      <w:r w:rsidR="006522DF" w:rsidRPr="00370AB5">
        <w:rPr>
          <w:rFonts w:cstheme="minorHAnsi"/>
          <w:color w:val="000000" w:themeColor="text1"/>
          <w:lang w:val="en"/>
        </w:rPr>
        <w:t xml:space="preserve"> the impact of any language or cultural barriers that may </w:t>
      </w:r>
      <w:r w:rsidR="00FA4B62" w:rsidRPr="00370AB5">
        <w:rPr>
          <w:rFonts w:cstheme="minorHAnsi"/>
          <w:color w:val="000000" w:themeColor="text1"/>
          <w:lang w:val="en"/>
        </w:rPr>
        <w:t xml:space="preserve">impact healthcare delivery </w:t>
      </w:r>
      <w:r w:rsidR="00CB1DAD" w:rsidRPr="00370AB5">
        <w:rPr>
          <w:rFonts w:cstheme="minorHAnsi"/>
          <w:color w:val="000000" w:themeColor="text1"/>
          <w:lang w:val="en"/>
        </w:rPr>
        <w:fldChar w:fldCharType="begin"/>
      </w:r>
      <w:r w:rsidR="007344CE" w:rsidRPr="00370AB5">
        <w:rPr>
          <w:rFonts w:cstheme="minorHAnsi"/>
          <w:color w:val="000000" w:themeColor="text1"/>
          <w:lang w:val="en"/>
        </w:rPr>
        <w:instrText xml:space="preserve"> ADDIN EN.CITE &lt;EndNote&gt;&lt;Cite&gt;&lt;Author&gt;Royal Pharmaceutical Society&lt;/Author&gt;&lt;Year&gt;2019&lt;/Year&gt;&lt;RecNum&gt;185&lt;/RecNum&gt;&lt;DisplayText&gt;[8]&lt;/DisplayText&gt;&lt;record&gt;&lt;rec-number&gt;185&lt;/rec-number&gt;&lt;foreign-keys&gt;&lt;key app="EN" db-id="9zxvrdefmetfaoe9azs5xdzpttpezstf0t55" timestamp="1563973730"&gt;185&lt;/key&gt;&lt;/foreign-keys&gt;&lt;ref-type name="Web Page"&gt;12&lt;/ref-type&gt;&lt;contributors&gt;&lt;authors&gt;&lt;author&gt;Royal Pharmaceutical Society,&lt;/author&gt;&lt;/authors&gt;&lt;/contributors&gt;&lt;titles&gt;&lt;title&gt;Using pharmacists to help improve care for people with type 2 diabetes&lt;/title&gt;&lt;/titles&gt;&lt;volume&gt;2019&lt;/volume&gt;&lt;number&gt;24.07.2019&lt;/number&gt;&lt;dates&gt;&lt;year&gt;2019&lt;/year&gt;&lt;pub-dates&gt;&lt;date&gt;10.07.2019&lt;/date&gt;&lt;/pub-dates&gt;&lt;/dates&gt;&lt;urls&gt;&lt;related-urls&gt;&lt;url&gt;https://www.rpharms.com/recognition/all-our-campaigns/policy-a-z/diabetes/diabetes-policy&lt;/url&gt;&lt;/related-urls&gt;&lt;/urls&gt;&lt;/record&gt;&lt;/Cite&gt;&lt;/EndNote&gt;</w:instrText>
      </w:r>
      <w:r w:rsidR="00CB1DAD" w:rsidRPr="00370AB5">
        <w:rPr>
          <w:rFonts w:cstheme="minorHAnsi"/>
          <w:color w:val="000000" w:themeColor="text1"/>
          <w:lang w:val="en"/>
        </w:rPr>
        <w:fldChar w:fldCharType="separate"/>
      </w:r>
      <w:r w:rsidR="007344CE" w:rsidRPr="00370AB5">
        <w:rPr>
          <w:rFonts w:cstheme="minorHAnsi"/>
          <w:noProof/>
          <w:color w:val="000000" w:themeColor="text1"/>
          <w:lang w:val="en"/>
        </w:rPr>
        <w:t>[8]</w:t>
      </w:r>
      <w:r w:rsidR="00CB1DAD" w:rsidRPr="00370AB5">
        <w:rPr>
          <w:rFonts w:cstheme="minorHAnsi"/>
          <w:color w:val="000000" w:themeColor="text1"/>
          <w:lang w:val="en"/>
        </w:rPr>
        <w:fldChar w:fldCharType="end"/>
      </w:r>
      <w:r w:rsidR="00CB1DAD" w:rsidRPr="00370AB5">
        <w:rPr>
          <w:rFonts w:cstheme="minorHAnsi"/>
          <w:color w:val="000000" w:themeColor="text1"/>
          <w:lang w:val="en"/>
        </w:rPr>
        <w:t xml:space="preserve">. </w:t>
      </w:r>
    </w:p>
    <w:p w14:paraId="1C9152EA" w14:textId="3784F179" w:rsidR="002D1F8F" w:rsidRPr="00370AB5" w:rsidRDefault="00850FED" w:rsidP="00A77232">
      <w:pPr>
        <w:spacing w:line="480" w:lineRule="auto"/>
        <w:rPr>
          <w:rFonts w:cstheme="minorHAnsi"/>
          <w:color w:val="000000" w:themeColor="text1"/>
          <w:lang w:val="en"/>
        </w:rPr>
      </w:pPr>
      <w:r w:rsidRPr="00370AB5">
        <w:rPr>
          <w:rFonts w:cstheme="minorHAnsi"/>
          <w:color w:val="333333"/>
          <w:lang w:val="en"/>
        </w:rPr>
        <w:t xml:space="preserve">Pharmacists </w:t>
      </w:r>
      <w:r w:rsidR="00384DE3" w:rsidRPr="00370AB5">
        <w:rPr>
          <w:rFonts w:cstheme="minorHAnsi"/>
          <w:lang w:val="en"/>
        </w:rPr>
        <w:t xml:space="preserve"> are the most accessible health </w:t>
      </w:r>
      <w:r w:rsidR="00384DE3" w:rsidRPr="00370AB5">
        <w:rPr>
          <w:rFonts w:cstheme="minorHAnsi"/>
          <w:color w:val="000000" w:themeColor="text1"/>
          <w:lang w:val="en"/>
        </w:rPr>
        <w:t>care provider</w:t>
      </w:r>
      <w:r w:rsidRPr="00370AB5">
        <w:rPr>
          <w:rFonts w:cstheme="minorHAnsi"/>
          <w:color w:val="000000" w:themeColor="text1"/>
          <w:lang w:val="en"/>
        </w:rPr>
        <w:t xml:space="preserve"> in many parts of the world</w:t>
      </w:r>
      <w:r w:rsidR="0053073C" w:rsidRPr="00370AB5">
        <w:rPr>
          <w:rFonts w:cstheme="minorHAnsi"/>
          <w:color w:val="000000" w:themeColor="text1"/>
          <w:lang w:val="en"/>
        </w:rPr>
        <w:t xml:space="preserve">, and </w:t>
      </w:r>
      <w:r w:rsidRPr="00370AB5">
        <w:rPr>
          <w:rFonts w:cstheme="minorHAnsi"/>
          <w:color w:val="000000" w:themeColor="text1"/>
          <w:lang w:val="en"/>
        </w:rPr>
        <w:t>t</w:t>
      </w:r>
      <w:r w:rsidR="00384DE3" w:rsidRPr="00370AB5">
        <w:rPr>
          <w:rFonts w:cstheme="minorHAnsi"/>
          <w:color w:val="000000" w:themeColor="text1"/>
          <w:lang w:val="en"/>
        </w:rPr>
        <w:t>his</w:t>
      </w:r>
      <w:r w:rsidR="009063A8" w:rsidRPr="00370AB5">
        <w:rPr>
          <w:rFonts w:cstheme="minorHAnsi"/>
          <w:color w:val="000000" w:themeColor="text1"/>
          <w:lang w:val="en"/>
        </w:rPr>
        <w:t xml:space="preserve"> access is </w:t>
      </w:r>
      <w:r w:rsidR="00F069AA" w:rsidRPr="00370AB5">
        <w:rPr>
          <w:rFonts w:cstheme="minorHAnsi"/>
          <w:color w:val="000000" w:themeColor="text1"/>
          <w:lang w:val="en"/>
        </w:rPr>
        <w:t xml:space="preserve">typically </w:t>
      </w:r>
      <w:r w:rsidR="009063A8" w:rsidRPr="00370AB5">
        <w:rPr>
          <w:rFonts w:cstheme="minorHAnsi"/>
          <w:color w:val="000000" w:themeColor="text1"/>
          <w:lang w:val="en"/>
        </w:rPr>
        <w:t>greatest</w:t>
      </w:r>
      <w:r w:rsidR="00384DE3" w:rsidRPr="00370AB5">
        <w:rPr>
          <w:rFonts w:cstheme="minorHAnsi"/>
          <w:color w:val="000000" w:themeColor="text1"/>
          <w:lang w:val="en"/>
        </w:rPr>
        <w:t xml:space="preserve"> in areas of highest deprivation </w:t>
      </w:r>
      <w:r w:rsidRPr="00370AB5">
        <w:rPr>
          <w:rFonts w:cstheme="minorHAnsi"/>
          <w:color w:val="000000" w:themeColor="text1"/>
          <w:lang w:val="en"/>
        </w:rPr>
        <w:t>-</w:t>
      </w:r>
      <w:r w:rsidR="00AB26E8" w:rsidRPr="00370AB5">
        <w:rPr>
          <w:rFonts w:cstheme="minorHAnsi"/>
          <w:color w:val="000000" w:themeColor="text1"/>
          <w:lang w:val="en"/>
        </w:rPr>
        <w:t xml:space="preserve"> </w:t>
      </w:r>
      <w:r w:rsidR="00384DE3" w:rsidRPr="00370AB5">
        <w:rPr>
          <w:rFonts w:cstheme="minorHAnsi"/>
          <w:color w:val="000000" w:themeColor="text1"/>
          <w:lang w:val="en"/>
        </w:rPr>
        <w:t xml:space="preserve">the </w:t>
      </w:r>
      <w:r w:rsidR="00803499" w:rsidRPr="00370AB5">
        <w:rPr>
          <w:rFonts w:cstheme="minorHAnsi"/>
          <w:color w:val="000000" w:themeColor="text1"/>
          <w:lang w:val="en"/>
        </w:rPr>
        <w:t>“</w:t>
      </w:r>
      <w:r w:rsidR="00384DE3" w:rsidRPr="00370AB5">
        <w:rPr>
          <w:rFonts w:cstheme="minorHAnsi"/>
          <w:color w:val="000000" w:themeColor="text1"/>
          <w:lang w:val="en"/>
        </w:rPr>
        <w:t>positive pharmacy care law</w:t>
      </w:r>
      <w:r w:rsidR="00803499" w:rsidRPr="00370AB5">
        <w:rPr>
          <w:rFonts w:cstheme="minorHAnsi"/>
          <w:color w:val="000000" w:themeColor="text1"/>
          <w:lang w:val="en"/>
        </w:rPr>
        <w:t>”</w:t>
      </w:r>
      <w:r w:rsidR="00384DE3" w:rsidRPr="00370AB5">
        <w:rPr>
          <w:rFonts w:cstheme="minorHAnsi"/>
          <w:color w:val="000000" w:themeColor="text1"/>
          <w:lang w:val="en"/>
        </w:rPr>
        <w:t xml:space="preserve"> </w:t>
      </w:r>
      <w:r w:rsidR="00384DE3" w:rsidRPr="00370AB5">
        <w:rPr>
          <w:rFonts w:cstheme="minorHAnsi"/>
          <w:color w:val="000000" w:themeColor="text1"/>
          <w:lang w:val="en"/>
        </w:rPr>
        <w:fldChar w:fldCharType="begin"/>
      </w:r>
      <w:r w:rsidR="007344CE" w:rsidRPr="00370AB5">
        <w:rPr>
          <w:rFonts w:cstheme="minorHAnsi"/>
          <w:color w:val="000000" w:themeColor="text1"/>
          <w:lang w:val="en"/>
        </w:rPr>
        <w:instrText xml:space="preserve"> ADDIN EN.CITE &lt;EndNote&gt;&lt;Cite&gt;&lt;Author&gt;Todd&lt;/Author&gt;&lt;Year&gt;2014&lt;/Year&gt;&lt;RecNum&gt;82&lt;/RecNum&gt;&lt;DisplayText&gt;[12]&lt;/DisplayText&gt;&lt;record&gt;&lt;rec-number&gt;82&lt;/rec-number&gt;&lt;foreign-keys&gt;&lt;key app="EN" db-id="92zzaw2dcvxftce5dwy50ppmz592s2vraea2" timestamp="1544712600"&gt;82&lt;/key&gt;&lt;/foreign-keys&gt;&lt;ref-type name="Journal Article"&gt;17&lt;/ref-type&gt;&lt;contributors&gt;&lt;authors&gt;&lt;author&gt;Todd, Adam&lt;/author&gt;&lt;author&gt;Copeland, Alison&lt;/author&gt;&lt;author&gt;Husband, Andy&lt;/author&gt;&lt;author&gt;Kasim, Adetayo&lt;/author&gt;&lt;author&gt;Bambra, Clare&lt;/author&gt;&lt;/authors&gt;&lt;/contributors&gt;&lt;titles&gt;&lt;title&gt;The positive pharmacy care law: an area-level analysis of the relationship between community pharmacy distribution, urbanity and social deprivation in England&lt;/title&gt;&lt;secondary-title&gt;BMJ Open&lt;/secondary-title&gt;&lt;/titles&gt;&lt;periodical&gt;&lt;full-title&gt;BMJ Open&lt;/full-title&gt;&lt;/periodical&gt;&lt;pages&gt;e005764&lt;/pages&gt;&lt;volume&gt;4&lt;/volume&gt;&lt;number&gt;8&lt;/number&gt;&lt;dates&gt;&lt;year&gt;2014&lt;/year&gt;&lt;/dates&gt;&lt;urls&gt;&lt;related-urls&gt;&lt;url&gt;http://bmjopen.bmj.com/content/4/8/e005764.abstract&lt;/url&gt;&lt;/related-urls&gt;&lt;/urls&gt;&lt;electronic-resource-num&gt;10.1136/bmjopen-2014-005764&lt;/electronic-resource-num&gt;&lt;/record&gt;&lt;/Cite&gt;&lt;/EndNote&gt;</w:instrText>
      </w:r>
      <w:r w:rsidR="00384DE3" w:rsidRPr="00370AB5">
        <w:rPr>
          <w:rFonts w:cstheme="minorHAnsi"/>
          <w:color w:val="000000" w:themeColor="text1"/>
          <w:lang w:val="en"/>
        </w:rPr>
        <w:fldChar w:fldCharType="separate"/>
      </w:r>
      <w:r w:rsidR="007344CE" w:rsidRPr="00370AB5">
        <w:rPr>
          <w:rFonts w:cstheme="minorHAnsi"/>
          <w:noProof/>
          <w:color w:val="000000" w:themeColor="text1"/>
          <w:lang w:val="en"/>
        </w:rPr>
        <w:t>[12]</w:t>
      </w:r>
      <w:r w:rsidR="00384DE3" w:rsidRPr="00370AB5">
        <w:rPr>
          <w:rFonts w:cstheme="minorHAnsi"/>
          <w:color w:val="000000" w:themeColor="text1"/>
          <w:lang w:val="en"/>
        </w:rPr>
        <w:fldChar w:fldCharType="end"/>
      </w:r>
      <w:r w:rsidR="00384DE3" w:rsidRPr="00370AB5">
        <w:rPr>
          <w:rFonts w:cstheme="minorHAnsi"/>
          <w:color w:val="000000" w:themeColor="text1"/>
          <w:lang w:val="en"/>
        </w:rPr>
        <w:t xml:space="preserve">. </w:t>
      </w:r>
      <w:r w:rsidR="000D6110" w:rsidRPr="00370AB5">
        <w:rPr>
          <w:rFonts w:cstheme="minorHAnsi"/>
          <w:color w:val="000000" w:themeColor="text1"/>
          <w:lang w:val="en"/>
        </w:rPr>
        <w:t xml:space="preserve"> </w:t>
      </w:r>
      <w:r w:rsidR="006522DF" w:rsidRPr="00370AB5">
        <w:rPr>
          <w:rFonts w:cstheme="minorHAnsi"/>
          <w:color w:val="000000" w:themeColor="text1"/>
          <w:lang w:val="en"/>
        </w:rPr>
        <w:t xml:space="preserve">In the UK, the majority of the population have a pharmacy within a 20-minute walk from their household </w:t>
      </w:r>
      <w:r w:rsidR="006522DF" w:rsidRPr="00370AB5">
        <w:rPr>
          <w:rFonts w:cstheme="minorHAnsi"/>
          <w:color w:val="000000" w:themeColor="text1"/>
          <w:lang w:val="en"/>
        </w:rPr>
        <w:fldChar w:fldCharType="begin"/>
      </w:r>
      <w:r w:rsidR="007344CE" w:rsidRPr="00370AB5">
        <w:rPr>
          <w:rFonts w:cstheme="minorHAnsi"/>
          <w:color w:val="000000" w:themeColor="text1"/>
          <w:lang w:val="en"/>
        </w:rPr>
        <w:instrText xml:space="preserve"> ADDIN EN.CITE &lt;EndNote&gt;&lt;Cite&gt;&lt;Author&gt;Todd&lt;/Author&gt;&lt;Year&gt;2014&lt;/Year&gt;&lt;RecNum&gt;58&lt;/RecNum&gt;&lt;DisplayText&gt;[13]&lt;/DisplayText&gt;&lt;record&gt;&lt;rec-number&gt;58&lt;/rec-number&gt;&lt;foreign-keys&gt;&lt;key app="EN" db-id="92zzaw2dcvxftce5dwy50ppmz592s2vraea2" timestamp="1541418025"&gt;58&lt;/key&gt;&lt;/foreign-keys&gt;&lt;ref-type name="Journal Article"&gt;17&lt;/ref-type&gt;&lt;contributors&gt;&lt;authors&gt;&lt;author&gt;Todd, Adam&lt;/author&gt;&lt;author&gt;Moore, Helen J.&lt;/author&gt;&lt;author&gt;Husband, Andrew K.&lt;/author&gt;&lt;author&gt;Bambra, Clare&lt;/author&gt;&lt;author&gt;Kasim, Adetayo&lt;/author&gt;&lt;author&gt;Sniehotta, Falko F.&lt;/author&gt;&lt;author&gt;Steed, Liz&lt;/author&gt;&lt;author&gt;Summerbell, Carolyn D.&lt;/author&gt;&lt;/authors&gt;&lt;/contributors&gt;&lt;titles&gt;&lt;title&gt;Community pharmacy interventions for public health priorities: protocol for a systematic review of community pharmacy-delivered smoking, alcohol and weight management interventions&lt;/title&gt;&lt;secondary-title&gt;Systematic Reviews&lt;/secondary-title&gt;&lt;/titles&gt;&lt;periodical&gt;&lt;full-title&gt;Systematic Reviews&lt;/full-title&gt;&lt;/periodical&gt;&lt;pages&gt;93&lt;/pages&gt;&lt;volume&gt;3&lt;/volume&gt;&lt;number&gt;1&lt;/number&gt;&lt;dates&gt;&lt;year&gt;2014&lt;/year&gt;&lt;pub-dates&gt;&lt;date&gt;August 22&lt;/date&gt;&lt;/pub-dates&gt;&lt;/dates&gt;&lt;isbn&gt;2046-4053&lt;/isbn&gt;&lt;label&gt;Todd2014&lt;/label&gt;&lt;work-type&gt;journal article&lt;/work-type&gt;&lt;urls&gt;&lt;related-urls&gt;&lt;url&gt;https://doi.org/10.1186/2046-4053-3-93&lt;/url&gt;&lt;/related-urls&gt;&lt;/urls&gt;&lt;electronic-resource-num&gt;10.1186/2046-4053-3-93&lt;/electronic-resource-num&gt;&lt;/record&gt;&lt;/Cite&gt;&lt;/EndNote&gt;</w:instrText>
      </w:r>
      <w:r w:rsidR="006522DF" w:rsidRPr="00370AB5">
        <w:rPr>
          <w:rFonts w:cstheme="minorHAnsi"/>
          <w:color w:val="000000" w:themeColor="text1"/>
          <w:lang w:val="en"/>
        </w:rPr>
        <w:fldChar w:fldCharType="separate"/>
      </w:r>
      <w:r w:rsidR="007344CE" w:rsidRPr="00370AB5">
        <w:rPr>
          <w:rFonts w:cstheme="minorHAnsi"/>
          <w:noProof/>
          <w:color w:val="000000" w:themeColor="text1"/>
          <w:lang w:val="en"/>
        </w:rPr>
        <w:t>[13]</w:t>
      </w:r>
      <w:r w:rsidR="006522DF" w:rsidRPr="00370AB5">
        <w:rPr>
          <w:rFonts w:cstheme="minorHAnsi"/>
          <w:color w:val="000000" w:themeColor="text1"/>
          <w:lang w:val="en"/>
        </w:rPr>
        <w:fldChar w:fldCharType="end"/>
      </w:r>
      <w:r w:rsidR="006522DF" w:rsidRPr="00370AB5">
        <w:rPr>
          <w:rFonts w:cstheme="minorHAnsi"/>
          <w:color w:val="000000" w:themeColor="text1"/>
          <w:lang w:val="en"/>
        </w:rPr>
        <w:t xml:space="preserve">.  </w:t>
      </w:r>
      <w:r w:rsidR="00520BD0" w:rsidRPr="00370AB5">
        <w:rPr>
          <w:rFonts w:cstheme="minorHAnsi"/>
          <w:lang w:val="en"/>
        </w:rPr>
        <w:t>P</w:t>
      </w:r>
      <w:r w:rsidR="00384DE3" w:rsidRPr="00370AB5">
        <w:rPr>
          <w:rFonts w:cstheme="minorHAnsi"/>
          <w:lang w:val="en"/>
        </w:rPr>
        <w:t xml:space="preserve">harmacies have longer working hours than many </w:t>
      </w:r>
      <w:r w:rsidR="00FA4B62" w:rsidRPr="00370AB5">
        <w:rPr>
          <w:rFonts w:cstheme="minorHAnsi"/>
          <w:lang w:val="en"/>
        </w:rPr>
        <w:t>other healthcare</w:t>
      </w:r>
      <w:r w:rsidR="00520BD0" w:rsidRPr="00370AB5">
        <w:rPr>
          <w:rFonts w:cstheme="minorHAnsi"/>
          <w:lang w:val="en"/>
        </w:rPr>
        <w:t xml:space="preserve"> facilities</w:t>
      </w:r>
      <w:r w:rsidR="00E95590" w:rsidRPr="00370AB5">
        <w:rPr>
          <w:rFonts w:cstheme="minorHAnsi"/>
          <w:lang w:val="en"/>
        </w:rPr>
        <w:t xml:space="preserve"> and are accessible without registration, therefore offer a degree of anonymity, alongside a flexible, informal environment</w:t>
      </w:r>
      <w:r w:rsidR="006E2619" w:rsidRPr="00370AB5">
        <w:rPr>
          <w:rFonts w:cstheme="minorHAnsi"/>
          <w:lang w:val="en"/>
        </w:rPr>
        <w:t xml:space="preserve"> </w:t>
      </w:r>
      <w:r w:rsidR="00B628D5" w:rsidRPr="00370AB5">
        <w:rPr>
          <w:rFonts w:cstheme="minorHAnsi"/>
          <w:lang w:val="en"/>
        </w:rPr>
        <w:fldChar w:fldCharType="begin"/>
      </w:r>
      <w:r w:rsidR="002D6D6C" w:rsidRPr="00370AB5">
        <w:rPr>
          <w:rFonts w:cstheme="minorHAnsi"/>
          <w:lang w:val="en"/>
        </w:rPr>
        <w:instrText xml:space="preserve"> ADDIN EN.CITE &lt;EndNote&gt;&lt;Cite&gt;&lt;Author&gt;Public Health England&lt;/Author&gt;&lt;Year&gt;2017&lt;/Year&gt;&lt;RecNum&gt;83&lt;/RecNum&gt;&lt;DisplayText&gt;[4]&lt;/DisplayText&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B628D5" w:rsidRPr="00370AB5">
        <w:rPr>
          <w:rFonts w:cstheme="minorHAnsi"/>
          <w:lang w:val="en"/>
        </w:rPr>
        <w:fldChar w:fldCharType="separate"/>
      </w:r>
      <w:r w:rsidR="002D6D6C" w:rsidRPr="00370AB5">
        <w:rPr>
          <w:rFonts w:cstheme="minorHAnsi"/>
          <w:noProof/>
          <w:lang w:val="en"/>
        </w:rPr>
        <w:t>[4]</w:t>
      </w:r>
      <w:r w:rsidR="00B628D5" w:rsidRPr="00370AB5">
        <w:rPr>
          <w:rFonts w:cstheme="minorHAnsi"/>
          <w:lang w:val="en"/>
        </w:rPr>
        <w:fldChar w:fldCharType="end"/>
      </w:r>
      <w:r w:rsidR="00520BD0" w:rsidRPr="00370AB5">
        <w:rPr>
          <w:rFonts w:cstheme="minorHAnsi"/>
          <w:lang w:val="en"/>
        </w:rPr>
        <w:t xml:space="preserve">.  </w:t>
      </w:r>
      <w:r w:rsidR="002D1F8F" w:rsidRPr="00370AB5">
        <w:rPr>
          <w:rFonts w:cstheme="minorHAnsi"/>
          <w:lang w:val="en"/>
        </w:rPr>
        <w:t>90% of community pharmacies</w:t>
      </w:r>
      <w:r w:rsidR="00AE7108" w:rsidRPr="00370AB5">
        <w:rPr>
          <w:rFonts w:cstheme="minorHAnsi"/>
          <w:lang w:val="en"/>
        </w:rPr>
        <w:t xml:space="preserve"> in England</w:t>
      </w:r>
      <w:r w:rsidR="002D1F8F" w:rsidRPr="00370AB5">
        <w:rPr>
          <w:rFonts w:cstheme="minorHAnsi"/>
          <w:lang w:val="en"/>
        </w:rPr>
        <w:t xml:space="preserve"> have private consultation rooms which makes them well equipped for more confi</w:t>
      </w:r>
      <w:r w:rsidR="0043288C" w:rsidRPr="00370AB5">
        <w:rPr>
          <w:rFonts w:cstheme="minorHAnsi"/>
          <w:lang w:val="en"/>
        </w:rPr>
        <w:t>dential discussions and</w:t>
      </w:r>
      <w:r w:rsidR="00961A1C" w:rsidRPr="00370AB5">
        <w:rPr>
          <w:rFonts w:cstheme="minorHAnsi"/>
          <w:lang w:val="en"/>
        </w:rPr>
        <w:t xml:space="preserve"> services </w:t>
      </w:r>
      <w:r w:rsidR="002D1F8F" w:rsidRPr="00370AB5">
        <w:rPr>
          <w:rFonts w:cstheme="minorHAnsi"/>
          <w:lang w:val="en"/>
        </w:rPr>
        <w:fldChar w:fldCharType="begin"/>
      </w:r>
      <w:r w:rsidR="002D6D6C" w:rsidRPr="00370AB5">
        <w:rPr>
          <w:rFonts w:cstheme="minorHAnsi"/>
          <w:lang w:val="en"/>
        </w:rPr>
        <w:instrText xml:space="preserve"> ADDIN EN.CITE &lt;EndNote&gt;&lt;Cite&gt;&lt;Author&gt;Public Health England&lt;/Author&gt;&lt;Year&gt;2017&lt;/Year&gt;&lt;RecNum&gt;83&lt;/RecNum&gt;&lt;DisplayText&gt;[4]&lt;/DisplayText&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2D1F8F" w:rsidRPr="00370AB5">
        <w:rPr>
          <w:rFonts w:cstheme="minorHAnsi"/>
          <w:lang w:val="en"/>
        </w:rPr>
        <w:fldChar w:fldCharType="separate"/>
      </w:r>
      <w:r w:rsidR="002D6D6C" w:rsidRPr="00370AB5">
        <w:rPr>
          <w:rFonts w:cstheme="minorHAnsi"/>
          <w:noProof/>
          <w:lang w:val="en"/>
        </w:rPr>
        <w:t>[4]</w:t>
      </w:r>
      <w:r w:rsidR="002D1F8F" w:rsidRPr="00370AB5">
        <w:rPr>
          <w:rFonts w:cstheme="minorHAnsi"/>
          <w:lang w:val="en"/>
        </w:rPr>
        <w:fldChar w:fldCharType="end"/>
      </w:r>
      <w:r w:rsidR="002D1F8F" w:rsidRPr="00370AB5">
        <w:rPr>
          <w:rFonts w:cstheme="minorHAnsi"/>
          <w:lang w:val="en"/>
        </w:rPr>
        <w:t>.</w:t>
      </w:r>
    </w:p>
    <w:p w14:paraId="0E269CF3" w14:textId="1EE85BA6" w:rsidR="00701959" w:rsidRPr="00370AB5" w:rsidRDefault="00FC28AC" w:rsidP="00A77232">
      <w:pPr>
        <w:spacing w:line="480" w:lineRule="auto"/>
        <w:rPr>
          <w:rFonts w:cstheme="minorHAnsi"/>
        </w:rPr>
      </w:pPr>
      <w:r w:rsidRPr="00370AB5">
        <w:rPr>
          <w:rFonts w:cstheme="minorHAnsi"/>
        </w:rPr>
        <w:t>I</w:t>
      </w:r>
      <w:r w:rsidR="00384DE3" w:rsidRPr="00370AB5">
        <w:rPr>
          <w:rFonts w:cstheme="minorHAnsi"/>
        </w:rPr>
        <w:t>n England</w:t>
      </w:r>
      <w:r w:rsidRPr="00370AB5">
        <w:rPr>
          <w:rFonts w:cstheme="minorHAnsi"/>
        </w:rPr>
        <w:t>, adults</w:t>
      </w:r>
      <w:r w:rsidR="00384DE3" w:rsidRPr="00370AB5">
        <w:rPr>
          <w:rFonts w:cstheme="minorHAnsi"/>
        </w:rPr>
        <w:t xml:space="preserve"> visit a pharmacy on average 16 times a year, and those with diabetes </w:t>
      </w:r>
      <w:proofErr w:type="gramStart"/>
      <w:r w:rsidR="00384DE3" w:rsidRPr="00370AB5">
        <w:rPr>
          <w:rFonts w:cstheme="minorHAnsi"/>
        </w:rPr>
        <w:t>are known</w:t>
      </w:r>
      <w:proofErr w:type="gramEnd"/>
      <w:r w:rsidR="00384DE3" w:rsidRPr="00370AB5">
        <w:rPr>
          <w:rFonts w:cstheme="minorHAnsi"/>
        </w:rPr>
        <w:t xml:space="preserve"> to visit their pharmacist three to eight times more </w:t>
      </w:r>
      <w:r w:rsidRPr="00370AB5">
        <w:rPr>
          <w:rFonts w:cstheme="minorHAnsi"/>
        </w:rPr>
        <w:t>frequently</w:t>
      </w:r>
      <w:r w:rsidR="00214C99" w:rsidRPr="00370AB5">
        <w:rPr>
          <w:rFonts w:cstheme="minorHAnsi"/>
        </w:rPr>
        <w:t xml:space="preserve"> than </w:t>
      </w:r>
      <w:r w:rsidR="004D5AFD" w:rsidRPr="00370AB5">
        <w:rPr>
          <w:rFonts w:cstheme="minorHAnsi"/>
        </w:rPr>
        <w:t>those without diabetes</w:t>
      </w:r>
      <w:r w:rsidR="00384DE3" w:rsidRPr="00370AB5">
        <w:rPr>
          <w:rFonts w:cstheme="minorHAnsi"/>
        </w:rPr>
        <w:t xml:space="preserve"> </w:t>
      </w:r>
      <w:r w:rsidR="00384DE3" w:rsidRPr="00370AB5">
        <w:rPr>
          <w:rFonts w:cstheme="minorHAnsi"/>
        </w:rPr>
        <w:fldChar w:fldCharType="begin">
          <w:fldData xml:space="preserve">PEVuZE5vdGU+PENpdGU+PEF1dGhvcj5BbGk8L0F1dGhvcj48WWVhcj4yMDEyPC9ZZWFyPjxSZWNO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=
</w:fldData>
        </w:fldChar>
      </w:r>
      <w:r w:rsidR="007344CE" w:rsidRPr="00370AB5">
        <w:rPr>
          <w:rFonts w:cstheme="minorHAnsi"/>
        </w:rPr>
        <w:instrText xml:space="preserve"> ADDIN EN.CITE </w:instrText>
      </w:r>
      <w:r w:rsidR="007344CE" w:rsidRPr="00370AB5">
        <w:rPr>
          <w:rFonts w:cstheme="minorHAnsi"/>
        </w:rPr>
        <w:fldChar w:fldCharType="begin">
          <w:fldData xml:space="preserve">PEVuZE5vdGU+PENpdGU+PEF1dGhvcj5BbGk8L0F1dGhvcj48WWVhcj4yMDEyPC9ZZWFyPjxSZWNO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=
</w:fldData>
        </w:fldChar>
      </w:r>
      <w:r w:rsidR="007344CE" w:rsidRPr="00370AB5">
        <w:rPr>
          <w:rFonts w:cstheme="minorHAnsi"/>
        </w:rPr>
        <w:instrText xml:space="preserve"> ADDIN EN.CITE.DATA </w:instrText>
      </w:r>
      <w:r w:rsidR="007344CE" w:rsidRPr="00370AB5">
        <w:rPr>
          <w:rFonts w:cstheme="minorHAnsi"/>
        </w:rPr>
      </w:r>
      <w:r w:rsidR="007344CE" w:rsidRPr="00370AB5">
        <w:rPr>
          <w:rFonts w:cstheme="minorHAnsi"/>
        </w:rPr>
        <w:fldChar w:fldCharType="end"/>
      </w:r>
      <w:r w:rsidR="00384DE3" w:rsidRPr="00370AB5">
        <w:rPr>
          <w:rFonts w:cstheme="minorHAnsi"/>
        </w:rPr>
      </w:r>
      <w:r w:rsidR="00384DE3" w:rsidRPr="00370AB5">
        <w:rPr>
          <w:rFonts w:cstheme="minorHAnsi"/>
        </w:rPr>
        <w:fldChar w:fldCharType="separate"/>
      </w:r>
      <w:r w:rsidR="007344CE" w:rsidRPr="00370AB5">
        <w:rPr>
          <w:rFonts w:cstheme="minorHAnsi"/>
          <w:noProof/>
        </w:rPr>
        <w:t>[14, 15]</w:t>
      </w:r>
      <w:r w:rsidR="00384DE3" w:rsidRPr="00370AB5">
        <w:rPr>
          <w:rFonts w:cstheme="minorHAnsi"/>
        </w:rPr>
        <w:fldChar w:fldCharType="end"/>
      </w:r>
      <w:r w:rsidR="00384DE3" w:rsidRPr="00370AB5">
        <w:rPr>
          <w:rFonts w:cstheme="minorHAnsi"/>
        </w:rPr>
        <w:t xml:space="preserve">. There are 1.2 million health related visits each day across the 11,700 community pharmacies in England </w:t>
      </w:r>
      <w:r w:rsidR="00384DE3" w:rsidRPr="00370AB5">
        <w:rPr>
          <w:rFonts w:cstheme="minorHAnsi"/>
        </w:rPr>
        <w:fldChar w:fldCharType="begin"/>
      </w:r>
      <w:r w:rsidR="002D6D6C" w:rsidRPr="00370AB5">
        <w:rPr>
          <w:rFonts w:cstheme="minorHAnsi"/>
        </w:rPr>
        <w:instrText xml:space="preserve"> ADDIN EN.CITE &lt;EndNote&gt;&lt;Cite&gt;&lt;Author&gt;Public Health England&lt;/Author&gt;&lt;Year&gt;2017&lt;/Year&gt;&lt;RecNum&gt;83&lt;/RecNum&gt;&lt;DisplayText&gt;[4]&lt;/DisplayText&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384DE3" w:rsidRPr="00370AB5">
        <w:rPr>
          <w:rFonts w:cstheme="minorHAnsi"/>
        </w:rPr>
        <w:fldChar w:fldCharType="separate"/>
      </w:r>
      <w:r w:rsidR="002D6D6C" w:rsidRPr="00370AB5">
        <w:rPr>
          <w:rFonts w:cstheme="minorHAnsi"/>
          <w:noProof/>
        </w:rPr>
        <w:t>[4]</w:t>
      </w:r>
      <w:r w:rsidR="00384DE3" w:rsidRPr="00370AB5">
        <w:rPr>
          <w:rFonts w:cstheme="minorHAnsi"/>
        </w:rPr>
        <w:fldChar w:fldCharType="end"/>
      </w:r>
      <w:r w:rsidR="00384DE3" w:rsidRPr="00370AB5">
        <w:rPr>
          <w:rFonts w:cstheme="minorHAnsi"/>
        </w:rPr>
        <w:t xml:space="preserve">. This frequency of access </w:t>
      </w:r>
      <w:r w:rsidRPr="00370AB5">
        <w:rPr>
          <w:rFonts w:cstheme="minorHAnsi"/>
        </w:rPr>
        <w:t>makes pharmacists well p</w:t>
      </w:r>
      <w:r w:rsidR="00FE5087" w:rsidRPr="00370AB5">
        <w:rPr>
          <w:rFonts w:cstheme="minorHAnsi"/>
        </w:rPr>
        <w:t>laced</w:t>
      </w:r>
      <w:r w:rsidRPr="00370AB5">
        <w:rPr>
          <w:rFonts w:cstheme="minorHAnsi"/>
        </w:rPr>
        <w:t xml:space="preserve"> to </w:t>
      </w:r>
      <w:r w:rsidR="00384DE3" w:rsidRPr="00370AB5">
        <w:rPr>
          <w:rFonts w:cstheme="minorHAnsi"/>
        </w:rPr>
        <w:t xml:space="preserve">recognise the early signs and symptoms of </w:t>
      </w:r>
      <w:r w:rsidR="00E7323A" w:rsidRPr="00370AB5">
        <w:rPr>
          <w:rFonts w:cstheme="minorHAnsi"/>
        </w:rPr>
        <w:t>long-</w:t>
      </w:r>
      <w:r w:rsidR="00384DE3" w:rsidRPr="00370AB5">
        <w:rPr>
          <w:rFonts w:cstheme="minorHAnsi"/>
        </w:rPr>
        <w:t>term conditions</w:t>
      </w:r>
      <w:r w:rsidR="0097370D" w:rsidRPr="00370AB5">
        <w:rPr>
          <w:rFonts w:cstheme="minorHAnsi"/>
        </w:rPr>
        <w:t xml:space="preserve"> </w:t>
      </w:r>
      <w:r w:rsidR="00DB3DA3" w:rsidRPr="00370AB5">
        <w:rPr>
          <w:rFonts w:cstheme="minorHAnsi"/>
        </w:rPr>
        <w:t>including</w:t>
      </w:r>
      <w:r w:rsidR="0097370D" w:rsidRPr="00370AB5">
        <w:rPr>
          <w:rFonts w:cstheme="minorHAnsi"/>
        </w:rPr>
        <w:t xml:space="preserve"> diabetes</w:t>
      </w:r>
      <w:r w:rsidR="00FA4B62" w:rsidRPr="00370AB5">
        <w:rPr>
          <w:rFonts w:cstheme="minorHAnsi"/>
        </w:rPr>
        <w:t xml:space="preserve">, as well as </w:t>
      </w:r>
      <w:r w:rsidR="00211E92" w:rsidRPr="00370AB5">
        <w:rPr>
          <w:rFonts w:cstheme="minorHAnsi"/>
        </w:rPr>
        <w:t>helping to</w:t>
      </w:r>
      <w:r w:rsidR="00FE5087" w:rsidRPr="00370AB5">
        <w:rPr>
          <w:rFonts w:cstheme="minorHAnsi"/>
        </w:rPr>
        <w:t xml:space="preserve"> </w:t>
      </w:r>
      <w:r w:rsidR="00214C99" w:rsidRPr="00370AB5">
        <w:rPr>
          <w:rFonts w:cstheme="minorHAnsi"/>
        </w:rPr>
        <w:t>prevent these conditions</w:t>
      </w:r>
      <w:r w:rsidR="00E95590" w:rsidRPr="00370AB5">
        <w:rPr>
          <w:rFonts w:cstheme="minorHAnsi"/>
        </w:rPr>
        <w:t xml:space="preserve"> and their associated complications.</w:t>
      </w:r>
    </w:p>
    <w:p w14:paraId="7A5FC3C1" w14:textId="77777777" w:rsidR="000B0773" w:rsidRPr="00370AB5" w:rsidRDefault="000B0773" w:rsidP="00AD37D0">
      <w:pPr>
        <w:pStyle w:val="Heading3"/>
      </w:pPr>
      <w:r w:rsidRPr="00370AB5">
        <w:t>Improving concordance with prescribed medication/ understanding prescribed medication</w:t>
      </w:r>
    </w:p>
    <w:p w14:paraId="78FB5B4D" w14:textId="2BB66567" w:rsidR="00622053" w:rsidRPr="00370AB5" w:rsidRDefault="00F441D0" w:rsidP="00F441D0">
      <w:pPr>
        <w:spacing w:line="480" w:lineRule="auto"/>
      </w:pPr>
      <w:r w:rsidRPr="00370AB5">
        <w:rPr>
          <w:rFonts w:cstheme="minorHAnsi"/>
        </w:rPr>
        <w:t xml:space="preserve">NHS England has recognised </w:t>
      </w:r>
      <w:r w:rsidRPr="00370AB5">
        <w:rPr>
          <w:rFonts w:cstheme="minorHAnsi"/>
          <w:lang w:val="en-US"/>
        </w:rPr>
        <w:t xml:space="preserve">systematic support from community pharmacists in medication taking as a “high value intervention” for the reduction of cardiovascular disease in people living with diabetes </w:t>
      </w:r>
      <w:r w:rsidRPr="00370AB5">
        <w:rPr>
          <w:rFonts w:cstheme="minorHAnsi"/>
          <w:lang w:val="en-US"/>
        </w:rPr>
        <w:fldChar w:fldCharType="begin"/>
      </w:r>
      <w:r w:rsidR="007344CE" w:rsidRPr="00370AB5">
        <w:rPr>
          <w:rFonts w:cstheme="minorHAnsi"/>
          <w:lang w:val="en-US"/>
        </w:rPr>
        <w:instrText xml:space="preserve"> ADDIN EN.CITE &lt;EndNote&gt;&lt;Cite&gt;&lt;Author&gt;NHS England&lt;/Author&gt;&lt;RecNum&gt;69&lt;/RecNum&gt;&lt;DisplayText&gt;[16]&lt;/DisplayText&gt;&lt;record&gt;&lt;rec-number&gt;69&lt;/rec-number&gt;&lt;foreign-keys&gt;&lt;key app="EN" db-id="92zzaw2dcvxftce5dwy50ppmz592s2vraea2" timestamp="1542038466"&gt;69&lt;/key&gt;&lt;/foreign-keys&gt;&lt;ref-type name="Web Page"&gt;12&lt;/ref-type&gt;&lt;contributors&gt;&lt;authors&gt;&lt;author&gt;NHS England,&lt;/author&gt;&lt;/authors&gt;&lt;/contributors&gt;&lt;titles&gt;&lt;title&gt;High value intervention in diabetes&lt;/title&gt;&lt;/titles&gt;&lt;number&gt;12/11/2018&lt;/number&gt;&lt;dates&gt;&lt;/dates&gt;&lt;urls&gt;&lt;related-urls&gt;&lt;url&gt;https://www.england.nhs.uk/rightcare/products/pathways/cvd-pathway/diabetes/&lt;/url&gt;&lt;/related-urls&gt;&lt;/urls&gt;&lt;/record&gt;&lt;/Cite&gt;&lt;/EndNote&gt;</w:instrText>
      </w:r>
      <w:r w:rsidRPr="00370AB5">
        <w:rPr>
          <w:rFonts w:cstheme="minorHAnsi"/>
          <w:lang w:val="en-US"/>
        </w:rPr>
        <w:fldChar w:fldCharType="separate"/>
      </w:r>
      <w:r w:rsidR="007344CE" w:rsidRPr="00370AB5">
        <w:rPr>
          <w:rFonts w:cstheme="minorHAnsi"/>
          <w:noProof/>
          <w:lang w:val="en-US"/>
        </w:rPr>
        <w:t>[16]</w:t>
      </w:r>
      <w:r w:rsidRPr="00370AB5">
        <w:rPr>
          <w:rFonts w:cstheme="minorHAnsi"/>
          <w:lang w:val="en-US"/>
        </w:rPr>
        <w:fldChar w:fldCharType="end"/>
      </w:r>
      <w:r w:rsidRPr="00370AB5">
        <w:rPr>
          <w:rFonts w:cstheme="minorHAnsi"/>
          <w:lang w:val="en-US"/>
        </w:rPr>
        <w:t>.</w:t>
      </w:r>
      <w:r w:rsidRPr="00370AB5">
        <w:rPr>
          <w:rFonts w:cstheme="minorHAnsi"/>
        </w:rPr>
        <w:t xml:space="preserve">  </w:t>
      </w:r>
      <w:r w:rsidRPr="00370AB5">
        <w:t xml:space="preserve"> </w:t>
      </w:r>
      <w:r w:rsidR="00622053" w:rsidRPr="00370AB5">
        <w:rPr>
          <w:rFonts w:cstheme="minorHAnsi"/>
        </w:rPr>
        <w:t xml:space="preserve">Taking medication as prescribed correlates with positive health outcomes while not taking medication </w:t>
      </w:r>
      <w:r w:rsidR="00622053" w:rsidRPr="00370AB5">
        <w:t>is associated with therapeutic failure, hospitalisation and disease progression</w:t>
      </w:r>
      <w:r w:rsidR="00622053" w:rsidRPr="00370AB5">
        <w:rPr>
          <w:rFonts w:cstheme="minorHAnsi"/>
        </w:rPr>
        <w:t xml:space="preserve"> </w:t>
      </w:r>
      <w:r w:rsidR="00622053" w:rsidRPr="00370AB5">
        <w:fldChar w:fldCharType="begin"/>
      </w:r>
      <w:r w:rsidR="007344CE" w:rsidRPr="00370AB5">
        <w:instrText xml:space="preserve"> ADDIN EN.CITE &lt;EndNote&gt;&lt;Cite&gt;&lt;Author&gt;Pande&lt;/Author&gt;&lt;Year&gt;2013&lt;/Year&gt;&lt;RecNum&gt;43&lt;/RecNum&gt;&lt;DisplayText&gt;[17]&lt;/DisplayText&gt;&lt;record&gt;&lt;rec-number&gt;43&lt;/rec-number&gt;&lt;foreign-keys&gt;&lt;key app="EN" db-id="92zzaw2dcvxftce5dwy50ppmz592s2vraea2" timestamp="1540909702"&gt;43&lt;/key&gt;&lt;/foreign-keys&gt;&lt;ref-type name="Journal Article"&gt;17&lt;/ref-type&gt;&lt;contributors&gt;&lt;authors&gt;&lt;author&gt;Pande, S.&lt;/author&gt;&lt;author&gt;Hiller, J. E.&lt;/author&gt;&lt;author&gt;Nkansah, N.&lt;/author&gt;&lt;author&gt;Bero, L.&lt;/author&gt;&lt;/authors&gt;&lt;/contributors&gt;&lt;titles&gt;&lt;title&gt;The effect of pharmacist‐provided non‐dispensing services on patient outcomes, health service utilisation and costs in low‐ and middle‐income countries&lt;/title&gt;&lt;secondary-title&gt;Cochrane Database of Systematic Reviews&lt;/secondary-title&gt;&lt;/titles&gt;&lt;periodical&gt;&lt;full-title&gt;Cochrane Database of Systematic Reviews&lt;/full-title&gt;&lt;/periodical&gt;&lt;number&gt;2&lt;/number&gt;&lt;keywords&gt;&lt;keyword&gt;*Developing Countries&lt;/keyword&gt;&lt;keyword&gt;Costs and Cost Analysis&lt;/keyword&gt;&lt;keyword&gt;Health Promotion [*methods]&lt;/keyword&gt;&lt;keyword&gt;Health Services [*utilization]&lt;/keyword&gt;&lt;keyword&gt;Health Status&lt;/keyword&gt;&lt;keyword&gt;Humans&lt;/keyword&gt;&lt;keyword&gt;Pharmaceutical Services [*statistics &amp;amp; numerical data]&lt;/keyword&gt;&lt;keyword&gt;Professional Role&lt;/keyword&gt;&lt;keyword&gt;Randomized Controlled Trials as Topic&lt;/keyword&gt;&lt;keyword&gt;Treatment Outcome&lt;/keyword&gt;&lt;/keywords&gt;&lt;dates&gt;&lt;year&gt;2013&lt;/year&gt;&lt;/dates&gt;&lt;publisher&gt;John Wiley &amp;amp; Sons, Ltd&lt;/publisher&gt;&lt;isbn&gt;1465-1858&lt;/isbn&gt;&lt;accession-num&gt;CD010398&lt;/accession-num&gt;&lt;urls&gt;&lt;related-urls&gt;&lt;url&gt;https://doi.org//10.1002/14651858.CD010398&lt;/url&gt;&lt;/related-urls&gt;&lt;/urls&gt;&lt;electronic-resource-num&gt;10.1002/14651858.CD010398&lt;/electronic-resource-num&gt;&lt;/record&gt;&lt;/Cite&gt;&lt;/EndNote&gt;</w:instrText>
      </w:r>
      <w:r w:rsidR="00622053" w:rsidRPr="00370AB5">
        <w:fldChar w:fldCharType="separate"/>
      </w:r>
      <w:r w:rsidR="007344CE" w:rsidRPr="00370AB5">
        <w:rPr>
          <w:noProof/>
        </w:rPr>
        <w:t>[17]</w:t>
      </w:r>
      <w:r w:rsidR="00622053" w:rsidRPr="00370AB5">
        <w:fldChar w:fldCharType="end"/>
      </w:r>
      <w:r w:rsidR="00622053" w:rsidRPr="00370AB5">
        <w:t xml:space="preserve">. Between 30% and 50% of the medicines prescribed for long term conditions are not taken correctly, and this is where pharmacy interventions have been of particular benefit </w:t>
      </w:r>
      <w:r w:rsidR="00622053" w:rsidRPr="00370AB5">
        <w:fldChar w:fldCharType="begin"/>
      </w:r>
      <w:r w:rsidR="007344CE" w:rsidRPr="00370AB5">
        <w:instrText xml:space="preserve"> ADDIN EN.CITE &lt;EndNote&gt;&lt;Cite&gt;&lt;Author&gt;National Institute for Health and Care Excellence (NICE)&lt;/Author&gt;&lt;Year&gt;2009&lt;/Year&gt;&lt;RecNum&gt;24&lt;/RecNum&gt;&lt;DisplayText&gt;[18]&lt;/DisplayText&gt;&lt;record&gt;&lt;rec-number&gt;24&lt;/rec-number&gt;&lt;foreign-keys&gt;&lt;key app="EN" db-id="92zzaw2dcvxftce5dwy50ppmz592s2vraea2" timestamp="1540673231"&gt;24&lt;/key&gt;&lt;/foreign-keys&gt;&lt;ref-type name="Web Page"&gt;12&lt;/ref-type&gt;&lt;contributors&gt;&lt;authors&gt;&lt;author&gt;National Institute for Health and Care Excellence (NICE),&lt;/author&gt;&lt;/authors&gt;&lt;/contributors&gt;&lt;titles&gt;&lt;title&gt;Medicines adherence: involving patients in decisions about prescribed medicines and supporting adherence (CG76)&lt;/title&gt;&lt;/titles&gt;&lt;number&gt;27/10/2018&lt;/number&gt;&lt;dates&gt;&lt;year&gt;2009&lt;/year&gt;&lt;/dates&gt;&lt;urls&gt;&lt;related-urls&gt;&lt;url&gt;https://www.nice.org.uk/guidance/cg76&lt;/url&gt;&lt;/related-urls&gt;&lt;/urls&gt;&lt;/record&gt;&lt;/Cite&gt;&lt;/EndNote&gt;</w:instrText>
      </w:r>
      <w:r w:rsidR="00622053" w:rsidRPr="00370AB5">
        <w:fldChar w:fldCharType="separate"/>
      </w:r>
      <w:r w:rsidR="007344CE" w:rsidRPr="00370AB5">
        <w:rPr>
          <w:noProof/>
        </w:rPr>
        <w:t>[18]</w:t>
      </w:r>
      <w:r w:rsidR="00622053" w:rsidRPr="00370AB5">
        <w:fldChar w:fldCharType="end"/>
      </w:r>
      <w:r w:rsidR="00622053" w:rsidRPr="00370AB5">
        <w:t xml:space="preserve">. </w:t>
      </w:r>
    </w:p>
    <w:p w14:paraId="5DEAA3E3" w14:textId="518D7EE1" w:rsidR="00FE789A" w:rsidRPr="00370AB5" w:rsidRDefault="00F441D0" w:rsidP="00F441D0">
      <w:pPr>
        <w:spacing w:line="480" w:lineRule="auto"/>
      </w:pPr>
      <w:r w:rsidRPr="00370AB5">
        <w:t xml:space="preserve">The </w:t>
      </w:r>
      <w:r w:rsidR="003B6DC5" w:rsidRPr="00370AB5">
        <w:t>second</w:t>
      </w:r>
      <w:r w:rsidRPr="00370AB5">
        <w:t xml:space="preserve"> Diabetes Attitudes, Wish</w:t>
      </w:r>
      <w:r w:rsidR="003B6DC5" w:rsidRPr="00370AB5">
        <w:t xml:space="preserve">es and Needs (DAWN) study in 2012 </w:t>
      </w:r>
      <w:r w:rsidRPr="00370AB5">
        <w:t xml:space="preserve">was the largest global psychosocial diabetes survey of its kind.  It explored the perceptions and attitudes of more than </w:t>
      </w:r>
      <w:r w:rsidR="003B6DC5" w:rsidRPr="00370AB5">
        <w:rPr>
          <w:lang w:val="en"/>
        </w:rPr>
        <w:t>8</w:t>
      </w:r>
      <w:r w:rsidR="004871E6" w:rsidRPr="00370AB5">
        <w:rPr>
          <w:lang w:val="en"/>
        </w:rPr>
        <w:t>,</w:t>
      </w:r>
      <w:r w:rsidR="003B6DC5" w:rsidRPr="00370AB5">
        <w:rPr>
          <w:lang w:val="en"/>
        </w:rPr>
        <w:t xml:space="preserve">000 people with diabetes, 2,000 family members as well as nearly 5,000 health-care professionals </w:t>
      </w:r>
      <w:r w:rsidR="003B6DC5" w:rsidRPr="00370AB5">
        <w:t>across 17</w:t>
      </w:r>
      <w:r w:rsidRPr="00370AB5">
        <w:t xml:space="preserve"> countries</w:t>
      </w:r>
      <w:r w:rsidR="004871E6" w:rsidRPr="00370AB5">
        <w:t xml:space="preserve"> </w:t>
      </w:r>
      <w:r w:rsidR="004871E6" w:rsidRPr="00370AB5">
        <w:fldChar w:fldCharType="begin"/>
      </w:r>
      <w:r w:rsidR="007344CE" w:rsidRPr="00370AB5">
        <w:instrText xml:space="preserve"> ADDIN EN.CITE &lt;EndNote&gt;&lt;Cite&gt;&lt;Author&gt;Holt&lt;/Author&gt;&lt;Year&gt;2013&lt;/Year&gt;&lt;RecNum&gt;193&lt;/RecNum&gt;&lt;DisplayText&gt;[19]&lt;/DisplayText&gt;&lt;record&gt;&lt;rec-number&gt;193&lt;/rec-number&gt;&lt;foreign-keys&gt;&lt;key app="EN" db-id="9zxvrdefmetfaoe9azs5xdzpttpezstf0t55" timestamp="1569425043"&gt;193&lt;/key&gt;&lt;/foreign-keys&gt;&lt;ref-type name="Journal Article"&gt;17&lt;/ref-type&gt;&lt;contributors&gt;&lt;authors&gt;&lt;author&gt;Holt, Richard I. G.&lt;/author&gt;&lt;author&gt;Kalra, Sanjay&lt;/author&gt;&lt;/authors&gt;&lt;/contributors&gt;&lt;titles&gt;&lt;title&gt;A new DAWN: Improving the psychosocial management of diabetes&lt;/title&gt;&lt;secondary-title&gt;Indian journal of endocrinology and metabolism&lt;/secondary-title&gt;&lt;alt-title&gt;Indian J Endocrinol Metab&lt;/alt-title&gt;&lt;/titles&gt;&lt;periodical&gt;&lt;full-title&gt;Indian journal of endocrinology and metabolism&lt;/full-title&gt;&lt;abbr-1&gt;Indian J Endocrinol Metab&lt;/abbr-1&gt;&lt;/periodical&gt;&lt;alt-periodical&gt;&lt;full-title&gt;Indian journal of endocrinology and metabolism&lt;/full-title&gt;&lt;abbr-1&gt;Indian J Endocrinol Metab&lt;/abbr-1&gt;&lt;/alt-periodical&gt;&lt;pages&gt;S95-S99&lt;/pages&gt;&lt;volume&gt;17&lt;/volume&gt;&lt;number&gt;Suppl 1&lt;/number&gt;&lt;keywords&gt;&lt;keyword&gt;Diabetes&lt;/keyword&gt;&lt;keyword&gt;India&lt;/keyword&gt;&lt;keyword&gt;family&lt;/keyword&gt;&lt;keyword&gt;person centered care&lt;/keyword&gt;&lt;keyword&gt;psychosocial&lt;/keyword&gt;&lt;/keywords&gt;&lt;dates&gt;&lt;year&gt;2013&lt;/year&gt;&lt;/dates&gt;&lt;publisher&gt;Medknow Publications &amp;amp; Media Pvt Ltd&lt;/publisher&gt;&lt;isbn&gt;2230-8210&amp;#xD;2230-9500&lt;/isbn&gt;&lt;accession-num&gt;24251231&lt;/accession-num&gt;&lt;urls&gt;&lt;related-urls&gt;&lt;url&gt;https://www.ncbi.nlm.nih.gov/pubmed/24251231&lt;/url&gt;&lt;url&gt;https://www.ncbi.nlm.nih.gov/pmc/articles/PMC3830378/&lt;/url&gt;&lt;/related-urls&gt;&lt;/urls&gt;&lt;electronic-resource-num&gt;10.4103/2230-8210.119515&lt;/electronic-resource-num&gt;&lt;remote-database-name&gt;PubMed&lt;/remote-database-name&gt;&lt;language&gt;eng&lt;/language&gt;&lt;/record&gt;&lt;/Cite&gt;&lt;/EndNote&gt;</w:instrText>
      </w:r>
      <w:r w:rsidR="004871E6" w:rsidRPr="00370AB5">
        <w:fldChar w:fldCharType="separate"/>
      </w:r>
      <w:r w:rsidR="007344CE" w:rsidRPr="00370AB5">
        <w:rPr>
          <w:noProof/>
        </w:rPr>
        <w:t>[19]</w:t>
      </w:r>
      <w:r w:rsidR="004871E6" w:rsidRPr="00370AB5">
        <w:fldChar w:fldCharType="end"/>
      </w:r>
      <w:r w:rsidRPr="00370AB5">
        <w:t>. The study revealed that</w:t>
      </w:r>
      <w:r w:rsidR="004871E6" w:rsidRPr="00370AB5">
        <w:t xml:space="preserve"> more than a third of people with diabetes</w:t>
      </w:r>
      <w:r w:rsidR="00021944" w:rsidRPr="00370AB5">
        <w:t xml:space="preserve"> felt that their medication interfered with their life and that their treatment regime</w:t>
      </w:r>
      <w:r w:rsidR="003D432E" w:rsidRPr="00370AB5">
        <w:t>n</w:t>
      </w:r>
      <w:r w:rsidR="00021944" w:rsidRPr="00370AB5">
        <w:t xml:space="preserve"> was too complicated.</w:t>
      </w:r>
      <w:r w:rsidR="004871E6" w:rsidRPr="00370AB5">
        <w:t xml:space="preserve"> </w:t>
      </w:r>
      <w:r w:rsidR="00323898" w:rsidRPr="00370AB5">
        <w:t xml:space="preserve">Pharmacists are skilled at performing medication reviews, and their expertise </w:t>
      </w:r>
      <w:r w:rsidR="00FE5087" w:rsidRPr="00370AB5">
        <w:t>is</w:t>
      </w:r>
      <w:r w:rsidR="00323898" w:rsidRPr="00370AB5">
        <w:t xml:space="preserve"> well suited to </w:t>
      </w:r>
      <w:r w:rsidR="00FE5087" w:rsidRPr="00370AB5">
        <w:t>supporting</w:t>
      </w:r>
      <w:r w:rsidR="00323898" w:rsidRPr="00370AB5">
        <w:t xml:space="preserve"> people who are having difficulties with their treatment regime</w:t>
      </w:r>
      <w:r w:rsidR="00FE5087" w:rsidRPr="00370AB5">
        <w:t>n</w:t>
      </w:r>
      <w:r w:rsidR="00323898" w:rsidRPr="00370AB5">
        <w:t xml:space="preserve">. </w:t>
      </w:r>
      <w:r w:rsidR="00021944" w:rsidRPr="00370AB5">
        <w:t>M</w:t>
      </w:r>
      <w:r w:rsidR="006A2C13" w:rsidRPr="00370AB5">
        <w:t>ore tha</w:t>
      </w:r>
      <w:r w:rsidR="003D432E" w:rsidRPr="00370AB5">
        <w:t>n</w:t>
      </w:r>
      <w:r w:rsidR="006A2C13" w:rsidRPr="00370AB5">
        <w:t xml:space="preserve"> 55%</w:t>
      </w:r>
      <w:r w:rsidR="00520BD0" w:rsidRPr="00370AB5">
        <w:t xml:space="preserve"> of people with diabetes</w:t>
      </w:r>
      <w:r w:rsidR="006A2C13" w:rsidRPr="00370AB5">
        <w:t xml:space="preserve"> </w:t>
      </w:r>
      <w:r w:rsidR="00654218" w:rsidRPr="00370AB5">
        <w:t xml:space="preserve">are </w:t>
      </w:r>
      <w:r w:rsidR="006A2C13" w:rsidRPr="00370AB5">
        <w:t>worried about the risk of hypoglycaemia</w:t>
      </w:r>
      <w:r w:rsidR="00654218" w:rsidRPr="00370AB5">
        <w:t xml:space="preserve"> </w:t>
      </w:r>
      <w:r w:rsidR="00654218" w:rsidRPr="00370AB5">
        <w:fldChar w:fldCharType="begin"/>
      </w:r>
      <w:r w:rsidR="007344CE" w:rsidRPr="00370AB5">
        <w:instrText xml:space="preserve"> ADDIN EN.CITE &lt;EndNote&gt;&lt;Cite&gt;&lt;Author&gt;Holt&lt;/Author&gt;&lt;Year&gt;2013&lt;/Year&gt;&lt;RecNum&gt;193&lt;/RecNum&gt;&lt;DisplayText&gt;[19]&lt;/DisplayText&gt;&lt;record&gt;&lt;rec-number&gt;193&lt;/rec-number&gt;&lt;foreign-keys&gt;&lt;key app="EN" db-id="9zxvrdefmetfaoe9azs5xdzpttpezstf0t55" timestamp="1569425043"&gt;193&lt;/key&gt;&lt;/foreign-keys&gt;&lt;ref-type name="Journal Article"&gt;17&lt;/ref-type&gt;&lt;contributors&gt;&lt;authors&gt;&lt;author&gt;Holt, Richard I. G.&lt;/author&gt;&lt;author&gt;Kalra, Sanjay&lt;/author&gt;&lt;/authors&gt;&lt;/contributors&gt;&lt;titles&gt;&lt;title&gt;A new DAWN: Improving the psychosocial management of diabetes&lt;/title&gt;&lt;secondary-title&gt;Indian journal of endocrinology and metabolism&lt;/secondary-title&gt;&lt;alt-title&gt;Indian J Endocrinol Metab&lt;/alt-title&gt;&lt;/titles&gt;&lt;periodical&gt;&lt;full-title&gt;Indian journal of endocrinology and metabolism&lt;/full-title&gt;&lt;abbr-1&gt;Indian J Endocrinol Metab&lt;/abbr-1&gt;&lt;/periodical&gt;&lt;alt-periodical&gt;&lt;full-title&gt;Indian journal of endocrinology and metabolism&lt;/full-title&gt;&lt;abbr-1&gt;Indian J Endocrinol Metab&lt;/abbr-1&gt;&lt;/alt-periodical&gt;&lt;pages&gt;S95-S99&lt;/pages&gt;&lt;volume&gt;17&lt;/volume&gt;&lt;number&gt;Suppl 1&lt;/number&gt;&lt;keywords&gt;&lt;keyword&gt;Diabetes&lt;/keyword&gt;&lt;keyword&gt;India&lt;/keyword&gt;&lt;keyword&gt;family&lt;/keyword&gt;&lt;keyword&gt;person centered care&lt;/keyword&gt;&lt;keyword&gt;psychosocial&lt;/keyword&gt;&lt;/keywords&gt;&lt;dates&gt;&lt;year&gt;2013&lt;/year&gt;&lt;/dates&gt;&lt;publisher&gt;Medknow Publications &amp;amp; Media Pvt Ltd&lt;/publisher&gt;&lt;isbn&gt;2230-8210&amp;#xD;2230-9500&lt;/isbn&gt;&lt;accession-num&gt;24251231&lt;/accession-num&gt;&lt;urls&gt;&lt;related-urls&gt;&lt;url&gt;https://www.ncbi.nlm.nih.gov/pubmed/24251231&lt;/url&gt;&lt;url&gt;https://www.ncbi.nlm.nih.gov/pmc/articles/PMC3830378/&lt;/url&gt;&lt;/related-urls&gt;&lt;/urls&gt;&lt;electronic-resource-num&gt;10.4103/2230-8210.119515&lt;/electronic-resource-num&gt;&lt;remote-database-name&gt;PubMed&lt;/remote-database-name&gt;&lt;language&gt;eng&lt;/language&gt;&lt;/record&gt;&lt;/Cite&gt;&lt;/EndNote&gt;</w:instrText>
      </w:r>
      <w:r w:rsidR="00654218" w:rsidRPr="00370AB5">
        <w:fldChar w:fldCharType="separate"/>
      </w:r>
      <w:r w:rsidR="007344CE" w:rsidRPr="00370AB5">
        <w:rPr>
          <w:noProof/>
        </w:rPr>
        <w:t>[19]</w:t>
      </w:r>
      <w:r w:rsidR="00654218" w:rsidRPr="00370AB5">
        <w:fldChar w:fldCharType="end"/>
      </w:r>
      <w:r w:rsidR="00264DAD" w:rsidRPr="00370AB5">
        <w:t xml:space="preserve"> </w:t>
      </w:r>
      <w:r w:rsidRPr="00370AB5">
        <w:t xml:space="preserve">.  </w:t>
      </w:r>
      <w:r w:rsidR="00323898" w:rsidRPr="00370AB5">
        <w:t xml:space="preserve">Pharmacists can provide individual education and advice on how to minimise this risk. </w:t>
      </w:r>
    </w:p>
    <w:p w14:paraId="0D9E32AE" w14:textId="3601A3F5" w:rsidR="00F441D0" w:rsidRPr="00370AB5" w:rsidRDefault="00021944" w:rsidP="00F441D0">
      <w:pPr>
        <w:spacing w:line="480" w:lineRule="auto"/>
      </w:pPr>
      <w:r w:rsidRPr="00370AB5">
        <w:t xml:space="preserve">Better support and </w:t>
      </w:r>
      <w:r w:rsidR="00520BD0" w:rsidRPr="00370AB5">
        <w:t>lower</w:t>
      </w:r>
      <w:r w:rsidRPr="00370AB5">
        <w:t xml:space="preserve"> disease burden</w:t>
      </w:r>
      <w:r w:rsidR="00520BD0" w:rsidRPr="00370AB5">
        <w:t>,</w:t>
      </w:r>
      <w:r w:rsidRPr="00370AB5">
        <w:t xml:space="preserve"> in terms of complications</w:t>
      </w:r>
      <w:r w:rsidR="00520BD0" w:rsidRPr="00370AB5">
        <w:t>,</w:t>
      </w:r>
      <w:r w:rsidRPr="00370AB5">
        <w:t xml:space="preserve"> </w:t>
      </w:r>
      <w:r w:rsidR="00FE789A" w:rsidRPr="00370AB5">
        <w:rPr>
          <w:lang w:val="en"/>
        </w:rPr>
        <w:t>are</w:t>
      </w:r>
      <w:r w:rsidRPr="00370AB5">
        <w:rPr>
          <w:lang w:val="en"/>
        </w:rPr>
        <w:t xml:space="preserve"> both</w:t>
      </w:r>
      <w:r w:rsidR="006A2C13" w:rsidRPr="00370AB5">
        <w:rPr>
          <w:lang w:val="en"/>
        </w:rPr>
        <w:t xml:space="preserve"> associated with more </w:t>
      </w:r>
      <w:proofErr w:type="spellStart"/>
      <w:r w:rsidR="006A2C13" w:rsidRPr="00370AB5">
        <w:rPr>
          <w:lang w:val="en"/>
        </w:rPr>
        <w:t>favourable</w:t>
      </w:r>
      <w:proofErr w:type="spellEnd"/>
      <w:r w:rsidR="006A2C13" w:rsidRPr="00370AB5">
        <w:rPr>
          <w:lang w:val="en"/>
        </w:rPr>
        <w:t xml:space="preserve"> outcomes</w:t>
      </w:r>
      <w:r w:rsidR="00520BD0" w:rsidRPr="00370AB5">
        <w:rPr>
          <w:lang w:val="en"/>
        </w:rPr>
        <w:t xml:space="preserve"> with respect to</w:t>
      </w:r>
      <w:r w:rsidR="006A2C13" w:rsidRPr="00370AB5">
        <w:rPr>
          <w:lang w:val="en"/>
        </w:rPr>
        <w:t xml:space="preserve"> well-being and quality-of-life</w:t>
      </w:r>
      <w:r w:rsidR="00FE789A" w:rsidRPr="00370AB5">
        <w:rPr>
          <w:lang w:val="en"/>
        </w:rPr>
        <w:t xml:space="preserve"> </w:t>
      </w:r>
      <w:r w:rsidR="00FE789A" w:rsidRPr="00370AB5">
        <w:rPr>
          <w:lang w:val="en"/>
        </w:rPr>
        <w:fldChar w:fldCharType="begin"/>
      </w:r>
      <w:r w:rsidR="007344CE" w:rsidRPr="00370AB5">
        <w:rPr>
          <w:lang w:val="en"/>
        </w:rPr>
        <w:instrText xml:space="preserve"> ADDIN EN.CITE &lt;EndNote&gt;&lt;Cite&gt;&lt;Author&gt;Holt&lt;/Author&gt;&lt;Year&gt;2013&lt;/Year&gt;&lt;RecNum&gt;193&lt;/RecNum&gt;&lt;DisplayText&gt;[19]&lt;/DisplayText&gt;&lt;record&gt;&lt;rec-number&gt;193&lt;/rec-number&gt;&lt;foreign-keys&gt;&lt;key app="EN" db-id="9zxvrdefmetfaoe9azs5xdzpttpezstf0t55" timestamp="1569425043"&gt;193&lt;/key&gt;&lt;/foreign-keys&gt;&lt;ref-type name="Journal Article"&gt;17&lt;/ref-type&gt;&lt;contributors&gt;&lt;authors&gt;&lt;author&gt;Holt, Richard I. G.&lt;/author&gt;&lt;author&gt;Kalra, Sanjay&lt;/author&gt;&lt;/authors&gt;&lt;/contributors&gt;&lt;titles&gt;&lt;title&gt;A new DAWN: Improving the psychosocial management of diabetes&lt;/title&gt;&lt;secondary-title&gt;Indian journal of endocrinology and metabolism&lt;/secondary-title&gt;&lt;alt-title&gt;Indian J Endocrinol Metab&lt;/alt-title&gt;&lt;/titles&gt;&lt;periodical&gt;&lt;full-title&gt;Indian journal of endocrinology and metabolism&lt;/full-title&gt;&lt;abbr-1&gt;Indian J Endocrinol Metab&lt;/abbr-1&gt;&lt;/periodical&gt;&lt;alt-periodical&gt;&lt;full-title&gt;Indian journal of endocrinology and metabolism&lt;/full-title&gt;&lt;abbr-1&gt;Indian J Endocrinol Metab&lt;/abbr-1&gt;&lt;/alt-periodical&gt;&lt;pages&gt;S95-S99&lt;/pages&gt;&lt;volume&gt;17&lt;/volume&gt;&lt;number&gt;Suppl 1&lt;/number&gt;&lt;keywords&gt;&lt;keyword&gt;Diabetes&lt;/keyword&gt;&lt;keyword&gt;India&lt;/keyword&gt;&lt;keyword&gt;family&lt;/keyword&gt;&lt;keyword&gt;person centered care&lt;/keyword&gt;&lt;keyword&gt;psychosocial&lt;/keyword&gt;&lt;/keywords&gt;&lt;dates&gt;&lt;year&gt;2013&lt;/year&gt;&lt;/dates&gt;&lt;publisher&gt;Medknow Publications &amp;amp; Media Pvt Ltd&lt;/publisher&gt;&lt;isbn&gt;2230-8210&amp;#xD;2230-9500&lt;/isbn&gt;&lt;accession-num&gt;24251231&lt;/accession-num&gt;&lt;urls&gt;&lt;related-urls&gt;&lt;url&gt;https://www.ncbi.nlm.nih.gov/pubmed/24251231&lt;/url&gt;&lt;url&gt;https://www.ncbi.nlm.nih.gov/pmc/articles/PMC3830378/&lt;/url&gt;&lt;/related-urls&gt;&lt;/urls&gt;&lt;electronic-resource-num&gt;10.4103/2230-8210.119515&lt;/electronic-resource-num&gt;&lt;remote-database-name&gt;PubMed&lt;/remote-database-name&gt;&lt;language&gt;eng&lt;/language&gt;&lt;/record&gt;&lt;/Cite&gt;&lt;/EndNote&gt;</w:instrText>
      </w:r>
      <w:r w:rsidR="00FE789A" w:rsidRPr="00370AB5">
        <w:rPr>
          <w:lang w:val="en"/>
        </w:rPr>
        <w:fldChar w:fldCharType="separate"/>
      </w:r>
      <w:r w:rsidR="007344CE" w:rsidRPr="00370AB5">
        <w:rPr>
          <w:noProof/>
          <w:lang w:val="en"/>
        </w:rPr>
        <w:t>[19]</w:t>
      </w:r>
      <w:r w:rsidR="00FE789A" w:rsidRPr="00370AB5">
        <w:rPr>
          <w:lang w:val="en"/>
        </w:rPr>
        <w:fldChar w:fldCharType="end"/>
      </w:r>
      <w:r w:rsidRPr="00370AB5">
        <w:rPr>
          <w:lang w:val="en"/>
        </w:rPr>
        <w:t xml:space="preserve">. </w:t>
      </w:r>
      <w:r w:rsidR="00AC2EED" w:rsidRPr="00370AB5">
        <w:t xml:space="preserve">Community pharmacists can provide </w:t>
      </w:r>
      <w:r w:rsidR="00622053" w:rsidRPr="00370AB5">
        <w:t>additional support</w:t>
      </w:r>
      <w:r w:rsidR="00AC2EED" w:rsidRPr="00370AB5">
        <w:t xml:space="preserve"> to what already takes place in existing diabetes healthcare services, and in doing so, </w:t>
      </w:r>
      <w:r w:rsidR="007954F9" w:rsidRPr="00370AB5">
        <w:t>help</w:t>
      </w:r>
      <w:r w:rsidR="00622053" w:rsidRPr="00370AB5">
        <w:t xml:space="preserve"> to</w:t>
      </w:r>
      <w:r w:rsidR="007954F9" w:rsidRPr="00370AB5">
        <w:t xml:space="preserve"> reduce disease </w:t>
      </w:r>
      <w:r w:rsidR="00DA3273" w:rsidRPr="00370AB5">
        <w:t>burden</w:t>
      </w:r>
      <w:r w:rsidR="00AC2EED" w:rsidRPr="00370AB5">
        <w:t>.</w:t>
      </w:r>
    </w:p>
    <w:p w14:paraId="090AF051" w14:textId="77777777" w:rsidR="000B0773" w:rsidRPr="00370AB5" w:rsidRDefault="000B0773" w:rsidP="00482B4F">
      <w:pPr>
        <w:pStyle w:val="Heading3"/>
      </w:pPr>
      <w:r w:rsidRPr="00370AB5">
        <w:t>Scope for development o</w:t>
      </w:r>
      <w:r w:rsidR="00482B4F" w:rsidRPr="00370AB5">
        <w:t>f</w:t>
      </w:r>
      <w:r w:rsidRPr="00370AB5">
        <w:t xml:space="preserve"> more integrated working</w:t>
      </w:r>
    </w:p>
    <w:p w14:paraId="5F0D659B" w14:textId="7BAA069B" w:rsidR="00B34CDF" w:rsidRPr="00370AB5" w:rsidRDefault="002B6FB6" w:rsidP="0043288C">
      <w:pPr>
        <w:spacing w:line="480" w:lineRule="auto"/>
      </w:pPr>
      <w:r w:rsidRPr="00370AB5">
        <w:t>Globally</w:t>
      </w:r>
      <w:r w:rsidR="00094D72" w:rsidRPr="00370AB5">
        <w:t>,</w:t>
      </w:r>
      <w:r w:rsidRPr="00370AB5">
        <w:t xml:space="preserve"> pharmacists are assuming more active </w:t>
      </w:r>
      <w:r w:rsidR="00476639" w:rsidRPr="00370AB5">
        <w:t>clinical positions</w:t>
      </w:r>
      <w:r w:rsidRPr="00370AB5">
        <w:t xml:space="preserve"> </w:t>
      </w:r>
      <w:r w:rsidR="00094D72" w:rsidRPr="00370AB5">
        <w:t>with</w:t>
      </w:r>
      <w:r w:rsidRPr="00370AB5">
        <w:t>in inter-professional healthcare teams</w:t>
      </w:r>
      <w:r w:rsidR="00476639" w:rsidRPr="00370AB5">
        <w:t xml:space="preserve"> </w:t>
      </w:r>
      <w:r w:rsidRPr="00370AB5">
        <w:fldChar w:fldCharType="begin"/>
      </w:r>
      <w:r w:rsidR="007344CE" w:rsidRPr="00370AB5">
        <w:instrText xml:space="preserve"> ADDIN EN.CITE &lt;EndNote&gt;&lt;Cite&gt;&lt;Author&gt;International Pharmacetical Federation&lt;/Author&gt;&lt;Year&gt;2017&lt;/Year&gt;&lt;RecNum&gt;198&lt;/RecNum&gt;&lt;DisplayText&gt;[9]&lt;/DisplayText&gt;&lt;record&gt;&lt;rec-number&gt;198&lt;/rec-number&gt;&lt;foreign-keys&gt;&lt;key app="EN" db-id="9zxvrdefmetfaoe9azs5xdzpttpezstf0t55" timestamp="1569584974"&gt;198&lt;/key&gt;&lt;/foreign-keys&gt;&lt;ref-type name="Web Page"&gt;12&lt;/ref-type&gt;&lt;contributors&gt;&lt;authors&gt;&lt;author&gt;International Pharmacetical Federation,&lt;/author&gt;&lt;/authors&gt;&lt;/contributors&gt;&lt;titles&gt;&lt;title&gt;Pharmacy vision: Board of Pharmaceutical Practice future trends report&lt;/title&gt;&lt;/titles&gt;&lt;number&gt;27.09.2019&lt;/number&gt;&lt;dates&gt;&lt;year&gt;2017&lt;/year&gt;&lt;/dates&gt;&lt;urls&gt;&lt;related-urls&gt;&lt;url&gt;https://www.fip.org/files/fip/BPP/Pharmacy-Vision-BPP-Trends-Report.pdf&lt;/url&gt;&lt;/related-urls&gt;&lt;/urls&gt;&lt;/record&gt;&lt;/Cite&gt;&lt;/EndNote&gt;</w:instrText>
      </w:r>
      <w:r w:rsidRPr="00370AB5">
        <w:fldChar w:fldCharType="separate"/>
      </w:r>
      <w:r w:rsidR="007344CE" w:rsidRPr="00370AB5">
        <w:rPr>
          <w:noProof/>
        </w:rPr>
        <w:t>[9]</w:t>
      </w:r>
      <w:r w:rsidRPr="00370AB5">
        <w:fldChar w:fldCharType="end"/>
      </w:r>
      <w:r w:rsidRPr="00370AB5">
        <w:rPr>
          <w:rFonts w:cstheme="minorHAnsi"/>
        </w:rPr>
        <w:t xml:space="preserve">.  </w:t>
      </w:r>
      <w:r w:rsidR="00476639" w:rsidRPr="00370AB5">
        <w:t xml:space="preserve">Their roles are </w:t>
      </w:r>
      <w:r w:rsidR="00476639" w:rsidRPr="00370AB5">
        <w:rPr>
          <w:rFonts w:eastAsia="BerkeleyPro-Book" w:cstheme="minorHAnsi"/>
        </w:rPr>
        <w:t xml:space="preserve">expanding from traditional dispensing to include more comprehensive clinical services </w:t>
      </w:r>
      <w:r w:rsidR="00476639" w:rsidRPr="00370AB5">
        <w:rPr>
          <w:rFonts w:eastAsia="BerkeleyPro-Book" w:cstheme="minorHAnsi"/>
        </w:rPr>
        <w:fldChar w:fldCharType="begin"/>
      </w:r>
      <w:r w:rsidR="007344CE" w:rsidRPr="00370AB5">
        <w:rPr>
          <w:rFonts w:eastAsia="BerkeleyPro-Book" w:cstheme="minorHAnsi"/>
        </w:rPr>
        <w:instrText xml:space="preserve"> ADDIN EN.CITE &lt;EndNote&gt;&lt;Cite&gt;&lt;Author&gt;International Pharmacetical Federation&lt;/Author&gt;&lt;Year&gt;2017&lt;/Year&gt;&lt;RecNum&gt;198&lt;/RecNum&gt;&lt;DisplayText&gt;[6, 9]&lt;/DisplayText&gt;&lt;record&gt;&lt;rec-number&gt;198&lt;/rec-number&gt;&lt;foreign-keys&gt;&lt;key app="EN" db-id="9zxvrdefmetfaoe9azs5xdzpttpezstf0t55" timestamp="1569584974"&gt;198&lt;/key&gt;&lt;/foreign-keys&gt;&lt;ref-type name="Web Page"&gt;12&lt;/ref-type&gt;&lt;contributors&gt;&lt;authors&gt;&lt;author&gt;International Pharmacetical Federation,&lt;/author&gt;&lt;/authors&gt;&lt;/contributors&gt;&lt;titles&gt;&lt;title&gt;Pharmacy vision: Board of Pharmaceutical Practice future trends report&lt;/title&gt;&lt;/titles&gt;&lt;number&gt;27.09.2019&lt;/number&gt;&lt;dates&gt;&lt;year&gt;2017&lt;/year&gt;&lt;/dates&gt;&lt;urls&gt;&lt;related-urls&gt;&lt;url&gt;https://www.fip.org/files/fip/BPP/Pharmacy-Vision-BPP-Trends-Report.pdf&lt;/url&gt;&lt;/related-urls&gt;&lt;/urls&gt;&lt;/record&gt;&lt;/Cite&gt;&lt;Cite&gt;&lt;Author&gt;International Pharmaceutical Federation&lt;/Author&gt;&lt;Year&gt;2017&lt;/Year&gt;&lt;RecNum&gt;189&lt;/RecNum&gt;&lt;record&gt;&lt;rec-number&gt;189&lt;/rec-number&gt;&lt;foreign-keys&gt;&lt;key app="EN" db-id="9zxvrdefmetfaoe9azs5xdzpttpezstf0t55" timestamp="1569419973"&gt;189&lt;/key&gt;&lt;/foreign-keys&gt;&lt;ref-type name="Web Page"&gt;12&lt;/ref-type&gt;&lt;contributors&gt;&lt;authors&gt;&lt;author&gt;International Pharmaceutical Federation,&lt;/author&gt;&lt;/authors&gt;&lt;/contributors&gt;&lt;titles&gt;&lt;title&gt;Pharmacy at a glance-2015-2017&lt;/title&gt;&lt;/titles&gt;&lt;number&gt;25.09.2019&lt;/number&gt;&lt;dates&gt;&lt;year&gt;2017&lt;/year&gt;&lt;pub-dates&gt;&lt;date&gt;Septmber 2017&lt;/date&gt;&lt;/pub-dates&gt;&lt;/dates&gt;&lt;urls&gt;&lt;related-urls&gt;&lt;url&gt;https://www.fip.org/files/fip/publications/2017-09-Pharmacy_at_a_Glance-2015-2017.pdf&lt;/url&gt;&lt;/related-urls&gt;&lt;/urls&gt;&lt;/record&gt;&lt;/Cite&gt;&lt;/EndNote&gt;</w:instrText>
      </w:r>
      <w:r w:rsidR="00476639" w:rsidRPr="00370AB5">
        <w:rPr>
          <w:rFonts w:eastAsia="BerkeleyPro-Book" w:cstheme="minorHAnsi"/>
        </w:rPr>
        <w:fldChar w:fldCharType="separate"/>
      </w:r>
      <w:r w:rsidR="007344CE" w:rsidRPr="00370AB5">
        <w:rPr>
          <w:rFonts w:eastAsia="BerkeleyPro-Book" w:cstheme="minorHAnsi"/>
          <w:noProof/>
        </w:rPr>
        <w:t>[6, 9]</w:t>
      </w:r>
      <w:r w:rsidR="00476639" w:rsidRPr="00370AB5">
        <w:rPr>
          <w:rFonts w:eastAsia="BerkeleyPro-Book" w:cstheme="minorHAnsi"/>
        </w:rPr>
        <w:fldChar w:fldCharType="end"/>
      </w:r>
      <w:r w:rsidR="00476639" w:rsidRPr="00370AB5">
        <w:t xml:space="preserve">. </w:t>
      </w:r>
      <w:r w:rsidR="00FA4B62" w:rsidRPr="00370AB5">
        <w:t xml:space="preserve">Specialist </w:t>
      </w:r>
      <w:r w:rsidR="0090613B" w:rsidRPr="00370AB5">
        <w:t xml:space="preserve">pharmacy </w:t>
      </w:r>
      <w:r w:rsidR="00501015" w:rsidRPr="00370AB5">
        <w:t>services are now being offered in more than 5</w:t>
      </w:r>
      <w:r w:rsidR="00621DB0" w:rsidRPr="00370AB5">
        <w:t>0% of countries and territories</w:t>
      </w:r>
      <w:r w:rsidR="00501015" w:rsidRPr="00370AB5">
        <w:t xml:space="preserve"> </w:t>
      </w:r>
      <w:r w:rsidR="002C5407" w:rsidRPr="00370AB5">
        <w:t>and include</w:t>
      </w:r>
      <w:r w:rsidR="00501015" w:rsidRPr="00370AB5">
        <w:t xml:space="preserve"> disease management programmes, clinical </w:t>
      </w:r>
      <w:r w:rsidR="00DA3273" w:rsidRPr="00370AB5">
        <w:t xml:space="preserve">measurements </w:t>
      </w:r>
      <w:r w:rsidR="00501015" w:rsidRPr="00370AB5">
        <w:t xml:space="preserve">and medicine usage reviews </w:t>
      </w:r>
      <w:r w:rsidR="00501015" w:rsidRPr="00370AB5">
        <w:fldChar w:fldCharType="begin"/>
      </w:r>
      <w:r w:rsidR="002D6D6C" w:rsidRPr="00370AB5">
        <w:instrText xml:space="preserve"> ADDIN EN.CITE &lt;EndNote&gt;&lt;Cite&gt;&lt;Author&gt;International Pharmaceutical Federation&lt;/Author&gt;&lt;Year&gt;2017&lt;/Year&gt;&lt;RecNum&gt;189&lt;/RecNum&gt;&lt;DisplayText&gt;[6]&lt;/DisplayText&gt;&lt;record&gt;&lt;rec-number&gt;189&lt;/rec-number&gt;&lt;foreign-keys&gt;&lt;key app="EN" db-id="9zxvrdefmetfaoe9azs5xdzpttpezstf0t55" timestamp="1569419973"&gt;189&lt;/key&gt;&lt;/foreign-keys&gt;&lt;ref-type name="Web Page"&gt;12&lt;/ref-type&gt;&lt;contributors&gt;&lt;authors&gt;&lt;author&gt;International Pharmaceutical Federation,&lt;/author&gt;&lt;/authors&gt;&lt;/contributors&gt;&lt;titles&gt;&lt;title&gt;Pharmacy at a glance-2015-2017&lt;/title&gt;&lt;/titles&gt;&lt;number&gt;25.09.2019&lt;/number&gt;&lt;dates&gt;&lt;year&gt;2017&lt;/year&gt;&lt;pub-dates&gt;&lt;date&gt;Septmber 2017&lt;/date&gt;&lt;/pub-dates&gt;&lt;/dates&gt;&lt;urls&gt;&lt;related-urls&gt;&lt;url&gt;https://www.fip.org/files/fip/publications/2017-09-Pharmacy_at_a_Glance-2015-2017.pdf&lt;/url&gt;&lt;/related-urls&gt;&lt;/urls&gt;&lt;/record&gt;&lt;/Cite&gt;&lt;/EndNote&gt;</w:instrText>
      </w:r>
      <w:r w:rsidR="00501015" w:rsidRPr="00370AB5">
        <w:fldChar w:fldCharType="separate"/>
      </w:r>
      <w:r w:rsidR="002D6D6C" w:rsidRPr="00370AB5">
        <w:rPr>
          <w:noProof/>
        </w:rPr>
        <w:t>[6]</w:t>
      </w:r>
      <w:r w:rsidR="00501015" w:rsidRPr="00370AB5">
        <w:fldChar w:fldCharType="end"/>
      </w:r>
      <w:r w:rsidR="00501015" w:rsidRPr="00370AB5">
        <w:t xml:space="preserve">.  </w:t>
      </w:r>
      <w:r w:rsidR="00B34CDF" w:rsidRPr="00370AB5">
        <w:rPr>
          <w:rFonts w:cstheme="minorHAnsi"/>
        </w:rPr>
        <w:t>Pharmacists have</w:t>
      </w:r>
      <w:r w:rsidR="00356596" w:rsidRPr="00370AB5">
        <w:rPr>
          <w:rFonts w:cstheme="minorHAnsi"/>
        </w:rPr>
        <w:t xml:space="preserve"> also</w:t>
      </w:r>
      <w:r w:rsidR="00B34CDF" w:rsidRPr="00370AB5">
        <w:rPr>
          <w:rFonts w:cstheme="minorHAnsi"/>
        </w:rPr>
        <w:t xml:space="preserve"> begun to integrate with primary care practices</w:t>
      </w:r>
      <w:r w:rsidR="00901237" w:rsidRPr="00370AB5">
        <w:rPr>
          <w:rFonts w:cstheme="minorHAnsi"/>
        </w:rPr>
        <w:t xml:space="preserve"> in England</w:t>
      </w:r>
      <w:r w:rsidR="00B34CDF" w:rsidRPr="00370AB5">
        <w:rPr>
          <w:rFonts w:cstheme="minorHAnsi"/>
        </w:rPr>
        <w:t xml:space="preserve">, and by 2020/2021, NHS England has made a commitment to have one pharmacist embedded in general practice for every 30,000 of the population </w:t>
      </w:r>
      <w:r w:rsidR="00B34CDF" w:rsidRPr="00370AB5">
        <w:rPr>
          <w:rFonts w:cstheme="minorHAnsi"/>
        </w:rPr>
        <w:fldChar w:fldCharType="begin"/>
      </w:r>
      <w:r w:rsidR="002D6D6C" w:rsidRPr="00370AB5">
        <w:rPr>
          <w:rFonts w:cstheme="minorHAnsi"/>
        </w:rPr>
        <w:instrText xml:space="preserve"> ADDIN EN.CITE &lt;EndNote&gt;&lt;Cite&gt;&lt;Author&gt;Public Health England&lt;/Author&gt;&lt;Year&gt;2017&lt;/Year&gt;&lt;RecNum&gt;83&lt;/RecNum&gt;&lt;DisplayText&gt;[4]&lt;/DisplayText&gt;&lt;record&gt;&lt;rec-number&gt;83&lt;/rec-number&gt;&lt;foreign-keys&gt;&lt;key app="EN" db-id="92zzaw2dcvxftce5dwy50ppmz592s2vraea2" timestamp="1544713638"&gt;83&lt;/key&gt;&lt;/foreign-keys&gt;&lt;ref-type name="Web Page"&gt;12&lt;/ref-type&gt;&lt;contributors&gt;&lt;authors&gt;&lt;author&gt;Public Health England,&lt;/author&gt;&lt;/authors&gt;&lt;/contributors&gt;&lt;titles&gt;&lt;title&gt;Pharmacy: A Way Forward for Public Health. Opportunities for action through pharmacy for public health.&lt;/title&gt;&lt;/titles&gt;&lt;number&gt;13.12.2018&lt;/number&gt;&lt;dates&gt;&lt;year&gt;2017&lt;/year&gt;&lt;/dates&gt;&lt;urls&gt;&lt;related-urls&gt;&lt;url&gt;https://assets.publishing.service.gov.uk/government/uploads/system/uploads/attachment_data/file/643520/Pharmacy_a_way_forward_for_public_health.pdf&lt;/url&gt;&lt;/related-urls&gt;&lt;/urls&gt;&lt;/record&gt;&lt;/Cite&gt;&lt;/EndNote&gt;</w:instrText>
      </w:r>
      <w:r w:rsidR="00B34CDF" w:rsidRPr="00370AB5">
        <w:rPr>
          <w:rFonts w:cstheme="minorHAnsi"/>
        </w:rPr>
        <w:fldChar w:fldCharType="separate"/>
      </w:r>
      <w:r w:rsidR="002D6D6C" w:rsidRPr="00370AB5">
        <w:rPr>
          <w:rFonts w:cstheme="minorHAnsi"/>
          <w:noProof/>
        </w:rPr>
        <w:t>[4]</w:t>
      </w:r>
      <w:r w:rsidR="00B34CDF" w:rsidRPr="00370AB5">
        <w:rPr>
          <w:rFonts w:cstheme="minorHAnsi"/>
        </w:rPr>
        <w:fldChar w:fldCharType="end"/>
      </w:r>
      <w:r w:rsidR="00B34CDF" w:rsidRPr="00370AB5">
        <w:rPr>
          <w:rFonts w:cstheme="minorHAnsi"/>
        </w:rPr>
        <w:t xml:space="preserve">. </w:t>
      </w:r>
    </w:p>
    <w:p w14:paraId="22DEB969" w14:textId="3830D2B8" w:rsidR="00F441D0" w:rsidRPr="00370AB5" w:rsidRDefault="00972F56" w:rsidP="00F441D0">
      <w:pPr>
        <w:spacing w:line="480" w:lineRule="auto"/>
      </w:pPr>
      <w:r w:rsidRPr="00370AB5">
        <w:t xml:space="preserve">The International Pharmaceutical Federation envisages a future of common patient databases and shared care protocols across care settings, developed collaboratively and based on best evidence </w:t>
      </w:r>
      <w:r w:rsidRPr="00370AB5">
        <w:fldChar w:fldCharType="begin"/>
      </w:r>
      <w:r w:rsidR="007344CE" w:rsidRPr="00370AB5">
        <w:instrText xml:space="preserve"> ADDIN EN.CITE &lt;EndNote&gt;&lt;Cite&gt;&lt;Author&gt;International Pharmacetical Federation&lt;/Author&gt;&lt;Year&gt;2017&lt;/Year&gt;&lt;RecNum&gt;198&lt;/RecNum&gt;&lt;DisplayText&gt;[9]&lt;/DisplayText&gt;&lt;record&gt;&lt;rec-number&gt;198&lt;/rec-number&gt;&lt;foreign-keys&gt;&lt;key app="EN" db-id="9zxvrdefmetfaoe9azs5xdzpttpezstf0t55" timestamp="1569584974"&gt;198&lt;/key&gt;&lt;/foreign-keys&gt;&lt;ref-type name="Web Page"&gt;12&lt;/ref-type&gt;&lt;contributors&gt;&lt;authors&gt;&lt;author&gt;International Pharmacetical Federation,&lt;/author&gt;&lt;/authors&gt;&lt;/contributors&gt;&lt;titles&gt;&lt;title&gt;Pharmacy vision: Board of Pharmaceutical Practice future trends report&lt;/title&gt;&lt;/titles&gt;&lt;number&gt;27.09.2019&lt;/number&gt;&lt;dates&gt;&lt;year&gt;2017&lt;/year&gt;&lt;/dates&gt;&lt;urls&gt;&lt;related-urls&gt;&lt;url&gt;https://www.fip.org/files/fip/BPP/Pharmacy-Vision-BPP-Trends-Report.pdf&lt;/url&gt;&lt;/related-urls&gt;&lt;/urls&gt;&lt;/record&gt;&lt;/Cite&gt;&lt;/EndNote&gt;</w:instrText>
      </w:r>
      <w:r w:rsidRPr="00370AB5">
        <w:fldChar w:fldCharType="separate"/>
      </w:r>
      <w:r w:rsidR="007344CE" w:rsidRPr="00370AB5">
        <w:rPr>
          <w:noProof/>
        </w:rPr>
        <w:t>[9]</w:t>
      </w:r>
      <w:r w:rsidRPr="00370AB5">
        <w:fldChar w:fldCharType="end"/>
      </w:r>
      <w:r w:rsidRPr="00370AB5">
        <w:t>.</w:t>
      </w:r>
      <w:r w:rsidR="006A4B47" w:rsidRPr="00370AB5">
        <w:t xml:space="preserve">  Digital integration is important for this and for pharmacy services to become better embedded into healthcare models, but is still limited in most countries </w:t>
      </w:r>
      <w:r w:rsidR="006A4B47" w:rsidRPr="00370AB5">
        <w:fldChar w:fldCharType="begin"/>
      </w:r>
      <w:r w:rsidR="002D6D6C" w:rsidRPr="00370AB5">
        <w:instrText xml:space="preserve"> ADDIN EN.CITE &lt;EndNote&gt;&lt;Cite&gt;&lt;Author&gt;International Pharmaceutical Federation&lt;/Author&gt;&lt;Year&gt;2017&lt;/Year&gt;&lt;RecNum&gt;189&lt;/RecNum&gt;&lt;DisplayText&gt;[6]&lt;/DisplayText&gt;&lt;record&gt;&lt;rec-number&gt;189&lt;/rec-number&gt;&lt;foreign-keys&gt;&lt;key app="EN" db-id="9zxvrdefmetfaoe9azs5xdzpttpezstf0t55" timestamp="1569419973"&gt;189&lt;/key&gt;&lt;/foreign-keys&gt;&lt;ref-type name="Web Page"&gt;12&lt;/ref-type&gt;&lt;contributors&gt;&lt;authors&gt;&lt;author&gt;International Pharmaceutical Federation,&lt;/author&gt;&lt;/authors&gt;&lt;/contributors&gt;&lt;titles&gt;&lt;title&gt;Pharmacy at a glance-2015-2017&lt;/title&gt;&lt;/titles&gt;&lt;number&gt;25.09.2019&lt;/number&gt;&lt;dates&gt;&lt;year&gt;2017&lt;/year&gt;&lt;pub-dates&gt;&lt;date&gt;Septmber 2017&lt;/date&gt;&lt;/pub-dates&gt;&lt;/dates&gt;&lt;urls&gt;&lt;related-urls&gt;&lt;url&gt;https://www.fip.org/files/fip/publications/2017-09-Pharmacy_at_a_Glance-2015-2017.pdf&lt;/url&gt;&lt;/related-urls&gt;&lt;/urls&gt;&lt;/record&gt;&lt;/Cite&gt;&lt;/EndNote&gt;</w:instrText>
      </w:r>
      <w:r w:rsidR="006A4B47" w:rsidRPr="00370AB5">
        <w:fldChar w:fldCharType="separate"/>
      </w:r>
      <w:r w:rsidR="002D6D6C" w:rsidRPr="00370AB5">
        <w:rPr>
          <w:noProof/>
        </w:rPr>
        <w:t>[6]</w:t>
      </w:r>
      <w:r w:rsidR="006A4B47" w:rsidRPr="00370AB5">
        <w:fldChar w:fldCharType="end"/>
      </w:r>
      <w:r w:rsidR="006A4B47" w:rsidRPr="00370AB5">
        <w:t xml:space="preserve">.  </w:t>
      </w:r>
    </w:p>
    <w:p w14:paraId="557BC8A9" w14:textId="77777777" w:rsidR="000B0773" w:rsidRPr="00370AB5" w:rsidRDefault="000B0773" w:rsidP="00482B4F">
      <w:pPr>
        <w:pStyle w:val="Heading3"/>
      </w:pPr>
      <w:r w:rsidRPr="00370AB5">
        <w:t>Financial sustainability</w:t>
      </w:r>
    </w:p>
    <w:p w14:paraId="08CDDB3B" w14:textId="4BD7D968" w:rsidR="00060437" w:rsidRPr="00370AB5" w:rsidRDefault="00DA3273" w:rsidP="00060437">
      <w:pPr>
        <w:spacing w:line="480" w:lineRule="auto"/>
        <w:rPr>
          <w:rFonts w:eastAsia="BerkeleyPro-Book" w:cstheme="minorHAnsi"/>
        </w:rPr>
      </w:pPr>
      <w:r w:rsidRPr="00370AB5">
        <w:rPr>
          <w:rFonts w:eastAsia="BerkeleyPro-Book" w:cstheme="minorHAnsi"/>
        </w:rPr>
        <w:t>C</w:t>
      </w:r>
      <w:r w:rsidR="00772EDF" w:rsidRPr="00370AB5">
        <w:rPr>
          <w:rFonts w:eastAsia="BerkeleyPro-Book" w:cstheme="minorHAnsi"/>
        </w:rPr>
        <w:t>onsiderable cost savings can be achieved globally</w:t>
      </w:r>
      <w:r w:rsidR="00583F29" w:rsidRPr="00370AB5">
        <w:rPr>
          <w:rFonts w:eastAsia="BerkeleyPro-Book" w:cstheme="minorHAnsi"/>
        </w:rPr>
        <w:t>,</w:t>
      </w:r>
      <w:r w:rsidR="002F3E5B" w:rsidRPr="00370AB5">
        <w:rPr>
          <w:rFonts w:eastAsia="BerkeleyPro-Book" w:cstheme="minorHAnsi"/>
        </w:rPr>
        <w:t xml:space="preserve"> across a </w:t>
      </w:r>
      <w:r w:rsidR="00CC2524" w:rsidRPr="00370AB5">
        <w:rPr>
          <w:rFonts w:eastAsia="BerkeleyPro-Book" w:cstheme="minorHAnsi"/>
        </w:rPr>
        <w:t>breadth</w:t>
      </w:r>
      <w:r w:rsidR="002F3E5B" w:rsidRPr="00370AB5">
        <w:rPr>
          <w:rFonts w:eastAsia="BerkeleyPro-Book" w:cstheme="minorHAnsi"/>
        </w:rPr>
        <w:t xml:space="preserve"> of settings</w:t>
      </w:r>
      <w:r w:rsidR="00772EDF" w:rsidRPr="00370AB5">
        <w:rPr>
          <w:rFonts w:eastAsia="BerkeleyPro-Book" w:cstheme="minorHAnsi"/>
        </w:rPr>
        <w:t xml:space="preserve"> by increased delivery of additional services in community pharmacy </w:t>
      </w:r>
      <w:r w:rsidR="00772EDF" w:rsidRPr="00370AB5">
        <w:rPr>
          <w:rFonts w:eastAsia="BerkeleyPro-Book" w:cstheme="minorHAnsi"/>
        </w:rPr>
        <w:fldChar w:fldCharType="begin"/>
      </w:r>
      <w:r w:rsidR="007344CE" w:rsidRPr="00370AB5">
        <w:rPr>
          <w:rFonts w:eastAsia="BerkeleyPro-Book" w:cstheme="minorHAnsi"/>
        </w:rPr>
        <w:instrText xml:space="preserve"> ADDIN EN.CITE &lt;EndNote&gt;&lt;Cite&gt;&lt;Author&gt;Dalton&lt;/Author&gt;&lt;Year&gt;2017&lt;/Year&gt;&lt;RecNum&gt;196&lt;/RecNum&gt;&lt;DisplayText&gt;[20]&lt;/DisplayText&gt;&lt;record&gt;&lt;rec-number&gt;196&lt;/rec-number&gt;&lt;foreign-keys&gt;&lt;key app="EN" db-id="9zxvrdefmetfaoe9azs5xdzpttpezstf0t55" timestamp="1569506460"&gt;196&lt;/key&gt;&lt;/foreign-keys&gt;&lt;ref-type name="Journal Article"&gt;17&lt;/ref-type&gt;&lt;contributors&gt;&lt;authors&gt;&lt;author&gt;Dalton, Kieran&lt;/author&gt;&lt;author&gt;Byrne, Stephen&lt;/author&gt;&lt;/authors&gt;&lt;/contributors&gt;&lt;titles&gt;&lt;title&gt;Role of the pharmacist in reducing healthcare costs: current insights&lt;/title&gt;&lt;secondary-title&gt;Integrated pharmacy research &amp;amp; practice&lt;/secondary-title&gt;&lt;alt-title&gt;Integr Pharm Res Pract&lt;/alt-title&gt;&lt;/titles&gt;&lt;periodical&gt;&lt;full-title&gt;Integrated Pharmacy Research &amp;amp; Practice&lt;/full-title&gt;&lt;/periodical&gt;&lt;pages&gt;37-46&lt;/pages&gt;&lt;volume&gt;6&lt;/volume&gt;&lt;keywords&gt;&lt;keyword&gt;clinical pharmacy&lt;/keyword&gt;&lt;keyword&gt;cost-effectiveness&lt;/keyword&gt;&lt;keyword&gt;economic evaluation&lt;/keyword&gt;&lt;keyword&gt;pharmaceutical care&lt;/keyword&gt;&lt;keyword&gt;pharmacoeconomics&lt;/keyword&gt;&lt;/keywords&gt;&lt;dates&gt;&lt;year&gt;2017&lt;/year&gt;&lt;/dates&gt;&lt;publisher&gt;Dove Medical Press&lt;/publisher&gt;&lt;isbn&gt;2230-5254&lt;/isbn&gt;&lt;accession-num&gt;29354549&lt;/accession-num&gt;&lt;urls&gt;&lt;related-urls&gt;&lt;url&gt;https://www.ncbi.nlm.nih.gov/pubmed/29354549&lt;/url&gt;&lt;url&gt;https://www.ncbi.nlm.nih.gov/pmc/articles/PMC5774321/&lt;/url&gt;&lt;/related-urls&gt;&lt;/urls&gt;&lt;electronic-resource-num&gt;10.2147/IPRP.S108047&lt;/electronic-resource-num&gt;&lt;remote-database-name&gt;PubMed&lt;/remote-database-name&gt;&lt;language&gt;eng&lt;/language&gt;&lt;/record&gt;&lt;/Cite&gt;&lt;/EndNote&gt;</w:instrText>
      </w:r>
      <w:r w:rsidR="00772EDF" w:rsidRPr="00370AB5">
        <w:rPr>
          <w:rFonts w:eastAsia="BerkeleyPro-Book" w:cstheme="minorHAnsi"/>
        </w:rPr>
        <w:fldChar w:fldCharType="separate"/>
      </w:r>
      <w:r w:rsidR="007344CE" w:rsidRPr="00370AB5">
        <w:rPr>
          <w:rFonts w:eastAsia="BerkeleyPro-Book" w:cstheme="minorHAnsi"/>
          <w:noProof/>
        </w:rPr>
        <w:t>[20]</w:t>
      </w:r>
      <w:r w:rsidR="00772EDF" w:rsidRPr="00370AB5">
        <w:rPr>
          <w:rFonts w:eastAsia="BerkeleyPro-Book" w:cstheme="minorHAnsi"/>
        </w:rPr>
        <w:fldChar w:fldCharType="end"/>
      </w:r>
      <w:r w:rsidR="00772EDF" w:rsidRPr="00370AB5">
        <w:rPr>
          <w:rFonts w:eastAsia="BerkeleyPro-Book" w:cstheme="minorHAnsi"/>
        </w:rPr>
        <w:t xml:space="preserve">.  </w:t>
      </w:r>
      <w:r w:rsidR="00060437" w:rsidRPr="00370AB5">
        <w:rPr>
          <w:rFonts w:eastAsia="BerkeleyPro-Book" w:cstheme="minorHAnsi"/>
        </w:rPr>
        <w:t>An independent report demonstrated</w:t>
      </w:r>
      <w:r w:rsidR="00060437" w:rsidRPr="00370AB5">
        <w:rPr>
          <w:rFonts w:cstheme="minorHAnsi"/>
        </w:rPr>
        <w:t xml:space="preserve"> that community pharmacy</w:t>
      </w:r>
      <w:r w:rsidR="002C5407" w:rsidRPr="00370AB5">
        <w:rPr>
          <w:rFonts w:cstheme="minorHAnsi"/>
        </w:rPr>
        <w:t xml:space="preserve"> in England</w:t>
      </w:r>
      <w:r w:rsidR="00060437" w:rsidRPr="00370AB5">
        <w:rPr>
          <w:rFonts w:cstheme="minorHAnsi"/>
        </w:rPr>
        <w:t xml:space="preserve"> contributed an in-year benefit of £3 billion in 2015, with a further £1.9 billion expected to accrue over the next 20 years</w:t>
      </w:r>
      <w:r w:rsidR="00060437" w:rsidRPr="00370AB5">
        <w:rPr>
          <w:rFonts w:eastAsia="BerkeleyPro-Book" w:cstheme="minorHAnsi"/>
        </w:rPr>
        <w:t xml:space="preserve"> </w:t>
      </w:r>
      <w:r w:rsidR="00060437" w:rsidRPr="00370AB5">
        <w:rPr>
          <w:rFonts w:eastAsia="BerkeleyPro-Book" w:cstheme="minorHAnsi"/>
        </w:rPr>
        <w:fldChar w:fldCharType="begin"/>
      </w:r>
      <w:r w:rsidR="007344CE" w:rsidRPr="00370AB5">
        <w:rPr>
          <w:rFonts w:eastAsia="BerkeleyPro-Book" w:cstheme="minorHAnsi"/>
        </w:rPr>
        <w:instrText xml:space="preserve"> ADDIN EN.CITE &lt;EndNote&gt;&lt;Cite&gt;&lt;Author&gt;PricewaterhouseCoopers&lt;/Author&gt;&lt;Year&gt;2016&lt;/Year&gt;&lt;RecNum&gt;76&lt;/RecNum&gt;&lt;DisplayText&gt;[21]&lt;/DisplayText&gt;&lt;record&gt;&lt;rec-number&gt;76&lt;/rec-number&gt;&lt;foreign-keys&gt;&lt;key app="EN" db-id="92zzaw2dcvxftce5dwy50ppmz592s2vraea2" timestamp="1543416889"&gt;76&lt;/key&gt;&lt;/foreign-keys&gt;&lt;ref-type name="Report"&gt;27&lt;/ref-type&gt;&lt;contributors&gt;&lt;authors&gt;&lt;author&gt;PricewaterhouseCoopers,&lt;/author&gt;&lt;/authors&gt;&lt;/contributors&gt;&lt;titles&gt;&lt;title&gt;The value of community pharmacy-summary report PSNC&lt;/title&gt;&lt;/titles&gt;&lt;pages&gt;1-26&lt;/pages&gt;&lt;dates&gt;&lt;year&gt;2016&lt;/year&gt;&lt;/dates&gt;&lt;urls&gt;&lt;related-urls&gt;&lt;url&gt;https://psnc.org.uk/wp-content/uploads/2016/09/The-value-of-community-pharmacy-detailed-report.pdf&lt;/url&gt;&lt;/related-urls&gt;&lt;/urls&gt;&lt;/record&gt;&lt;/Cite&gt;&lt;/EndNote&gt;</w:instrText>
      </w:r>
      <w:r w:rsidR="00060437" w:rsidRPr="00370AB5">
        <w:rPr>
          <w:rFonts w:eastAsia="BerkeleyPro-Book" w:cstheme="minorHAnsi"/>
        </w:rPr>
        <w:fldChar w:fldCharType="separate"/>
      </w:r>
      <w:r w:rsidR="007344CE" w:rsidRPr="00370AB5">
        <w:rPr>
          <w:rFonts w:eastAsia="BerkeleyPro-Book" w:cstheme="minorHAnsi"/>
          <w:noProof/>
        </w:rPr>
        <w:t>[21]</w:t>
      </w:r>
      <w:r w:rsidR="00060437" w:rsidRPr="00370AB5">
        <w:rPr>
          <w:rFonts w:eastAsia="BerkeleyPro-Book" w:cstheme="minorHAnsi"/>
        </w:rPr>
        <w:fldChar w:fldCharType="end"/>
      </w:r>
      <w:r w:rsidR="00060437" w:rsidRPr="00370AB5">
        <w:rPr>
          <w:rFonts w:eastAsia="BerkeleyPro-Book" w:cstheme="minorHAnsi"/>
        </w:rPr>
        <w:t xml:space="preserve">.  </w:t>
      </w:r>
      <w:r w:rsidR="00DB12F0" w:rsidRPr="00370AB5">
        <w:rPr>
          <w:rFonts w:eastAsia="BerkeleyPro-Book" w:cstheme="minorHAnsi"/>
        </w:rPr>
        <w:t xml:space="preserve">More work is </w:t>
      </w:r>
      <w:r w:rsidR="00583F29" w:rsidRPr="00370AB5">
        <w:rPr>
          <w:rFonts w:eastAsia="BerkeleyPro-Book" w:cstheme="minorHAnsi"/>
        </w:rPr>
        <w:t>required</w:t>
      </w:r>
      <w:r w:rsidR="00DB12F0" w:rsidRPr="00370AB5">
        <w:rPr>
          <w:rFonts w:eastAsia="BerkeleyPro-Book" w:cstheme="minorHAnsi"/>
        </w:rPr>
        <w:t xml:space="preserve"> to </w:t>
      </w:r>
      <w:r w:rsidR="00DB12F0" w:rsidRPr="00370AB5">
        <w:rPr>
          <w:lang w:val="en"/>
        </w:rPr>
        <w:t xml:space="preserve">understand which pharmacy services have the most </w:t>
      </w:r>
      <w:r w:rsidR="0066060B" w:rsidRPr="00370AB5">
        <w:rPr>
          <w:lang w:val="en"/>
        </w:rPr>
        <w:t>substantive</w:t>
      </w:r>
      <w:r w:rsidR="00DB12F0" w:rsidRPr="00370AB5">
        <w:rPr>
          <w:lang w:val="en"/>
        </w:rPr>
        <w:t xml:space="preserve"> clinical benefits to patients whilst also delivering cost savings for healthcare budgets</w:t>
      </w:r>
      <w:r w:rsidR="0066060B" w:rsidRPr="00370AB5">
        <w:rPr>
          <w:lang w:val="en"/>
        </w:rPr>
        <w:t xml:space="preserve"> worldwide</w:t>
      </w:r>
      <w:r w:rsidR="00DB12F0" w:rsidRPr="00370AB5">
        <w:rPr>
          <w:lang w:val="en"/>
        </w:rPr>
        <w:t xml:space="preserve"> </w:t>
      </w:r>
      <w:r w:rsidR="00DB12F0" w:rsidRPr="00370AB5">
        <w:rPr>
          <w:lang w:val="en"/>
        </w:rPr>
        <w:fldChar w:fldCharType="begin"/>
      </w:r>
      <w:r w:rsidR="007344CE" w:rsidRPr="00370AB5">
        <w:rPr>
          <w:lang w:val="en"/>
        </w:rPr>
        <w:instrText xml:space="preserve"> ADDIN EN.CITE &lt;EndNote&gt;&lt;Cite&gt;&lt;Author&gt;Dalton&lt;/Author&gt;&lt;Year&gt;2017&lt;/Year&gt;&lt;RecNum&gt;196&lt;/RecNum&gt;&lt;DisplayText&gt;[20]&lt;/DisplayText&gt;&lt;record&gt;&lt;rec-number&gt;196&lt;/rec-number&gt;&lt;foreign-keys&gt;&lt;key app="EN" db-id="9zxvrdefmetfaoe9azs5xdzpttpezstf0t55" timestamp="1569506460"&gt;196&lt;/key&gt;&lt;/foreign-keys&gt;&lt;ref-type name="Journal Article"&gt;17&lt;/ref-type&gt;&lt;contributors&gt;&lt;authors&gt;&lt;author&gt;Dalton, Kieran&lt;/author&gt;&lt;author&gt;Byrne, Stephen&lt;/author&gt;&lt;/authors&gt;&lt;/contributors&gt;&lt;titles&gt;&lt;title&gt;Role of the pharmacist in reducing healthcare costs: current insights&lt;/title&gt;&lt;secondary-title&gt;Integrated pharmacy research &amp;amp; practice&lt;/secondary-title&gt;&lt;alt-title&gt;Integr Pharm Res Pract&lt;/alt-title&gt;&lt;/titles&gt;&lt;periodical&gt;&lt;full-title&gt;Integrated Pharmacy Research &amp;amp; Practice&lt;/full-title&gt;&lt;/periodical&gt;&lt;pages&gt;37-46&lt;/pages&gt;&lt;volume&gt;6&lt;/volume&gt;&lt;keywords&gt;&lt;keyword&gt;clinical pharmacy&lt;/keyword&gt;&lt;keyword&gt;cost-effectiveness&lt;/keyword&gt;&lt;keyword&gt;economic evaluation&lt;/keyword&gt;&lt;keyword&gt;pharmaceutical care&lt;/keyword&gt;&lt;keyword&gt;pharmacoeconomics&lt;/keyword&gt;&lt;/keywords&gt;&lt;dates&gt;&lt;year&gt;2017&lt;/year&gt;&lt;/dates&gt;&lt;publisher&gt;Dove Medical Press&lt;/publisher&gt;&lt;isbn&gt;2230-5254&lt;/isbn&gt;&lt;accession-num&gt;29354549&lt;/accession-num&gt;&lt;urls&gt;&lt;related-urls&gt;&lt;url&gt;https://www.ncbi.nlm.nih.gov/pubmed/29354549&lt;/url&gt;&lt;url&gt;https://www.ncbi.nlm.nih.gov/pmc/articles/PMC5774321/&lt;/url&gt;&lt;/related-urls&gt;&lt;/urls&gt;&lt;electronic-resource-num&gt;10.2147/IPRP.S108047&lt;/electronic-resource-num&gt;&lt;remote-database-name&gt;PubMed&lt;/remote-database-name&gt;&lt;language&gt;eng&lt;/language&gt;&lt;/record&gt;&lt;/Cite&gt;&lt;/EndNote&gt;</w:instrText>
      </w:r>
      <w:r w:rsidR="00DB12F0" w:rsidRPr="00370AB5">
        <w:rPr>
          <w:lang w:val="en"/>
        </w:rPr>
        <w:fldChar w:fldCharType="separate"/>
      </w:r>
      <w:r w:rsidR="007344CE" w:rsidRPr="00370AB5">
        <w:rPr>
          <w:noProof/>
          <w:lang w:val="en"/>
        </w:rPr>
        <w:t>[20]</w:t>
      </w:r>
      <w:r w:rsidR="00DB12F0" w:rsidRPr="00370AB5">
        <w:rPr>
          <w:lang w:val="en"/>
        </w:rPr>
        <w:fldChar w:fldCharType="end"/>
      </w:r>
      <w:r w:rsidR="00DB12F0" w:rsidRPr="00370AB5">
        <w:rPr>
          <w:lang w:val="en"/>
        </w:rPr>
        <w:t>.</w:t>
      </w:r>
    </w:p>
    <w:p w14:paraId="5C60261F" w14:textId="77777777" w:rsidR="001B5DCB" w:rsidRPr="00370AB5" w:rsidRDefault="001B5DCB" w:rsidP="001B5DCB">
      <w:pPr>
        <w:pStyle w:val="Heading2"/>
      </w:pPr>
      <w:r w:rsidRPr="00370AB5">
        <w:t>Opportunities for community pharmacists in diabetes care</w:t>
      </w:r>
    </w:p>
    <w:p w14:paraId="691655FE" w14:textId="6CD254BC" w:rsidR="001B5DCB" w:rsidRPr="00370AB5" w:rsidRDefault="001B5DCB" w:rsidP="001B5DCB">
      <w:pPr>
        <w:spacing w:line="480" w:lineRule="auto"/>
      </w:pPr>
      <w:r w:rsidRPr="00370AB5">
        <w:t xml:space="preserve">Government policies are beginning to recognise the value of community pharmacists in supporting the management of people with long-term conditions such as diabetes </w:t>
      </w:r>
      <w:r w:rsidRPr="00370AB5">
        <w:fldChar w:fldCharType="begin"/>
      </w:r>
      <w:r w:rsidR="007344CE" w:rsidRPr="00370AB5">
        <w:instrText xml:space="preserve"> ADDIN EN.CITE &lt;EndNote&gt;&lt;Cite&gt;&lt;Author&gt;International Pharmacetical Federation&lt;/Author&gt;&lt;Year&gt;2017&lt;/Year&gt;&lt;RecNum&gt;198&lt;/RecNum&gt;&lt;DisplayText&gt;[9]&lt;/DisplayText&gt;&lt;record&gt;&lt;rec-number&gt;198&lt;/rec-number&gt;&lt;foreign-keys&gt;&lt;key app="EN" db-id="9zxvrdefmetfaoe9azs5xdzpttpezstf0t55" timestamp="1569584974"&gt;198&lt;/key&gt;&lt;/foreign-keys&gt;&lt;ref-type name="Web Page"&gt;12&lt;/ref-type&gt;&lt;contributors&gt;&lt;authors&gt;&lt;author&gt;International Pharmacetical Federation,&lt;/author&gt;&lt;/authors&gt;&lt;/contributors&gt;&lt;titles&gt;&lt;title&gt;Pharmacy vision: Board of Pharmaceutical Practice future trends report&lt;/title&gt;&lt;/titles&gt;&lt;number&gt;27.09.2019&lt;/number&gt;&lt;dates&gt;&lt;year&gt;2017&lt;/year&gt;&lt;/dates&gt;&lt;urls&gt;&lt;related-urls&gt;&lt;url&gt;https://www.fip.org/files/fip/BPP/Pharmacy-Vision-BPP-Trends-Report.pdf&lt;/url&gt;&lt;/related-urls&gt;&lt;/urls&gt;&lt;/record&gt;&lt;/Cite&gt;&lt;/EndNote&gt;</w:instrText>
      </w:r>
      <w:r w:rsidRPr="00370AB5">
        <w:fldChar w:fldCharType="separate"/>
      </w:r>
      <w:r w:rsidR="007344CE" w:rsidRPr="00370AB5">
        <w:rPr>
          <w:noProof/>
        </w:rPr>
        <w:t>[9]</w:t>
      </w:r>
      <w:r w:rsidRPr="00370AB5">
        <w:fldChar w:fldCharType="end"/>
      </w:r>
      <w:r w:rsidRPr="00370AB5">
        <w:t>.  The frequent contact the public has with pharmacists is unique</w:t>
      </w:r>
      <w:r w:rsidR="00813AC3" w:rsidRPr="00370AB5">
        <w:t xml:space="preserve"> and</w:t>
      </w:r>
      <w:r w:rsidRPr="00370AB5">
        <w:t xml:space="preserve"> this contact is greatest in those with long-term conditions, notably diabetes. The management of diabetes is complex, relying on a number of self-care practices</w:t>
      </w:r>
      <w:r w:rsidR="00AD4D8D" w:rsidRPr="00370AB5">
        <w:t xml:space="preserve"> </w:t>
      </w:r>
      <w:r w:rsidR="00AD4D8D" w:rsidRPr="00370AB5">
        <w:fldChar w:fldCharType="begin"/>
      </w:r>
      <w:r w:rsidR="002D6D6C" w:rsidRPr="00370AB5">
        <w:instrText xml:space="preserve"> ADDIN EN.CITE &lt;EndNote&gt;&lt;Cite&gt;&lt;Author&gt;Shrivastava&lt;/Author&gt;&lt;Year&gt;2013&lt;/Year&gt;&lt;RecNum&gt;375&lt;/RecNum&gt;&lt;DisplayText&gt;[3]&lt;/DisplayText&gt;&lt;record&gt;&lt;rec-number&gt;375&lt;/rec-number&gt;&lt;foreign-keys&gt;&lt;key app="EN" db-id="rdf5s2t2lvvzzceavznv5rr6sv0a2vpfxsse" timestamp="1580660139"&gt;375&lt;/key&gt;&lt;/foreign-keys&gt;&lt;ref-type name="Journal Article"&gt;17&lt;/ref-type&gt;&lt;contributors&gt;&lt;authors&gt;&lt;author&gt;Shrivastava, Saurabh Rambiharilal&lt;/author&gt;&lt;author&gt;Shrivastava, Prateek Saurabh&lt;/author&gt;&lt;author&gt;Ramasamy, Jegadeesh&lt;/author&gt;&lt;/authors&gt;&lt;/contributors&gt;&lt;titles&gt;&lt;title&gt;Role of self-care in management of diabetes mellitus&lt;/title&gt;&lt;secondary-title&gt;Journal of diabetes and metabolic disorders&lt;/secondary-title&gt;&lt;alt-title&gt;J Diabetes Metab Disord&lt;/alt-title&gt;&lt;/titles&gt;&lt;periodical&gt;&lt;full-title&gt;Journal of Diabetes and Metabolic Disorders&lt;/full-title&gt;&lt;/periodical&gt;&lt;pages&gt;14-14&lt;/pages&gt;&lt;volume&gt;12&lt;/volume&gt;&lt;number&gt;1&lt;/number&gt;&lt;dates&gt;&lt;year&gt;2013&lt;/year&gt;&lt;/dates&gt;&lt;publisher&gt;BioMed Central&lt;/publisher&gt;&lt;isbn&gt;2251-6581&lt;/isbn&gt;&lt;accession-num&gt;23497559&lt;/accession-num&gt;&lt;urls&gt;&lt;related-urls&gt;&lt;url&gt;https://www.ncbi.nlm.nih.gov/pubmed/23497559&lt;/url&gt;&lt;url&gt;https://www.ncbi.nlm.nih.gov/pmc/articles/PMC3599009/&lt;/url&gt;&lt;/related-urls&gt;&lt;/urls&gt;&lt;electronic-resource-num&gt;10.1186/2251-6581-12-14&lt;/electronic-resource-num&gt;&lt;remote-database-name&gt;PubMed&lt;/remote-database-name&gt;&lt;language&gt;eng&lt;/language&gt;&lt;/record&gt;&lt;/Cite&gt;&lt;/EndNote&gt;</w:instrText>
      </w:r>
      <w:r w:rsidR="00AD4D8D" w:rsidRPr="00370AB5">
        <w:fldChar w:fldCharType="separate"/>
      </w:r>
      <w:r w:rsidR="002D6D6C" w:rsidRPr="00370AB5">
        <w:rPr>
          <w:noProof/>
        </w:rPr>
        <w:t>[3]</w:t>
      </w:r>
      <w:r w:rsidR="00AD4D8D" w:rsidRPr="00370AB5">
        <w:fldChar w:fldCharType="end"/>
      </w:r>
      <w:r w:rsidRPr="00370AB5">
        <w:t>. These include</w:t>
      </w:r>
      <w:r w:rsidR="00274D93" w:rsidRPr="00370AB5">
        <w:t xml:space="preserve">, </w:t>
      </w:r>
      <w:r w:rsidR="000147EA" w:rsidRPr="00370AB5">
        <w:t>but are not lim</w:t>
      </w:r>
      <w:r w:rsidR="00FA4B62" w:rsidRPr="00370AB5">
        <w:t>i</w:t>
      </w:r>
      <w:r w:rsidR="000147EA" w:rsidRPr="00370AB5">
        <w:t xml:space="preserve">ted to, </w:t>
      </w:r>
      <w:r w:rsidRPr="00370AB5">
        <w:t>careful attention to lifestyle including diet, regularly attending healthcare appointments, taking medication(s), and in some instances, having to regularly measure blood glucose and inject insulin.</w:t>
      </w:r>
    </w:p>
    <w:p w14:paraId="18EDD634" w14:textId="175DC151" w:rsidR="001B5DCB" w:rsidRPr="00370AB5" w:rsidRDefault="001B5DCB" w:rsidP="001B5DCB">
      <w:pPr>
        <w:spacing w:line="480" w:lineRule="auto"/>
      </w:pPr>
      <w:r w:rsidRPr="00370AB5">
        <w:t>Empowerment is key to enabl</w:t>
      </w:r>
      <w:r w:rsidR="00813AC3" w:rsidRPr="00370AB5">
        <w:t>ing</w:t>
      </w:r>
      <w:r w:rsidRPr="00370AB5">
        <w:t xml:space="preserve"> people with diabetes to manage their condition and to adapt to various life circumstances</w:t>
      </w:r>
      <w:r w:rsidR="00274D93" w:rsidRPr="00370AB5">
        <w:t xml:space="preserve"> </w:t>
      </w:r>
      <w:r w:rsidR="00274D93" w:rsidRPr="00370AB5">
        <w:fldChar w:fldCharType="begin">
          <w:fldData xml:space="preserve">PEVuZE5vdGU+PENpdGU+PEF1dGhvcj5IZXJuYW5kZXotVGVqYWRhPC9BdXRob3I+PFllYXI+MjAx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</w:fldData>
        </w:fldChar>
      </w:r>
      <w:r w:rsidR="007344CE" w:rsidRPr="00370AB5">
        <w:instrText xml:space="preserve"> ADDIN EN.CITE </w:instrText>
      </w:r>
      <w:r w:rsidR="007344CE" w:rsidRPr="00370AB5">
        <w:fldChar w:fldCharType="begin">
          <w:fldData xml:space="preserve">PEVuZE5vdGU+PENpdGU+PEF1dGhvcj5IZXJuYW5kZXotVGVqYWRhPC9BdXRob3I+PFllYXI+MjAx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</w:fldData>
        </w:fldChar>
      </w:r>
      <w:r w:rsidR="007344CE" w:rsidRPr="00370AB5">
        <w:instrText xml:space="preserve"> ADDIN EN.CITE.DATA </w:instrText>
      </w:r>
      <w:r w:rsidR="007344CE" w:rsidRPr="00370AB5">
        <w:fldChar w:fldCharType="end"/>
      </w:r>
      <w:r w:rsidR="00274D93" w:rsidRPr="00370AB5">
        <w:fldChar w:fldCharType="separate"/>
      </w:r>
      <w:r w:rsidR="007344CE" w:rsidRPr="00370AB5">
        <w:rPr>
          <w:noProof/>
        </w:rPr>
        <w:t>[22]</w:t>
      </w:r>
      <w:r w:rsidR="00274D93" w:rsidRPr="00370AB5">
        <w:fldChar w:fldCharType="end"/>
      </w:r>
      <w:r w:rsidRPr="00370AB5">
        <w:t xml:space="preserve">. For some, this journey can be more challenging. A healthcare appointment may not coincide with when an individual most needs help or support, and there are </w:t>
      </w:r>
      <w:r w:rsidR="00813AC3" w:rsidRPr="00370AB5">
        <w:t>several</w:t>
      </w:r>
      <w:r w:rsidRPr="00370AB5">
        <w:t xml:space="preserve"> reasons why an individual with diabetes may become ‘hardly reached’.  It has been well described that ‘hardly reached’ individuals are at increased risk of diabetes related complications</w:t>
      </w:r>
      <w:r w:rsidR="009975E4" w:rsidRPr="00370AB5">
        <w:t xml:space="preserve"> </w:t>
      </w:r>
      <w:r w:rsidR="009975E4" w:rsidRPr="00370AB5">
        <w:fldChar w:fldCharType="begin"/>
      </w:r>
      <w:r w:rsidR="009975E4" w:rsidRPr="00370AB5">
        <w:instrText xml:space="preserve"> ADDIN EN.CITE &lt;EndNote&gt;&lt;Cite&gt;&lt;Author&gt;Brewster&lt;/Author&gt;&lt;Year&gt;2020&lt;/Year&gt;&lt;RecNum&gt;203&lt;/RecNum&gt;&lt;DisplayText&gt;[23]&lt;/DisplayText&gt;&lt;record&gt;&lt;rec-number&gt;203&lt;/rec-number&gt;&lt;foreign-keys&gt;&lt;key app="EN" db-id="9zxvrdefmetfaoe9azs5xdzpttpezstf0t55" timestamp="1581343970"&gt;203&lt;/key&gt;&lt;/foreign-keys&gt;&lt;ref-type name="Journal Article"&gt;17&lt;/ref-type&gt;&lt;contributors&gt;&lt;authors&gt;&lt;author&gt;Brewster, S.&lt;/author&gt;&lt;author&gt;Bartholomew, J.&lt;/author&gt;&lt;author&gt;Holt, R. I. G.&lt;/author&gt;&lt;author&gt;Price, H.&lt;/author&gt;&lt;/authors&gt;&lt;/contributors&gt;&lt;titles&gt;&lt;title&gt;Non-attendance at diabetes outpatient appointments: a systematic review&lt;/title&gt;&lt;secondary-title&gt;Diabetic Medicine&lt;/secondary-title&gt;&lt;/titles&gt;&lt;periodical&gt;&lt;full-title&gt;Diabetic Medicine&lt;/full-title&gt;&lt;/periodical&gt;&lt;volume&gt;n/a&lt;/volume&gt;&lt;number&gt;n/a&lt;/number&gt;&lt;dates&gt;&lt;year&gt;2020&lt;/year&gt;&lt;pub-dates&gt;&lt;date&gt;2020/01/22&lt;/date&gt;&lt;/pub-dates&gt;&lt;/dates&gt;&lt;publisher&gt;John Wiley &amp;amp; Sons, Ltd&lt;/publisher&gt;&lt;isbn&gt;0742-3071&lt;/isbn&gt;&lt;urls&gt;&lt;related-urls&gt;&lt;url&gt;https://doi.org/10.1111/dme.14241&lt;/url&gt;&lt;/related-urls&gt;&lt;/urls&gt;&lt;electronic-resource-num&gt;10.1111/dme.14241&lt;/electronic-resource-num&gt;&lt;access-date&gt;2020/02/10&lt;/access-date&gt;&lt;/record&gt;&lt;/Cite&gt;&lt;/EndNote&gt;</w:instrText>
      </w:r>
      <w:r w:rsidR="009975E4" w:rsidRPr="00370AB5">
        <w:fldChar w:fldCharType="separate"/>
      </w:r>
      <w:r w:rsidR="009975E4" w:rsidRPr="00370AB5">
        <w:rPr>
          <w:noProof/>
        </w:rPr>
        <w:t>[23]</w:t>
      </w:r>
      <w:r w:rsidR="009975E4" w:rsidRPr="00370AB5">
        <w:fldChar w:fldCharType="end"/>
      </w:r>
      <w:r w:rsidRPr="00370AB5">
        <w:t xml:space="preserve">.  </w:t>
      </w:r>
    </w:p>
    <w:p w14:paraId="53D5A776" w14:textId="143FB729" w:rsidR="001B5DCB" w:rsidRPr="00370AB5" w:rsidRDefault="001B5DCB" w:rsidP="001B5DCB">
      <w:pPr>
        <w:spacing w:line="480" w:lineRule="auto"/>
      </w:pPr>
      <w:r w:rsidRPr="00370AB5">
        <w:t>The Royal Pharmaceutical Society has stated that pharmacists should be supported to play a greater role in the psychological and emotional support of t</w:t>
      </w:r>
      <w:r w:rsidR="00580CC2" w:rsidRPr="00370AB5">
        <w:t xml:space="preserve">hose </w:t>
      </w:r>
      <w:r w:rsidR="007D1A6E" w:rsidRPr="00370AB5">
        <w:t xml:space="preserve">living </w:t>
      </w:r>
      <w:r w:rsidR="00580CC2" w:rsidRPr="00370AB5">
        <w:t>with diabetes</w:t>
      </w:r>
      <w:r w:rsidR="007B1CE5" w:rsidRPr="00370AB5">
        <w:t xml:space="preserve"> </w:t>
      </w:r>
      <w:r w:rsidRPr="00370AB5">
        <w:fldChar w:fldCharType="begin"/>
      </w:r>
      <w:r w:rsidR="007344CE" w:rsidRPr="00370AB5">
        <w:instrText xml:space="preserve"> ADDIN EN.CITE &lt;EndNote&gt;&lt;Cite&gt;&lt;Author&gt;Royal Pharmaceutical Society&lt;/Author&gt;&lt;Year&gt;2019&lt;/Year&gt;&lt;RecNum&gt;185&lt;/RecNum&gt;&lt;DisplayText&gt;[8]&lt;/DisplayText&gt;&lt;record&gt;&lt;rec-number&gt;185&lt;/rec-number&gt;&lt;foreign-keys&gt;&lt;key app="EN" db-id="9zxvrdefmetfaoe9azs5xdzpttpezstf0t55" timestamp="1563973730"&gt;185&lt;/key&gt;&lt;/foreign-keys&gt;&lt;ref-type name="Web Page"&gt;12&lt;/ref-type&gt;&lt;contributors&gt;&lt;authors&gt;&lt;author&gt;Royal Pharmaceutical Society,&lt;/author&gt;&lt;/authors&gt;&lt;/contributors&gt;&lt;titles&gt;&lt;title&gt;Using pharmacists to help improve care for people with type 2 diabetes&lt;/title&gt;&lt;/titles&gt;&lt;volume&gt;2019&lt;/volume&gt;&lt;number&gt;24.07.2019&lt;/number&gt;&lt;dates&gt;&lt;year&gt;2019&lt;/year&gt;&lt;pub-dates&gt;&lt;date&gt;10.07.2019&lt;/date&gt;&lt;/pub-dates&gt;&lt;/dates&gt;&lt;urls&gt;&lt;related-urls&gt;&lt;url&gt;https://www.rpharms.com/recognition/all-our-campaigns/policy-a-z/diabetes/diabetes-policy&lt;/url&gt;&lt;/related-urls&gt;&lt;/urls&gt;&lt;/record&gt;&lt;/Cite&gt;&lt;/EndNote&gt;</w:instrText>
      </w:r>
      <w:r w:rsidRPr="00370AB5">
        <w:fldChar w:fldCharType="separate"/>
      </w:r>
      <w:r w:rsidR="007344CE" w:rsidRPr="00370AB5">
        <w:rPr>
          <w:noProof/>
        </w:rPr>
        <w:t>[8]</w:t>
      </w:r>
      <w:r w:rsidRPr="00370AB5">
        <w:fldChar w:fldCharType="end"/>
      </w:r>
      <w:r w:rsidRPr="00370AB5">
        <w:t>.</w:t>
      </w:r>
      <w:r w:rsidR="007B1CE5" w:rsidRPr="00370AB5">
        <w:t xml:space="preserve">  </w:t>
      </w:r>
      <w:r w:rsidRPr="00370AB5">
        <w:t xml:space="preserve">With their increased availability, accessibility and informal set-up, pharmacists have the potential to be there for individuals when they are most at need.  </w:t>
      </w:r>
      <w:r w:rsidR="007B1CE5" w:rsidRPr="00370AB5">
        <w:t xml:space="preserve">With appropriate training, they are well positioned to notice ‘red flags’ such as acute foot problems, frequent hypoglycaemia, </w:t>
      </w:r>
      <w:r w:rsidR="00DA3273" w:rsidRPr="00370AB5">
        <w:t xml:space="preserve">diabetes </w:t>
      </w:r>
      <w:r w:rsidR="007B1CE5" w:rsidRPr="00370AB5">
        <w:t xml:space="preserve">distress, and to refer to appropriate services if needed, whilst offering an alternative means of identifying and reaching out to people who are struggling.   </w:t>
      </w:r>
    </w:p>
    <w:p w14:paraId="46863940" w14:textId="29CB279A" w:rsidR="00F441D0" w:rsidRPr="00370AB5" w:rsidRDefault="00F441D0" w:rsidP="00F441D0">
      <w:pPr>
        <w:pStyle w:val="Heading2"/>
      </w:pPr>
      <w:r w:rsidRPr="00370AB5">
        <w:t>Community pharmacy interventions in diabetes</w:t>
      </w:r>
    </w:p>
    <w:p w14:paraId="266ACE8E" w14:textId="5D7EF50B" w:rsidR="0054470E" w:rsidRPr="00370AB5" w:rsidRDefault="00ED79BE" w:rsidP="00E95590">
      <w:pPr>
        <w:spacing w:line="480" w:lineRule="auto"/>
      </w:pPr>
      <w:r w:rsidRPr="00370AB5">
        <w:t xml:space="preserve">Community pharmacy interventions have been </w:t>
      </w:r>
      <w:r w:rsidR="007B1CE5" w:rsidRPr="00370AB5">
        <w:t>trialled</w:t>
      </w:r>
      <w:r w:rsidRPr="00370AB5">
        <w:t xml:space="preserve"> across a </w:t>
      </w:r>
      <w:r w:rsidR="007E25DD" w:rsidRPr="00370AB5">
        <w:t>breadth</w:t>
      </w:r>
      <w:r w:rsidRPr="00370AB5">
        <w:t xml:space="preserve"> of healthcare settings</w:t>
      </w:r>
      <w:r w:rsidR="007E25DD" w:rsidRPr="00370AB5">
        <w:t>,</w:t>
      </w:r>
      <w:r w:rsidRPr="00370AB5">
        <w:t xml:space="preserve"> </w:t>
      </w:r>
      <w:r w:rsidR="007E25DD" w:rsidRPr="00370AB5">
        <w:t>covering</w:t>
      </w:r>
      <w:r w:rsidRPr="00370AB5">
        <w:t xml:space="preserve"> a variety of chronic health conditions including asthma </w:t>
      </w:r>
      <w:r w:rsidRPr="00370AB5">
        <w:fldChar w:fldCharType="begin"/>
      </w:r>
      <w:r w:rsidR="009975E4" w:rsidRPr="00370AB5">
        <w:instrText xml:space="preserve"> ADDIN EN.CITE &lt;EndNote&gt;&lt;Cite&gt;&lt;Author&gt;Dokbua&lt;/Author&gt;&lt;Year&gt;2018&lt;/Year&gt;&lt;RecNum&gt;190&lt;/RecNum&gt;&lt;DisplayText&gt;[24]&lt;/DisplayText&gt;&lt;record&gt;&lt;rec-number&gt;190&lt;/rec-number&gt;&lt;foreign-keys&gt;&lt;key app="EN" db-id="9zxvrdefmetfaoe9azs5xdzpttpezstf0t55" timestamp="1569423191"&gt;190&lt;/key&gt;&lt;/foreign-keys&gt;&lt;ref-type name="Journal Article"&gt;17&lt;/ref-type&gt;&lt;contributors&gt;&lt;authors&gt;&lt;author&gt;Dokbua, Suthasinee&lt;/author&gt;&lt;author&gt;Dilokthornsakul, Piyameth&lt;/author&gt;&lt;author&gt;Chaiyakunapruk, Nathorn&lt;/author&gt;&lt;author&gt;Saini, Bandana&lt;/author&gt;&lt;author&gt;Krass, Ines&lt;/author&gt;&lt;author&gt;Dhippayom, Teerapon&lt;/author&gt;&lt;/authors&gt;&lt;/contributors&gt;&lt;titles&gt;&lt;title&gt;Effects of an Asthma Self-Management Support Service Provided by Community Pharmacists: A Systematic Review and Meta-Analysis&lt;/title&gt;&lt;secondary-title&gt;Journal of Managed Care &amp;amp; Specialty Pharmacy&lt;/secondary-title&gt;&lt;/titles&gt;&lt;periodical&gt;&lt;full-title&gt;Journal of Managed Care &amp;amp; Specialty Pharmacy&lt;/full-title&gt;&lt;/periodical&gt;&lt;pages&gt;1184-1196&lt;/pages&gt;&lt;volume&gt;24&lt;/volume&gt;&lt;number&gt;11&lt;/number&gt;&lt;dates&gt;&lt;year&gt;2018&lt;/year&gt;&lt;pub-dates&gt;&lt;date&gt;2018/11/01&lt;/date&gt;&lt;/pub-dates&gt;&lt;/dates&gt;&lt;publisher&gt;Academy of Managed Care Pharmacy&lt;/publisher&gt;&lt;isbn&gt;2376-0540&lt;/isbn&gt;&lt;urls&gt;&lt;related-urls&gt;&lt;url&gt;https://doi.org/10.18553/jmcp.2018.24.11.1184&lt;/url&gt;&lt;/related-urls&gt;&lt;/urls&gt;&lt;electronic-resource-num&gt;10.18553/jmcp.2018.24.11.1184&lt;/electronic-resource-num&gt;&lt;access-date&gt;2019/09/25&lt;/access-date&gt;&lt;/record&gt;&lt;/Cite&gt;&lt;/EndNote&gt;</w:instrText>
      </w:r>
      <w:r w:rsidRPr="00370AB5">
        <w:fldChar w:fldCharType="separate"/>
      </w:r>
      <w:r w:rsidR="009975E4" w:rsidRPr="00370AB5">
        <w:rPr>
          <w:noProof/>
        </w:rPr>
        <w:t>[24]</w:t>
      </w:r>
      <w:r w:rsidRPr="00370AB5">
        <w:fldChar w:fldCharType="end"/>
      </w:r>
      <w:r w:rsidR="007E25DD" w:rsidRPr="00370AB5">
        <w:t xml:space="preserve">, chronic obstructive pulmonary disease (COPD) </w:t>
      </w:r>
      <w:r w:rsidR="007E25DD" w:rsidRPr="00370AB5">
        <w:fldChar w:fldCharType="begin"/>
      </w:r>
      <w:r w:rsidR="009975E4" w:rsidRPr="00370AB5">
        <w:instrText xml:space="preserve"> ADDIN EN.CITE &lt;EndNote&gt;&lt;Cite&gt;&lt;Author&gt;Boots UK&lt;/Author&gt;&lt;Year&gt;2017&lt;/Year&gt;&lt;RecNum&gt;192&lt;/RecNum&gt;&lt;DisplayText&gt;[25]&lt;/DisplayText&gt;&lt;record&gt;&lt;rec-number&gt;192&lt;/rec-number&gt;&lt;foreign-keys&gt;&lt;key app="EN" db-id="9zxvrdefmetfaoe9azs5xdzpttpezstf0t55" timestamp="1569423827"&gt;192&lt;/key&gt;&lt;/foreign-keys&gt;&lt;ref-type name="Web Page"&gt;12&lt;/ref-type&gt;&lt;contributors&gt;&lt;authors&gt;&lt;author&gt;Boots UK, LloydsPharmacy, Rowlands Pharmacy and Well &lt;/author&gt;&lt;/authors&gt;&lt;/contributors&gt;&lt;titles&gt;&lt;title&gt;The Community Pharmacy Future Project&lt;/title&gt;&lt;/titles&gt;&lt;number&gt;25.09.2019&lt;/number&gt;&lt;dates&gt;&lt;year&gt;2017&lt;/year&gt;&lt;/dates&gt;&lt;urls&gt;&lt;related-urls&gt;&lt;url&gt;http://www.communitypharmacyfuture.org.uk/&lt;/url&gt;&lt;/related-urls&gt;&lt;/urls&gt;&lt;/record&gt;&lt;/Cite&gt;&lt;/EndNote&gt;</w:instrText>
      </w:r>
      <w:r w:rsidR="007E25DD" w:rsidRPr="00370AB5">
        <w:fldChar w:fldCharType="separate"/>
      </w:r>
      <w:r w:rsidR="009975E4" w:rsidRPr="00370AB5">
        <w:rPr>
          <w:noProof/>
        </w:rPr>
        <w:t>[25]</w:t>
      </w:r>
      <w:r w:rsidR="007E25DD" w:rsidRPr="00370AB5">
        <w:fldChar w:fldCharType="end"/>
      </w:r>
      <w:r w:rsidR="007E25DD" w:rsidRPr="00370AB5">
        <w:t xml:space="preserve"> and </w:t>
      </w:r>
      <w:r w:rsidRPr="00370AB5">
        <w:t>cardiovascular disease</w:t>
      </w:r>
      <w:r w:rsidR="007E25DD" w:rsidRPr="00370AB5">
        <w:t xml:space="preserve"> </w:t>
      </w:r>
      <w:r w:rsidR="007E25DD" w:rsidRPr="00370AB5">
        <w:fldChar w:fldCharType="begin"/>
      </w:r>
      <w:r w:rsidR="009975E4" w:rsidRPr="00370AB5">
        <w:instrText xml:space="preserve"> ADDIN EN.CITE &lt;EndNote&gt;&lt;Cite&gt;&lt;Author&gt;George&lt;/Author&gt;&lt;Year&gt;2011&lt;/Year&gt;&lt;RecNum&gt;191&lt;/RecNum&gt;&lt;DisplayText&gt;[26]&lt;/DisplayText&gt;&lt;record&gt;&lt;rec-number&gt;191&lt;/rec-number&gt;&lt;foreign-keys&gt;&lt;key app="EN" db-id="9zxvrdefmetfaoe9azs5xdzpttpezstf0t55" timestamp="1569423312"&gt;191&lt;/key&gt;&lt;/foreign-keys&gt;&lt;ref-type name="Journal Article"&gt;17&lt;/ref-type&gt;&lt;contributors&gt;&lt;authors&gt;&lt;author&gt;George, J.&lt;/author&gt;&lt;author&gt;McNamara, K.&lt;/author&gt;&lt;author&gt;Stewart, K.&lt;/author&gt;&lt;/authors&gt;&lt;/contributors&gt;&lt;titles&gt;&lt;title&gt;The roles of community pharmacists in cardiovascular disease prevention and management&lt;/title&gt;&lt;secondary-title&gt;The Australasian medical journal&lt;/secondary-title&gt;&lt;alt-title&gt;Australas Med J&lt;/alt-title&gt;&lt;/titles&gt;&lt;periodical&gt;&lt;full-title&gt;The Australasian medical journal&lt;/full-title&gt;&lt;abbr-1&gt;Australas Med J&lt;/abbr-1&gt;&lt;/periodical&gt;&lt;alt-periodical&gt;&lt;full-title&gt;The Australasian medical journal&lt;/full-title&gt;&lt;abbr-1&gt;Australas Med J&lt;/abbr-1&gt;&lt;/alt-periodical&gt;&lt;pages&gt;266-272&lt;/pages&gt;&lt;volume&gt;4&lt;/volume&gt;&lt;number&gt;5&lt;/number&gt;&lt;edition&gt;2011/05/31&lt;/edition&gt;&lt;keywords&gt;&lt;keyword&gt;Cardiovascular&lt;/keyword&gt;&lt;keyword&gt;community pharmacy&lt;/keyword&gt;&lt;keyword&gt;outcomes&lt;/keyword&gt;&lt;keyword&gt;pharmacist&lt;/keyword&gt;&lt;keyword&gt;primary care&lt;/keyword&gt;&lt;/keywords&gt;&lt;dates&gt;&lt;year&gt;2011&lt;/year&gt;&lt;/dates&gt;&lt;publisher&gt;Australasian Medical Journal&lt;/publisher&gt;&lt;isbn&gt;1836-1935&lt;/isbn&gt;&lt;accession-num&gt;23393519&lt;/accession-num&gt;&lt;urls&gt;&lt;related-urls&gt;&lt;url&gt;https://www.ncbi.nlm.nih.gov/pubmed/23393519&lt;/url&gt;&lt;url&gt;https://www.ncbi.nlm.nih.gov/pmc/articles/PMC3562935/&lt;/url&gt;&lt;/related-urls&gt;&lt;/urls&gt;&lt;electronic-resource-num&gt;10.4066/AMJ.2011.698&lt;/electronic-resource-num&gt;&lt;remote-database-name&gt;PubMed&lt;/remote-database-name&gt;&lt;language&gt;eng&lt;/language&gt;&lt;/record&gt;&lt;/Cite&gt;&lt;/EndNote&gt;</w:instrText>
      </w:r>
      <w:r w:rsidR="007E25DD" w:rsidRPr="00370AB5">
        <w:fldChar w:fldCharType="separate"/>
      </w:r>
      <w:r w:rsidR="009975E4" w:rsidRPr="00370AB5">
        <w:rPr>
          <w:noProof/>
        </w:rPr>
        <w:t>[26]</w:t>
      </w:r>
      <w:r w:rsidR="007E25DD" w:rsidRPr="00370AB5">
        <w:fldChar w:fldCharType="end"/>
      </w:r>
      <w:r w:rsidRPr="00370AB5">
        <w:t xml:space="preserve">. </w:t>
      </w:r>
      <w:r w:rsidR="00CB34B0" w:rsidRPr="00370AB5">
        <w:t xml:space="preserve">There is </w:t>
      </w:r>
      <w:r w:rsidR="00C67A39" w:rsidRPr="00370AB5">
        <w:t>an expanding</w:t>
      </w:r>
      <w:r w:rsidR="00D8737F" w:rsidRPr="00370AB5">
        <w:t xml:space="preserve"> </w:t>
      </w:r>
      <w:r w:rsidR="000502F2" w:rsidRPr="00370AB5">
        <w:t xml:space="preserve">body </w:t>
      </w:r>
      <w:r w:rsidR="00CB34B0" w:rsidRPr="00370AB5">
        <w:t>of evidence supporting the role of community pharmacists in the delivery of diabetes care</w:t>
      </w:r>
      <w:r w:rsidR="00813AC3" w:rsidRPr="00370AB5">
        <w:t xml:space="preserve"> (supplementary tables 1 and 2)</w:t>
      </w:r>
      <w:r w:rsidR="00CB34B0" w:rsidRPr="00370AB5">
        <w:t xml:space="preserve">. </w:t>
      </w:r>
      <w:r w:rsidR="00447A24" w:rsidRPr="00370AB5">
        <w:t>Despite varied settings, healthcare models and population groups, s</w:t>
      </w:r>
      <w:r w:rsidR="008D0BFF" w:rsidRPr="00370AB5">
        <w:t xml:space="preserve">everal systematic reviews have demonstrated the favourable impact community pharmacy interventions have on </w:t>
      </w:r>
      <w:r w:rsidR="006B4B88" w:rsidRPr="00370AB5">
        <w:t xml:space="preserve">both </w:t>
      </w:r>
      <w:r w:rsidR="008D0BFF" w:rsidRPr="00370AB5">
        <w:t xml:space="preserve">clinical and </w:t>
      </w:r>
      <w:r w:rsidR="003D432E" w:rsidRPr="00370AB5">
        <w:t xml:space="preserve">patient-related </w:t>
      </w:r>
      <w:r w:rsidR="008D0BFF" w:rsidRPr="00370AB5">
        <w:t>outcomes</w:t>
      </w:r>
      <w:r w:rsidR="00813AC3" w:rsidRPr="00370AB5">
        <w:t xml:space="preserve"> (supplementary table 2)</w:t>
      </w:r>
      <w:r w:rsidR="00F25E22" w:rsidRPr="00370AB5">
        <w:t xml:space="preserve"> </w:t>
      </w:r>
      <w:r w:rsidR="00494719" w:rsidRPr="00370AB5">
        <w:fldChar w:fldCharType="begin">
          <w:fldData xml:space="preserve">PEVuZE5vdGU+PENpdGU+PEF1dGhvcj5BbnRvaW5lPC9BdXRob3I+PFllYXI+MjAxNDwvWWVhcj48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</w:fldData>
        </w:fldChar>
      </w:r>
      <w:r w:rsidR="009975E4" w:rsidRPr="00370AB5">
        <w:instrText xml:space="preserve"> ADDIN EN.CITE </w:instrText>
      </w:r>
      <w:r w:rsidR="009975E4" w:rsidRPr="00370AB5">
        <w:fldChar w:fldCharType="begin">
          <w:fldData xml:space="preserve">PEVuZE5vdGU+PENpdGU+PEF1dGhvcj5BbnRvaW5lPC9BdXRob3I+PFllYXI+MjAxNDwvWWVhcj48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</w:fldData>
        </w:fldChar>
      </w:r>
      <w:r w:rsidR="009975E4" w:rsidRPr="00370AB5">
        <w:instrText xml:space="preserve"> ADDIN EN.CITE.DATA </w:instrText>
      </w:r>
      <w:r w:rsidR="009975E4" w:rsidRPr="00370AB5">
        <w:fldChar w:fldCharType="end"/>
      </w:r>
      <w:r w:rsidR="00494719" w:rsidRPr="00370AB5">
        <w:fldChar w:fldCharType="separate"/>
      </w:r>
      <w:r w:rsidR="009975E4" w:rsidRPr="00370AB5">
        <w:rPr>
          <w:noProof/>
        </w:rPr>
        <w:t>[27-35]</w:t>
      </w:r>
      <w:r w:rsidR="00494719" w:rsidRPr="00370AB5">
        <w:fldChar w:fldCharType="end"/>
      </w:r>
      <w:r w:rsidR="008D0BFF" w:rsidRPr="00370AB5">
        <w:t>.</w:t>
      </w:r>
      <w:r w:rsidR="0097370D" w:rsidRPr="00370AB5">
        <w:t xml:space="preserve"> </w:t>
      </w:r>
    </w:p>
    <w:p w14:paraId="0F6C71B1" w14:textId="022BFBAC" w:rsidR="00702CBA" w:rsidRPr="00370AB5" w:rsidRDefault="00AC4D91" w:rsidP="003C631B">
      <w:pPr>
        <w:spacing w:line="480" w:lineRule="auto"/>
      </w:pPr>
      <w:r w:rsidRPr="00370AB5">
        <w:t xml:space="preserve">Compared to diabetes interventions led by other </w:t>
      </w:r>
      <w:r w:rsidR="00014CB3" w:rsidRPr="00370AB5">
        <w:t>h</w:t>
      </w:r>
      <w:r w:rsidR="00366E29" w:rsidRPr="00370AB5">
        <w:t>ealthcare professionals</w:t>
      </w:r>
      <w:r w:rsidRPr="00370AB5">
        <w:t>, those run by pharmacists have delivered at least comparabl</w:t>
      </w:r>
      <w:r w:rsidR="00B23E03" w:rsidRPr="00370AB5">
        <w:t>e</w:t>
      </w:r>
      <w:r w:rsidRPr="00370AB5">
        <w:t xml:space="preserve"> effectiveness</w:t>
      </w:r>
      <w:r w:rsidR="003E460B" w:rsidRPr="00370AB5">
        <w:t xml:space="preserve"> in terms of lowering HbA</w:t>
      </w:r>
      <w:r w:rsidR="003E460B" w:rsidRPr="00370AB5">
        <w:rPr>
          <w:vertAlign w:val="subscript"/>
        </w:rPr>
        <w:t>1c</w:t>
      </w:r>
      <w:r w:rsidR="003E460B" w:rsidRPr="00370AB5">
        <w:t>,</w:t>
      </w:r>
      <w:r w:rsidR="00CC32FD" w:rsidRPr="00370AB5">
        <w:t xml:space="preserve"> and </w:t>
      </w:r>
      <w:r w:rsidR="003E460B" w:rsidRPr="00370AB5">
        <w:t xml:space="preserve">improving </w:t>
      </w:r>
      <w:r w:rsidR="00F8559E" w:rsidRPr="00370AB5">
        <w:t xml:space="preserve">cardiovascular </w:t>
      </w:r>
      <w:r w:rsidR="000502F2" w:rsidRPr="00370AB5">
        <w:t>risk factors</w:t>
      </w:r>
      <w:r w:rsidR="00F8559E" w:rsidRPr="00370AB5">
        <w:t xml:space="preserve">, </w:t>
      </w:r>
      <w:r w:rsidR="003E460B" w:rsidRPr="00370AB5">
        <w:t xml:space="preserve">self-management and medication </w:t>
      </w:r>
      <w:r w:rsidR="000502F2" w:rsidRPr="00370AB5">
        <w:t xml:space="preserve">taking </w:t>
      </w:r>
      <w:r w:rsidRPr="00370AB5">
        <w:fldChar w:fldCharType="begin">
          <w:fldData xml:space="preserve">PEVuZE5vdGU+PENpdGU+PEF1dGhvcj5TaGVyaWZhbGk8L0F1dGhvcj48WWVhcj4yMDE1PC9ZZWFy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=
</w:fldData>
        </w:fldChar>
      </w:r>
      <w:r w:rsidR="009975E4" w:rsidRPr="00370AB5">
        <w:instrText xml:space="preserve"> ADDIN EN.CITE </w:instrText>
      </w:r>
      <w:r w:rsidR="009975E4" w:rsidRPr="00370AB5">
        <w:fldChar w:fldCharType="begin">
          <w:fldData xml:space="preserve">PEVuZE5vdGU+PENpdGU+PEF1dGhvcj5TaGVyaWZhbGk8L0F1dGhvcj48WWVhcj4yMDE1PC9ZZWFy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=
</w:fldData>
        </w:fldChar>
      </w:r>
      <w:r w:rsidR="009975E4" w:rsidRPr="00370AB5">
        <w:instrText xml:space="preserve"> ADDIN EN.CITE.DATA </w:instrText>
      </w:r>
      <w:r w:rsidR="009975E4" w:rsidRPr="00370AB5">
        <w:fldChar w:fldCharType="end"/>
      </w:r>
      <w:r w:rsidRPr="00370AB5">
        <w:fldChar w:fldCharType="separate"/>
      </w:r>
      <w:r w:rsidR="009975E4" w:rsidRPr="00370AB5">
        <w:rPr>
          <w:noProof/>
        </w:rPr>
        <w:t>[33, 35-37]</w:t>
      </w:r>
      <w:r w:rsidRPr="00370AB5">
        <w:fldChar w:fldCharType="end"/>
      </w:r>
      <w:r w:rsidRPr="00370AB5">
        <w:t>.</w:t>
      </w:r>
      <w:r w:rsidR="00447A24" w:rsidRPr="00370AB5">
        <w:t xml:space="preserve"> Furthermore,  improvements in HbA</w:t>
      </w:r>
      <w:r w:rsidR="00447A24" w:rsidRPr="00370AB5">
        <w:rPr>
          <w:vertAlign w:val="subscript"/>
        </w:rPr>
        <w:t>1c</w:t>
      </w:r>
      <w:r w:rsidR="00953CB7" w:rsidRPr="00370AB5">
        <w:t xml:space="preserve"> </w:t>
      </w:r>
      <w:r w:rsidR="00540A73" w:rsidRPr="00370AB5">
        <w:t>are</w:t>
      </w:r>
      <w:r w:rsidR="00447A24" w:rsidRPr="00370AB5">
        <w:t xml:space="preserve"> not always influenced by starting HbA</w:t>
      </w:r>
      <w:r w:rsidR="00447A24" w:rsidRPr="00370AB5">
        <w:rPr>
          <w:vertAlign w:val="subscript"/>
        </w:rPr>
        <w:t>1c</w:t>
      </w:r>
      <w:r w:rsidR="00447A24" w:rsidRPr="00370AB5">
        <w:t xml:space="preserve"> or the age of the participant </w:t>
      </w:r>
      <w:r w:rsidR="00447A24" w:rsidRPr="00370AB5">
        <w:fldChar w:fldCharType="begin"/>
      </w:r>
      <w:r w:rsidR="009975E4" w:rsidRPr="00370AB5">
        <w:instrText xml:space="preserve"> ADDIN EN.CITE &lt;EndNote&gt;&lt;Cite&gt;&lt;Author&gt;Fazel&lt;/Author&gt;&lt;Year&gt;2017&lt;/Year&gt;&lt;RecNum&gt;126&lt;/RecNum&gt;&lt;DisplayText&gt;[38]&lt;/DisplayText&gt;&lt;record&gt;&lt;rec-number&gt;126&lt;/rec-number&gt;&lt;foreign-keys&gt;&lt;key app="EN" db-id="92zzaw2dcvxftce5dwy50ppmz592s2vraea2" timestamp="1561473456"&gt;126&lt;/key&gt;&lt;/foreign-keys&gt;&lt;ref-type name="Journal Article"&gt;17&lt;/ref-type&gt;&lt;contributors&gt;&lt;authors&gt;&lt;author&gt;Fazel, Maryam T.&lt;/author&gt;&lt;author&gt;Bagalagel, Alaa&lt;/author&gt;&lt;author&gt;Lee, Jeannie K.&lt;/author&gt;&lt;author&gt;Martin, Jennifer R.&lt;/author&gt;&lt;author&gt;Slack, Marion K.&lt;/author&gt;&lt;/authors&gt;&lt;/contributors&gt;&lt;titles&gt;&lt;title&gt;Impact of Diabetes Care by Pharmacists as Part of Health Care Team in Ambulatory Settings: A Systematic Review and Meta-analysis&lt;/title&gt;&lt;secondary-title&gt;Annals of Pharmacotherapy&lt;/secondary-title&gt;&lt;/titles&gt;&lt;periodical&gt;&lt;full-title&gt;Annals of Pharmacotherapy&lt;/full-title&gt;&lt;/periodical&gt;&lt;pages&gt;890-907&lt;/pages&gt;&lt;volume&gt;51&lt;/volume&gt;&lt;number&gt;10&lt;/number&gt;&lt;dates&gt;&lt;year&gt;2017&lt;/year&gt;&lt;pub-dates&gt;&lt;date&gt;2017/10/01&lt;/date&gt;&lt;/pub-dates&gt;&lt;/dates&gt;&lt;publisher&gt;SAGE Publications Inc&lt;/publisher&gt;&lt;isbn&gt;1060-0280&lt;/isbn&gt;&lt;urls&gt;&lt;related-urls&gt;&lt;url&gt;https://doi.org/10.1177/1060028017711454&lt;/url&gt;&lt;/related-urls&gt;&lt;/urls&gt;&lt;electronic-resource-num&gt;10.1177/1060028017711454&lt;/electronic-resource-num&gt;&lt;access-date&gt;2019/06/25&lt;/access-date&gt;&lt;/record&gt;&lt;/Cite&gt;&lt;/EndNote&gt;</w:instrText>
      </w:r>
      <w:r w:rsidR="00447A24" w:rsidRPr="00370AB5">
        <w:fldChar w:fldCharType="separate"/>
      </w:r>
      <w:r w:rsidR="009975E4" w:rsidRPr="00370AB5">
        <w:rPr>
          <w:noProof/>
        </w:rPr>
        <w:t>[38]</w:t>
      </w:r>
      <w:r w:rsidR="00447A24" w:rsidRPr="00370AB5">
        <w:fldChar w:fldCharType="end"/>
      </w:r>
      <w:r w:rsidR="00447A24" w:rsidRPr="00370AB5">
        <w:t>.</w:t>
      </w:r>
    </w:p>
    <w:p w14:paraId="46C562E5" w14:textId="77777777" w:rsidR="001B2B18" w:rsidRPr="00370AB5" w:rsidRDefault="00BB3841" w:rsidP="00985577">
      <w:pPr>
        <w:pStyle w:val="Heading3"/>
      </w:pPr>
      <w:r w:rsidRPr="00370AB5">
        <w:t>Interventions for t</w:t>
      </w:r>
      <w:r w:rsidR="001B2B18" w:rsidRPr="00370AB5">
        <w:t>ype 2 diabetes</w:t>
      </w:r>
    </w:p>
    <w:p w14:paraId="1D6FD524" w14:textId="63BC731E" w:rsidR="00584DC6" w:rsidRPr="00370AB5" w:rsidRDefault="00EF18B2" w:rsidP="00A77232">
      <w:pPr>
        <w:spacing w:line="480" w:lineRule="auto"/>
      </w:pPr>
      <w:r w:rsidRPr="00370AB5">
        <w:t xml:space="preserve">A </w:t>
      </w:r>
      <w:r w:rsidR="000C21D7" w:rsidRPr="00370AB5">
        <w:t xml:space="preserve">significant </w:t>
      </w:r>
      <w:r w:rsidRPr="00370AB5">
        <w:t>majority of studies evaluating</w:t>
      </w:r>
      <w:r w:rsidR="00447A24" w:rsidRPr="00370AB5">
        <w:t xml:space="preserve"> the </w:t>
      </w:r>
      <w:r w:rsidRPr="00370AB5">
        <w:t xml:space="preserve">effectiveness of pharmacy </w:t>
      </w:r>
      <w:r w:rsidR="00045F27" w:rsidRPr="00370AB5">
        <w:t xml:space="preserve">delivered </w:t>
      </w:r>
      <w:r w:rsidRPr="00370AB5">
        <w:t>intervention</w:t>
      </w:r>
      <w:r w:rsidR="00BB3841" w:rsidRPr="00370AB5">
        <w:t>s for diabetes have focused on t</w:t>
      </w:r>
      <w:r w:rsidRPr="00370AB5">
        <w:t>ype 2 diabetes</w:t>
      </w:r>
      <w:r w:rsidR="002C3F30" w:rsidRPr="00370AB5">
        <w:t xml:space="preserve">.  The duration of </w:t>
      </w:r>
      <w:r w:rsidR="00DC397D" w:rsidRPr="00370AB5">
        <w:t xml:space="preserve">interventions has typically ranged from 3-12 months, </w:t>
      </w:r>
      <w:r w:rsidR="00312338" w:rsidRPr="00370AB5">
        <w:t>while</w:t>
      </w:r>
      <w:r w:rsidR="00DC397D" w:rsidRPr="00370AB5">
        <w:t xml:space="preserve"> the follow-up period has</w:t>
      </w:r>
      <w:r w:rsidR="00312338" w:rsidRPr="00370AB5">
        <w:t xml:space="preserve"> ranged from 1 month to 4 years</w:t>
      </w:r>
      <w:r w:rsidR="00DF7BE3" w:rsidRPr="00370AB5">
        <w:t xml:space="preserve"> </w:t>
      </w:r>
      <w:r w:rsidR="002D6D6C" w:rsidRPr="00370AB5">
        <w:fldChar w:fldCharType="begin">
          <w:fldData xml:space="preserve">PEVuZE5vdGU+PENpdGU+PEF1dGhvcj5QcmVzbGV5PC9BdXRob3I+PFllYXI+MjAxOTwvWWVhcj48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</w:fldData>
        </w:fldChar>
      </w:r>
      <w:r w:rsidR="009975E4" w:rsidRPr="00370AB5">
        <w:instrText xml:space="preserve"> ADDIN EN.CITE </w:instrText>
      </w:r>
      <w:r w:rsidR="009975E4" w:rsidRPr="00370AB5">
        <w:fldChar w:fldCharType="begin">
          <w:fldData xml:space="preserve">PEVuZE5vdGU+PENpdGU+PEF1dGhvcj5QcmVzbGV5PC9BdXRob3I+PFllYXI+MjAxOTwvWWVhcj48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</w:fldData>
        </w:fldChar>
      </w:r>
      <w:r w:rsidR="009975E4" w:rsidRPr="00370AB5">
        <w:instrText xml:space="preserve"> ADDIN EN.CITE.DATA </w:instrText>
      </w:r>
      <w:r w:rsidR="009975E4" w:rsidRPr="00370AB5">
        <w:fldChar w:fldCharType="end"/>
      </w:r>
      <w:r w:rsidR="002D6D6C" w:rsidRPr="00370AB5">
        <w:fldChar w:fldCharType="separate"/>
      </w:r>
      <w:r w:rsidR="009975E4" w:rsidRPr="00370AB5">
        <w:rPr>
          <w:noProof/>
        </w:rPr>
        <w:t>[35, 37]</w:t>
      </w:r>
      <w:r w:rsidR="002D6D6C" w:rsidRPr="00370AB5">
        <w:fldChar w:fldCharType="end"/>
      </w:r>
      <w:r w:rsidR="00F4729B" w:rsidRPr="00370AB5">
        <w:t>. There is conflicting</w:t>
      </w:r>
      <w:r w:rsidR="009263D0" w:rsidRPr="00370AB5">
        <w:t xml:space="preserve"> evidence as to whether </w:t>
      </w:r>
      <w:r w:rsidR="009063A8" w:rsidRPr="00370AB5">
        <w:t>duration</w:t>
      </w:r>
      <w:r w:rsidR="00F4729B" w:rsidRPr="00370AB5">
        <w:t xml:space="preserve"> </w:t>
      </w:r>
      <w:r w:rsidRPr="00370AB5">
        <w:t>predict</w:t>
      </w:r>
      <w:r w:rsidR="00F4729B" w:rsidRPr="00370AB5">
        <w:t>s</w:t>
      </w:r>
      <w:r w:rsidRPr="00370AB5">
        <w:t xml:space="preserve"> effect</w:t>
      </w:r>
      <w:r w:rsidR="00F4729B" w:rsidRPr="00370AB5">
        <w:t xml:space="preserve"> </w:t>
      </w:r>
      <w:r w:rsidRPr="00370AB5">
        <w:fldChar w:fldCharType="begin">
          <w:fldData xml:space="preserve">PEVuZE5vdGU+PENpdGU+PEF1dGhvcj5EZXRlcnM8L0F1dGhvcj48WWVhcj4yMDE3PC9ZZWFyPjxS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</w:fldData>
        </w:fldChar>
      </w:r>
      <w:r w:rsidR="009975E4" w:rsidRPr="00370AB5">
        <w:instrText xml:space="preserve"> ADDIN EN.CITE </w:instrText>
      </w:r>
      <w:r w:rsidR="009975E4" w:rsidRPr="00370AB5">
        <w:fldChar w:fldCharType="begin">
          <w:fldData xml:space="preserve">PEVuZE5vdGU+PENpdGU+PEF1dGhvcj5EZXRlcnM8L0F1dGhvcj48WWVhcj4yMDE3PC9ZZWFyPjxS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</w:fldData>
        </w:fldChar>
      </w:r>
      <w:r w:rsidR="009975E4" w:rsidRPr="00370AB5">
        <w:instrText xml:space="preserve"> ADDIN EN.CITE.DATA </w:instrText>
      </w:r>
      <w:r w:rsidR="009975E4" w:rsidRPr="00370AB5">
        <w:fldChar w:fldCharType="end"/>
      </w:r>
      <w:r w:rsidRPr="00370AB5">
        <w:fldChar w:fldCharType="separate"/>
      </w:r>
      <w:r w:rsidR="009975E4" w:rsidRPr="00370AB5">
        <w:rPr>
          <w:noProof/>
        </w:rPr>
        <w:t>[32, 34, 35]</w:t>
      </w:r>
      <w:r w:rsidRPr="00370AB5">
        <w:fldChar w:fldCharType="end"/>
      </w:r>
      <w:r w:rsidR="000502F2" w:rsidRPr="00370AB5">
        <w:t xml:space="preserve"> but i</w:t>
      </w:r>
      <w:r w:rsidR="00C45787" w:rsidRPr="00370AB5">
        <w:t>t has been proposed that</w:t>
      </w:r>
      <w:r w:rsidRPr="00370AB5">
        <w:t xml:space="preserve"> frequency of contact is mo</w:t>
      </w:r>
      <w:r w:rsidR="00540A73" w:rsidRPr="00370AB5">
        <w:t>st</w:t>
      </w:r>
      <w:r w:rsidRPr="00370AB5">
        <w:t xml:space="preserve"> important</w:t>
      </w:r>
      <w:r w:rsidR="004C6AD8" w:rsidRPr="00370AB5">
        <w:t xml:space="preserve"> </w:t>
      </w:r>
      <w:r w:rsidR="00CE13BA" w:rsidRPr="00370AB5">
        <w:fldChar w:fldCharType="begin"/>
      </w:r>
      <w:r w:rsidR="009975E4" w:rsidRPr="00370AB5">
        <w:instrText xml:space="preserve"> ADDIN EN.CITE &lt;EndNote&gt;&lt;Cite&gt;&lt;Author&gt;van Eikenhorst&lt;/Author&gt;&lt;Year&gt;2017&lt;/Year&gt;&lt;RecNum&gt;94&lt;/RecNum&gt;&lt;DisplayText&gt;[39]&lt;/DisplayText&gt;&lt;record&gt;&lt;rec-number&gt;94&lt;/rec-number&gt;&lt;foreign-keys&gt;&lt;key app="EN" db-id="92zzaw2dcvxftce5dwy50ppmz592s2vraea2" timestamp="1549647304"&gt;94&lt;/key&gt;&lt;/foreign-keys&gt;&lt;ref-type name="Journal Article"&gt;17&lt;/ref-type&gt;&lt;contributors&gt;&lt;authors&gt;&lt;author&gt;van Eikenhorst, Linda&lt;/author&gt;&lt;author&gt;Taxis, Katja&lt;/author&gt;&lt;author&gt;van Dijk, Liset&lt;/author&gt;&lt;author&gt;de Gier, Han&lt;/author&gt;&lt;/authors&gt;&lt;/contributors&gt;&lt;titles&gt;&lt;title&gt;Pharmacist-Led Self-management Interventions to Improve Diabetes Outcomes. A Systematic Literature Review and Meta-Analysis&lt;/title&gt;&lt;secondary-title&gt;Frontiers in pharmacology&lt;/secondary-title&gt;&lt;/titles&gt;&lt;periodical&gt;&lt;full-title&gt;Frontiers in pharmacology&lt;/full-title&gt;&lt;/periodical&gt;&lt;pages&gt;891-891&lt;/pages&gt;&lt;volume&gt;8&lt;/volume&gt;&lt;dates&gt;&lt;year&gt;2017&lt;/year&gt;&lt;/dates&gt;&lt;publisher&gt;Frontiers Media S.A.&lt;/publisher&gt;&lt;isbn&gt;1663-9812&lt;/isbn&gt;&lt;accession-num&gt;29311916&lt;/accession-num&gt;&lt;urls&gt;&lt;related-urls&gt;&lt;url&gt;https://www.ncbi.nlm.nih.gov/pubmed/29311916&lt;/url&gt;&lt;url&gt;https://www.ncbi.nlm.nih.gov/pmc/PMC5735079/&lt;/url&gt;&lt;/related-urls&gt;&lt;/urls&gt;&lt;electronic-resource-num&gt;10.3389/fphar.2017.00891&lt;/electronic-resource-num&gt;&lt;remote-database-name&gt;PubMed&lt;/remote-database-name&gt;&lt;/record&gt;&lt;/Cite&gt;&lt;/EndNote&gt;</w:instrText>
      </w:r>
      <w:r w:rsidR="00CE13BA" w:rsidRPr="00370AB5">
        <w:fldChar w:fldCharType="separate"/>
      </w:r>
      <w:r w:rsidR="009975E4" w:rsidRPr="00370AB5">
        <w:rPr>
          <w:noProof/>
        </w:rPr>
        <w:t>[39]</w:t>
      </w:r>
      <w:r w:rsidR="00CE13BA" w:rsidRPr="00370AB5">
        <w:fldChar w:fldCharType="end"/>
      </w:r>
      <w:r w:rsidRPr="00370AB5">
        <w:t>.</w:t>
      </w:r>
      <w:r w:rsidR="00C367C8" w:rsidRPr="00370AB5">
        <w:t xml:space="preserve"> </w:t>
      </w:r>
    </w:p>
    <w:p w14:paraId="2E172097" w14:textId="1AA0754A" w:rsidR="00420BA1" w:rsidRPr="00370AB5" w:rsidRDefault="00420BA1" w:rsidP="00A77232">
      <w:pPr>
        <w:spacing w:line="480" w:lineRule="auto"/>
      </w:pPr>
      <w:r w:rsidRPr="00370AB5">
        <w:t xml:space="preserve">The outcomes measured in diabetes pharmacy interventions </w:t>
      </w:r>
      <w:r w:rsidR="000A3E44" w:rsidRPr="00370AB5">
        <w:t xml:space="preserve">worldwide </w:t>
      </w:r>
      <w:r w:rsidRPr="00370AB5">
        <w:t>have been varied</w:t>
      </w:r>
      <w:r w:rsidR="000A3E44" w:rsidRPr="00370AB5">
        <w:t xml:space="preserve"> and not always </w:t>
      </w:r>
      <w:r w:rsidR="00DF7BE3" w:rsidRPr="00370AB5">
        <w:t>standardised</w:t>
      </w:r>
      <w:r w:rsidR="000A3E44" w:rsidRPr="00370AB5">
        <w:t>,</w:t>
      </w:r>
      <w:r w:rsidR="00DF7BE3" w:rsidRPr="00370AB5">
        <w:t xml:space="preserve"> making </w:t>
      </w:r>
      <w:r w:rsidR="000A3E44" w:rsidRPr="00370AB5">
        <w:t xml:space="preserve">interpretation of findings complex. Outcome measures </w:t>
      </w:r>
      <w:r w:rsidRPr="00370AB5">
        <w:t>have included HbA</w:t>
      </w:r>
      <w:r w:rsidRPr="00370AB5">
        <w:rPr>
          <w:vertAlign w:val="subscript"/>
        </w:rPr>
        <w:t>1c</w:t>
      </w:r>
      <w:r w:rsidRPr="00370AB5">
        <w:t xml:space="preserve">, fasting glucose, self-measurement of blood glucose, </w:t>
      </w:r>
      <w:r w:rsidR="00C21D51" w:rsidRPr="00370AB5">
        <w:t xml:space="preserve">blood lipids, </w:t>
      </w:r>
      <w:r w:rsidR="00121CC4" w:rsidRPr="00370AB5">
        <w:t xml:space="preserve">body mass index, </w:t>
      </w:r>
      <w:r w:rsidRPr="00370AB5">
        <w:t>blood pressure, measures of diabetes self-care, medication adherence, diet, exercise and foot care</w:t>
      </w:r>
      <w:r w:rsidR="000A3E44" w:rsidRPr="00370AB5">
        <w:t xml:space="preserve"> </w:t>
      </w:r>
      <w:r w:rsidR="000A3E44" w:rsidRPr="00370AB5">
        <w:fldChar w:fldCharType="begin"/>
      </w:r>
      <w:r w:rsidR="009975E4" w:rsidRPr="00370AB5">
        <w:instrText xml:space="preserve"> ADDIN EN.CITE &lt;EndNote&gt;&lt;Cite&gt;&lt;Author&gt;Bukhsh&lt;/Author&gt;&lt;Year&gt;2018&lt;/Year&gt;&lt;RecNum&gt;379&lt;/RecNum&gt;&lt;DisplayText&gt;[40]&lt;/DisplayText&gt;&lt;record&gt;&lt;rec-number&gt;379&lt;/rec-number&gt;&lt;foreign-keys&gt;&lt;key app="EN" db-id="rdf5s2t2lvvzzceavznv5rr6sv0a2vpfxsse" timestamp="1580740014"&gt;379&lt;/key&gt;&lt;/foreign-keys&gt;&lt;ref-type name="Journal Article"&gt;17&lt;/ref-type&gt;&lt;contributors&gt;&lt;authors&gt;&lt;author&gt;Bukhsh, Allah&lt;/author&gt;&lt;author&gt;Tan, Xuan Ying&lt;/author&gt;&lt;author&gt;Chan, Kok Gan&lt;/author&gt;&lt;author&gt;Lee, Learn-Han&lt;/author&gt;&lt;author&gt;Goh, Bey-Hing&lt;/author&gt;&lt;author&gt;Khan, Tahir Mehmood&lt;/author&gt;&lt;/authors&gt;&lt;/contributors&gt;&lt;titles&gt;&lt;title&gt;Effectiveness of pharmacist-led educational interventions on self-care activities and glycemic control of type 2 diabetes patients: a systematic review and meta-analysis&lt;/title&gt;&lt;secondary-title&gt;Patient preference and adherence&lt;/secondary-title&gt;&lt;alt-title&gt;Patient Prefer Adherence&lt;/alt-title&gt;&lt;/titles&gt;&lt;periodical&gt;&lt;full-title&gt;Patient Preference and Adherence&lt;/full-title&gt;&lt;/periodical&gt;&lt;pages&gt;2457-2474&lt;/pages&gt;&lt;volume&gt;12&lt;/volume&gt;&lt;keywords&gt;&lt;keyword&gt;HbA1c&lt;/keyword&gt;&lt;keyword&gt;glycemic control&lt;/keyword&gt;&lt;keyword&gt;meta-analysis&lt;/keyword&gt;&lt;keyword&gt;pharmacist&lt;/keyword&gt;&lt;keyword&gt;self-care&lt;/keyword&gt;&lt;keyword&gt;type 2 diabetes&lt;/keyword&gt;&lt;/keywords&gt;&lt;dates&gt;&lt;year&gt;2018&lt;/year&gt;&lt;/dates&gt;&lt;publisher&gt;Dove Medical Press&lt;/publisher&gt;&lt;isbn&gt;1177-889X&lt;/isbn&gt;&lt;accession-num&gt;30538430&lt;/accession-num&gt;&lt;urls&gt;&lt;related-urls&gt;&lt;url&gt;https://www.ncbi.nlm.nih.gov/pubmed/30538430&lt;/url&gt;&lt;url&gt;https://www.ncbi.nlm.nih.gov/pmc/articles/PMC6254657/&lt;/url&gt;&lt;/related-urls&gt;&lt;/urls&gt;&lt;electronic-resource-num&gt;10.2147/PPA.S180256&lt;/electronic-resource-num&gt;&lt;remote-database-name&gt;PubMed&lt;/remote-database-name&gt;&lt;language&gt;eng&lt;/language&gt;&lt;/record&gt;&lt;/Cite&gt;&lt;/EndNote&gt;</w:instrText>
      </w:r>
      <w:r w:rsidR="000A3E44" w:rsidRPr="00370AB5">
        <w:fldChar w:fldCharType="separate"/>
      </w:r>
      <w:r w:rsidR="009975E4" w:rsidRPr="00370AB5">
        <w:rPr>
          <w:noProof/>
        </w:rPr>
        <w:t>[40]</w:t>
      </w:r>
      <w:r w:rsidR="000A3E44" w:rsidRPr="00370AB5">
        <w:fldChar w:fldCharType="end"/>
      </w:r>
      <w:r w:rsidRPr="00370AB5">
        <w:t xml:space="preserve">.  </w:t>
      </w:r>
      <w:r w:rsidR="00380134" w:rsidRPr="00370AB5">
        <w:t xml:space="preserve">Meta-analyses have found that interventions </w:t>
      </w:r>
      <w:r w:rsidR="00312338" w:rsidRPr="00370AB5">
        <w:t>that</w:t>
      </w:r>
      <w:r w:rsidR="00380134" w:rsidRPr="00370AB5">
        <w:t xml:space="preserve"> combin</w:t>
      </w:r>
      <w:r w:rsidR="00312338" w:rsidRPr="00370AB5">
        <w:t>e</w:t>
      </w:r>
      <w:r w:rsidR="00380134" w:rsidRPr="00370AB5">
        <w:t xml:space="preserve"> diabetes education </w:t>
      </w:r>
      <w:r w:rsidR="00312338" w:rsidRPr="00370AB5">
        <w:t>with</w:t>
      </w:r>
      <w:r w:rsidR="00380134" w:rsidRPr="00370AB5">
        <w:t xml:space="preserve"> </w:t>
      </w:r>
      <w:r w:rsidR="00312338" w:rsidRPr="00370AB5">
        <w:t>pharmacy</w:t>
      </w:r>
      <w:r w:rsidR="00380134" w:rsidRPr="00370AB5">
        <w:t xml:space="preserve"> care have</w:t>
      </w:r>
      <w:r w:rsidR="00FC6988" w:rsidRPr="00370AB5">
        <w:t xml:space="preserve"> </w:t>
      </w:r>
      <w:r w:rsidR="00380134" w:rsidRPr="00370AB5">
        <w:t xml:space="preserve">the greatest impact across a variety of health outcomes </w:t>
      </w:r>
      <w:r w:rsidR="00380134" w:rsidRPr="00370AB5">
        <w:fldChar w:fldCharType="begin">
          <w:fldData xml:space="preserve">PEVuZE5vdGU+PENpdGU+PEF1dGhvcj5CdWtoc2g8L0F1dGhvcj48WWVhcj4yMDE4PC9ZZWFyPjxS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</w:fldData>
        </w:fldChar>
      </w:r>
      <w:r w:rsidR="009975E4" w:rsidRPr="00370AB5">
        <w:instrText xml:space="preserve"> ADDIN EN.CITE </w:instrText>
      </w:r>
      <w:r w:rsidR="009975E4" w:rsidRPr="00370AB5">
        <w:fldChar w:fldCharType="begin">
          <w:fldData xml:space="preserve">PEVuZE5vdGU+PENpdGU+PEF1dGhvcj5CdWtoc2g8L0F1dGhvcj48WWVhcj4yMDE4PC9ZZWFyPjxS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</w:fldData>
        </w:fldChar>
      </w:r>
      <w:r w:rsidR="009975E4" w:rsidRPr="00370AB5">
        <w:instrText xml:space="preserve"> ADDIN EN.CITE.DATA </w:instrText>
      </w:r>
      <w:r w:rsidR="009975E4" w:rsidRPr="00370AB5">
        <w:fldChar w:fldCharType="end"/>
      </w:r>
      <w:r w:rsidR="00380134" w:rsidRPr="00370AB5">
        <w:fldChar w:fldCharType="separate"/>
      </w:r>
      <w:r w:rsidR="009975E4" w:rsidRPr="00370AB5">
        <w:rPr>
          <w:noProof/>
        </w:rPr>
        <w:t>[35, 37]</w:t>
      </w:r>
      <w:r w:rsidR="00380134" w:rsidRPr="00370AB5">
        <w:fldChar w:fldCharType="end"/>
      </w:r>
      <w:r w:rsidR="00380134" w:rsidRPr="00370AB5">
        <w:t>.  Although p</w:t>
      </w:r>
      <w:r w:rsidRPr="00370AB5">
        <w:t>ositive effects</w:t>
      </w:r>
      <w:r w:rsidR="00C21D51" w:rsidRPr="00370AB5">
        <w:t xml:space="preserve"> have been demonstrated across </w:t>
      </w:r>
      <w:r w:rsidR="00380134" w:rsidRPr="00370AB5">
        <w:t>health outcomes, a network meta-analysi</w:t>
      </w:r>
      <w:r w:rsidR="000A3E44" w:rsidRPr="00370AB5">
        <w:t xml:space="preserve">s </w:t>
      </w:r>
      <w:r w:rsidR="00C5158F" w:rsidRPr="00370AB5">
        <w:t xml:space="preserve">of pharmacy delivered education interventions </w:t>
      </w:r>
      <w:r w:rsidR="000A3E44" w:rsidRPr="00370AB5">
        <w:t>confirmed</w:t>
      </w:r>
      <w:r w:rsidR="00380134" w:rsidRPr="00370AB5">
        <w:t xml:space="preserve"> both</w:t>
      </w:r>
      <w:r w:rsidR="000A3E44" w:rsidRPr="00370AB5">
        <w:t xml:space="preserve"> </w:t>
      </w:r>
      <w:r w:rsidR="00380134" w:rsidRPr="00370AB5">
        <w:t xml:space="preserve">clinically and statistically </w:t>
      </w:r>
      <w:r w:rsidR="00397F1E" w:rsidRPr="00370AB5">
        <w:t>significant</w:t>
      </w:r>
      <w:r w:rsidR="00C5158F" w:rsidRPr="00370AB5">
        <w:t xml:space="preserve"> </w:t>
      </w:r>
      <w:r w:rsidR="000A3E44" w:rsidRPr="00370AB5">
        <w:t>positive effect</w:t>
      </w:r>
      <w:r w:rsidR="00397F1E" w:rsidRPr="00370AB5">
        <w:t>s</w:t>
      </w:r>
      <w:r w:rsidR="000A3E44" w:rsidRPr="00370AB5">
        <w:t xml:space="preserve"> on HbA</w:t>
      </w:r>
      <w:r w:rsidR="000A3E44" w:rsidRPr="00370AB5">
        <w:rPr>
          <w:vertAlign w:val="subscript"/>
        </w:rPr>
        <w:t>1c</w:t>
      </w:r>
      <w:r w:rsidR="000A3E44" w:rsidRPr="00370AB5">
        <w:t xml:space="preserve"> </w:t>
      </w:r>
      <w:r w:rsidR="00397F1E" w:rsidRPr="00370AB5">
        <w:t>, body mass index, blood pressure and lipid profile</w:t>
      </w:r>
      <w:r w:rsidR="00380134" w:rsidRPr="00370AB5">
        <w:t xml:space="preserve">s </w:t>
      </w:r>
      <w:r w:rsidRPr="00370AB5">
        <w:fldChar w:fldCharType="begin"/>
      </w:r>
      <w:r w:rsidR="009975E4" w:rsidRPr="00370AB5">
        <w:instrText xml:space="preserve"> ADDIN EN.CITE &lt;EndNote&gt;&lt;Cite&gt;&lt;Author&gt;Bukhsh&lt;/Author&gt;&lt;Year&gt;2018&lt;/Year&gt;&lt;RecNum&gt;34&lt;/RecNum&gt;&lt;DisplayText&gt;[37]&lt;/DisplayText&gt;&lt;record&gt;&lt;rec-number&gt;34&lt;/rec-number&gt;&lt;foreign-keys&gt;&lt;key app="EN" db-id="apw9s2fr4ztx5me55vfxexfh9wss5psdf5wv" timestamp="1580659854"&gt;34&lt;/key&gt;&lt;/foreign-keys&gt;&lt;ref-type name="Journal Article"&gt;17&lt;/ref-type&gt;&lt;contributors&gt;&lt;authors&gt;&lt;author&gt;Bukhsh, Allah&lt;/author&gt;&lt;author&gt;Khan, Tahir M.&lt;/author&gt;&lt;author&gt;Lee, Shaun W. H.&lt;/author&gt;&lt;author&gt;Lee, Learn-Han&lt;/author&gt;&lt;author&gt;Chan, Kok-Gan&lt;/author&gt;&lt;author&gt;Goh, Bey-Hing&lt;/author&gt;&lt;/authors&gt;&lt;/contributors&gt;&lt;titles&gt;&lt;title&gt;Efficacy of Pharmacist Based Diabetes Educational Interventions on Clinical Outcomes of Adults With Type 2 Diabetes Mellitus: A Network Meta-Analysis&lt;/title&gt;&lt;secondary-title&gt;Frontiers in pharmacology&lt;/secondary-title&gt;&lt;/titles&gt;&lt;pages&gt;339-339&lt;/pages&gt;&lt;volume&gt;9&lt;/volume&gt;&lt;dates&gt;&lt;year&gt;2018&lt;/year&gt;&lt;/dates&gt;&lt;publisher&gt;Frontiers Media S.A.&lt;/publisher&gt;&lt;isbn&gt;1663-9812&lt;/isbn&gt;&lt;accession-num&gt;29692730&lt;/accession-num&gt;&lt;urls&gt;&lt;related-urls&gt;&lt;url&gt;https://www.ncbi.nlm.nih.gov/pubmed/29692730&lt;/url&gt;&lt;url&gt;https://www.ncbi.nlm.nih.gov/pmc/PMC5902757/&lt;/url&gt;&lt;/related-urls&gt;&lt;/urls&gt;&lt;electronic-resource-num&gt;10.3389/fphar.2018.00339&lt;/electronic-resource-num&gt;&lt;remote-database-name&gt;PubMed&lt;/remote-database-name&gt;&lt;/record&gt;&lt;/Cite&gt;&lt;/EndNote&gt;</w:instrText>
      </w:r>
      <w:r w:rsidRPr="00370AB5">
        <w:fldChar w:fldCharType="separate"/>
      </w:r>
      <w:r w:rsidR="009975E4" w:rsidRPr="00370AB5">
        <w:rPr>
          <w:noProof/>
        </w:rPr>
        <w:t>[37]</w:t>
      </w:r>
      <w:r w:rsidRPr="00370AB5">
        <w:fldChar w:fldCharType="end"/>
      </w:r>
      <w:r w:rsidRPr="00370AB5">
        <w:t>.</w:t>
      </w:r>
      <w:r w:rsidR="00380134" w:rsidRPr="00370AB5">
        <w:t xml:space="preserve">  </w:t>
      </w:r>
    </w:p>
    <w:p w14:paraId="36E74260" w14:textId="3702EB85" w:rsidR="002C3F30" w:rsidRPr="00370AB5" w:rsidRDefault="00C45787" w:rsidP="00A77232">
      <w:pPr>
        <w:spacing w:line="480" w:lineRule="auto"/>
      </w:pPr>
      <w:r w:rsidRPr="00370AB5">
        <w:t>A</w:t>
      </w:r>
      <w:r w:rsidR="00CC32FD" w:rsidRPr="00370AB5">
        <w:t xml:space="preserve"> majority </w:t>
      </w:r>
      <w:r w:rsidR="007C0BD8" w:rsidRPr="00370AB5">
        <w:t xml:space="preserve">of </w:t>
      </w:r>
      <w:r w:rsidR="00FC6988" w:rsidRPr="00370AB5">
        <w:t xml:space="preserve">pharmacy- delivered </w:t>
      </w:r>
      <w:r w:rsidR="007C0BD8" w:rsidRPr="00370AB5">
        <w:t xml:space="preserve">interventions </w:t>
      </w:r>
      <w:r w:rsidR="00FC6988" w:rsidRPr="00370AB5">
        <w:t xml:space="preserve">to date </w:t>
      </w:r>
      <w:r w:rsidR="00CC32FD" w:rsidRPr="00370AB5">
        <w:t>have been reliant on face-to-face con</w:t>
      </w:r>
      <w:r w:rsidR="001F5D42" w:rsidRPr="00370AB5">
        <w:t>sultations with a pharmacist with</w:t>
      </w:r>
      <w:r w:rsidR="00CC32FD" w:rsidRPr="00370AB5">
        <w:t xml:space="preserve"> a median duration of 45 minutes </w:t>
      </w:r>
      <w:r w:rsidR="00CC32FD" w:rsidRPr="00370AB5">
        <w:fldChar w:fldCharType="begin"/>
      </w:r>
      <w:r w:rsidR="009975E4" w:rsidRPr="00370AB5">
        <w:instrText xml:space="preserve"> ADDIN EN.CITE &lt;EndNote&gt;&lt;Cite&gt;&lt;Author&gt;Deters&lt;/Author&gt;&lt;Year&gt;2017&lt;/Year&gt;&lt;RecNum&gt;124&lt;/RecNum&gt;&lt;DisplayText&gt;[32]&lt;/DisplayText&gt;&lt;record&gt;&lt;rec-number&gt;124&lt;/rec-number&gt;&lt;foreign-keys&gt;&lt;key app="EN" db-id="92zzaw2dcvxftce5dwy50ppmz592s2vraea2" timestamp="1561464641"&gt;124&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eriodical&gt;&lt;full-title&gt;Annals of Pharmacotherapy&lt;/full-title&gt;&lt;/periodical&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00CC32FD" w:rsidRPr="00370AB5">
        <w:fldChar w:fldCharType="separate"/>
      </w:r>
      <w:r w:rsidR="009975E4" w:rsidRPr="00370AB5">
        <w:rPr>
          <w:noProof/>
        </w:rPr>
        <w:t>[32]</w:t>
      </w:r>
      <w:r w:rsidR="00CC32FD" w:rsidRPr="00370AB5">
        <w:fldChar w:fldCharType="end"/>
      </w:r>
      <w:r w:rsidR="00CC32FD" w:rsidRPr="00370AB5">
        <w:t xml:space="preserve">.  </w:t>
      </w:r>
      <w:r w:rsidR="0090790C" w:rsidRPr="00370AB5">
        <w:t xml:space="preserve">Although most intervention elements have </w:t>
      </w:r>
      <w:r w:rsidR="00045F27" w:rsidRPr="00370AB5">
        <w:t>demonstrated</w:t>
      </w:r>
      <w:r w:rsidR="0090790C" w:rsidRPr="00370AB5">
        <w:t xml:space="preserve"> a </w:t>
      </w:r>
      <w:r w:rsidR="00045F27" w:rsidRPr="00370AB5">
        <w:t xml:space="preserve">significantly </w:t>
      </w:r>
      <w:r w:rsidR="0090790C" w:rsidRPr="00370AB5">
        <w:t>positive</w:t>
      </w:r>
      <w:r w:rsidR="002F3E46" w:rsidRPr="00370AB5">
        <w:t xml:space="preserve"> a</w:t>
      </w:r>
      <w:r w:rsidR="0090790C" w:rsidRPr="00370AB5">
        <w:t>ffect on HbA</w:t>
      </w:r>
      <w:r w:rsidR="0090790C" w:rsidRPr="00370AB5">
        <w:rPr>
          <w:vertAlign w:val="subscript"/>
        </w:rPr>
        <w:t>1c</w:t>
      </w:r>
      <w:r w:rsidR="0090790C" w:rsidRPr="00370AB5">
        <w:t>, t</w:t>
      </w:r>
      <w:r w:rsidR="00CC32FD" w:rsidRPr="00370AB5">
        <w:t xml:space="preserve">he </w:t>
      </w:r>
      <w:r w:rsidR="00D83317" w:rsidRPr="00370AB5">
        <w:t xml:space="preserve">most effective </w:t>
      </w:r>
      <w:r w:rsidR="002C3F30" w:rsidRPr="00370AB5">
        <w:t>of these</w:t>
      </w:r>
      <w:r w:rsidR="00CE13BA" w:rsidRPr="00370AB5">
        <w:t xml:space="preserve"> have been</w:t>
      </w:r>
      <w:r w:rsidR="00DE76CD" w:rsidRPr="00370AB5">
        <w:t xml:space="preserve"> </w:t>
      </w:r>
      <w:r w:rsidR="00D83317" w:rsidRPr="00370AB5">
        <w:t>patient-centred and personalised</w:t>
      </w:r>
      <w:r w:rsidR="00312338" w:rsidRPr="00370AB5">
        <w:t xml:space="preserve"> and involved working across disciplines</w:t>
      </w:r>
      <w:r w:rsidR="0090790C" w:rsidRPr="00370AB5">
        <w:t xml:space="preserve"> </w:t>
      </w:r>
      <w:r w:rsidR="0090790C" w:rsidRPr="00370AB5">
        <w:fldChar w:fldCharType="begin"/>
      </w:r>
      <w:r w:rsidR="009975E4" w:rsidRPr="00370AB5">
        <w:instrText xml:space="preserve"> ADDIN EN.CITE &lt;EndNote&gt;&lt;Cite&gt;&lt;Author&gt;Deters&lt;/Author&gt;&lt;Year&gt;2017&lt;/Year&gt;&lt;RecNum&gt;31&lt;/RecNum&gt;&lt;DisplayText&gt;[32]&lt;/DisplayText&gt;&lt;record&gt;&lt;rec-number&gt;31&lt;/rec-number&gt;&lt;foreign-keys&gt;&lt;key app="EN" db-id="apw9s2fr4ztx5me55vfxexfh9wss5psdf5wv" timestamp="1580659854"&gt;31&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0090790C" w:rsidRPr="00370AB5">
        <w:fldChar w:fldCharType="separate"/>
      </w:r>
      <w:r w:rsidR="009975E4" w:rsidRPr="00370AB5">
        <w:rPr>
          <w:noProof/>
        </w:rPr>
        <w:t>[32]</w:t>
      </w:r>
      <w:r w:rsidR="0090790C" w:rsidRPr="00370AB5">
        <w:fldChar w:fldCharType="end"/>
      </w:r>
      <w:r w:rsidR="009A3573" w:rsidRPr="00370AB5">
        <w:t>. Goal setting and sending feedback</w:t>
      </w:r>
      <w:r w:rsidR="00312338" w:rsidRPr="00370AB5">
        <w:t xml:space="preserve"> or </w:t>
      </w:r>
      <w:r w:rsidR="009A3573" w:rsidRPr="00370AB5">
        <w:t xml:space="preserve">recommendations to the GP had the </w:t>
      </w:r>
      <w:r w:rsidR="00312338" w:rsidRPr="00370AB5">
        <w:t>great</w:t>
      </w:r>
      <w:r w:rsidR="00992B36" w:rsidRPr="00370AB5">
        <w:t>est</w:t>
      </w:r>
      <w:r w:rsidR="009A3573" w:rsidRPr="00370AB5">
        <w:t xml:space="preserve"> effect</w:t>
      </w:r>
      <w:r w:rsidR="00CC32FD" w:rsidRPr="00370AB5">
        <w:t xml:space="preserve"> in a systematic review</w:t>
      </w:r>
      <w:r w:rsidR="00312338" w:rsidRPr="00370AB5">
        <w:t>; however,</w:t>
      </w:r>
      <w:r w:rsidR="00855B05" w:rsidRPr="00370AB5">
        <w:t xml:space="preserve"> the details of</w:t>
      </w:r>
      <w:r w:rsidR="00312338" w:rsidRPr="00370AB5">
        <w:t xml:space="preserve"> the</w:t>
      </w:r>
      <w:r w:rsidR="00855B05" w:rsidRPr="00370AB5">
        <w:t xml:space="preserve"> interventions are often poorly described</w:t>
      </w:r>
      <w:r w:rsidR="00312338" w:rsidRPr="00370AB5">
        <w:t xml:space="preserve">, making translation of these findings into </w:t>
      </w:r>
      <w:r w:rsidR="00992B36" w:rsidRPr="00370AB5">
        <w:t xml:space="preserve">clinical practice in </w:t>
      </w:r>
      <w:r w:rsidR="00312338" w:rsidRPr="00370AB5">
        <w:t>other settings challenging</w:t>
      </w:r>
      <w:r w:rsidR="004C6AD8" w:rsidRPr="00370AB5">
        <w:t xml:space="preserve"> </w:t>
      </w:r>
      <w:r w:rsidR="00CC32FD" w:rsidRPr="00370AB5">
        <w:fldChar w:fldCharType="begin"/>
      </w:r>
      <w:r w:rsidR="009975E4" w:rsidRPr="00370AB5">
        <w:instrText xml:space="preserve"> ADDIN EN.CITE &lt;EndNote&gt;&lt;Cite&gt;&lt;Author&gt;Deters&lt;/Author&gt;&lt;Year&gt;2017&lt;/Year&gt;&lt;RecNum&gt;124&lt;/RecNum&gt;&lt;DisplayText&gt;[32]&lt;/DisplayText&gt;&lt;record&gt;&lt;rec-number&gt;124&lt;/rec-number&gt;&lt;foreign-keys&gt;&lt;key app="EN" db-id="92zzaw2dcvxftce5dwy50ppmz592s2vraea2" timestamp="1561464641"&gt;124&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eriodical&gt;&lt;full-title&gt;Annals of Pharmacotherapy&lt;/full-title&gt;&lt;/periodical&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00CC32FD" w:rsidRPr="00370AB5">
        <w:fldChar w:fldCharType="separate"/>
      </w:r>
      <w:r w:rsidR="009975E4" w:rsidRPr="00370AB5">
        <w:rPr>
          <w:noProof/>
        </w:rPr>
        <w:t>[32]</w:t>
      </w:r>
      <w:r w:rsidR="00CC32FD" w:rsidRPr="00370AB5">
        <w:fldChar w:fldCharType="end"/>
      </w:r>
      <w:r w:rsidR="009A3573" w:rsidRPr="00370AB5">
        <w:t xml:space="preserve">. </w:t>
      </w:r>
    </w:p>
    <w:p w14:paraId="4A715D41" w14:textId="6FEB2281" w:rsidR="00A04011" w:rsidRPr="00370AB5" w:rsidRDefault="00855B05" w:rsidP="00A77232">
      <w:pPr>
        <w:spacing w:line="480" w:lineRule="auto"/>
      </w:pPr>
      <w:r w:rsidRPr="00370AB5">
        <w:t xml:space="preserve">Intervention components that included </w:t>
      </w:r>
      <w:r w:rsidR="00CC32FD" w:rsidRPr="00370AB5">
        <w:t>r</w:t>
      </w:r>
      <w:r w:rsidR="00B04311" w:rsidRPr="00370AB5">
        <w:t>eviewing blood glu</w:t>
      </w:r>
      <w:r w:rsidR="00CC32FD" w:rsidRPr="00370AB5">
        <w:t xml:space="preserve">cose data </w:t>
      </w:r>
      <w:r w:rsidR="00C45787" w:rsidRPr="00370AB5">
        <w:t>help</w:t>
      </w:r>
      <w:r w:rsidRPr="00370AB5">
        <w:t>ed</w:t>
      </w:r>
      <w:r w:rsidR="00CC32FD" w:rsidRPr="00370AB5">
        <w:t xml:space="preserve"> </w:t>
      </w:r>
      <w:r w:rsidR="00B04311" w:rsidRPr="00370AB5">
        <w:t>empower</w:t>
      </w:r>
      <w:r w:rsidR="00116772" w:rsidRPr="00370AB5">
        <w:t xml:space="preserve"> </w:t>
      </w:r>
      <w:r w:rsidR="003D432E" w:rsidRPr="00370AB5">
        <w:t>people with diabetes</w:t>
      </w:r>
      <w:r w:rsidR="00B04311" w:rsidRPr="00370AB5">
        <w:t>, but the m</w:t>
      </w:r>
      <w:r w:rsidR="00116772" w:rsidRPr="00370AB5">
        <w:t>easurements</w:t>
      </w:r>
      <w:r w:rsidR="005B0900" w:rsidRPr="00370AB5">
        <w:t xml:space="preserve"> </w:t>
      </w:r>
      <w:r w:rsidR="0050094C" w:rsidRPr="00370AB5">
        <w:t xml:space="preserve">and </w:t>
      </w:r>
      <w:r w:rsidR="009A3573" w:rsidRPr="00370AB5">
        <w:t>assessments that had the most notab</w:t>
      </w:r>
      <w:r w:rsidR="00B04311" w:rsidRPr="00370AB5">
        <w:t>le</w:t>
      </w:r>
      <w:r w:rsidR="00C45787" w:rsidRPr="00370AB5">
        <w:t xml:space="preserve"> influence</w:t>
      </w:r>
      <w:r w:rsidR="00B04311" w:rsidRPr="00370AB5">
        <w:t xml:space="preserve"> on HbA</w:t>
      </w:r>
      <w:r w:rsidR="00B04311" w:rsidRPr="00370AB5">
        <w:rPr>
          <w:vertAlign w:val="subscript"/>
        </w:rPr>
        <w:t>1c</w:t>
      </w:r>
      <w:r w:rsidR="00116772" w:rsidRPr="00370AB5">
        <w:t>,</w:t>
      </w:r>
      <w:r w:rsidR="00B04311" w:rsidRPr="00370AB5">
        <w:t xml:space="preserve"> were those assessing</w:t>
      </w:r>
      <w:r w:rsidR="009A3573" w:rsidRPr="00370AB5">
        <w:t xml:space="preserve"> current health status, patient health beliefs and current medication knowledge</w:t>
      </w:r>
      <w:r w:rsidR="00C45787" w:rsidRPr="00370AB5">
        <w:t xml:space="preserve"> </w:t>
      </w:r>
      <w:r w:rsidR="00116772" w:rsidRPr="00370AB5">
        <w:fldChar w:fldCharType="begin"/>
      </w:r>
      <w:r w:rsidR="009975E4" w:rsidRPr="00370AB5">
        <w:instrText xml:space="preserve"> ADDIN EN.CITE &lt;EndNote&gt;&lt;Cite&gt;&lt;Author&gt;Deters&lt;/Author&gt;&lt;Year&gt;2017&lt;/Year&gt;&lt;RecNum&gt;124&lt;/RecNum&gt;&lt;DisplayText&gt;[32]&lt;/DisplayText&gt;&lt;record&gt;&lt;rec-number&gt;124&lt;/rec-number&gt;&lt;foreign-keys&gt;&lt;key app="EN" db-id="92zzaw2dcvxftce5dwy50ppmz592s2vraea2" timestamp="1561464641"&gt;124&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eriodical&gt;&lt;full-title&gt;Annals of Pharmacotherapy&lt;/full-title&gt;&lt;/periodical&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00116772" w:rsidRPr="00370AB5">
        <w:fldChar w:fldCharType="separate"/>
      </w:r>
      <w:r w:rsidR="009975E4" w:rsidRPr="00370AB5">
        <w:rPr>
          <w:noProof/>
        </w:rPr>
        <w:t>[32]</w:t>
      </w:r>
      <w:r w:rsidR="00116772" w:rsidRPr="00370AB5">
        <w:fldChar w:fldCharType="end"/>
      </w:r>
      <w:r w:rsidR="009A3573" w:rsidRPr="00370AB5">
        <w:t xml:space="preserve">. </w:t>
      </w:r>
    </w:p>
    <w:p w14:paraId="5135DD11" w14:textId="41CDA6CD" w:rsidR="00D408D6" w:rsidRPr="00370AB5" w:rsidRDefault="007F4964" w:rsidP="00A77232">
      <w:pPr>
        <w:spacing w:line="480" w:lineRule="auto"/>
      </w:pPr>
      <w:r w:rsidRPr="00370AB5">
        <w:t xml:space="preserve">When considering </w:t>
      </w:r>
      <w:r w:rsidR="00312338" w:rsidRPr="00370AB5">
        <w:t>patient-related</w:t>
      </w:r>
      <w:r w:rsidRPr="00370AB5">
        <w:t xml:space="preserve"> outcome</w:t>
      </w:r>
      <w:r w:rsidR="00312338" w:rsidRPr="00370AB5">
        <w:t xml:space="preserve"> measure</w:t>
      </w:r>
      <w:r w:rsidRPr="00370AB5">
        <w:t>s, p</w:t>
      </w:r>
      <w:r w:rsidR="00A04011" w:rsidRPr="00370AB5">
        <w:t>harmacy interventions</w:t>
      </w:r>
      <w:r w:rsidR="004F01DA" w:rsidRPr="00370AB5">
        <w:t xml:space="preserve"> have </w:t>
      </w:r>
      <w:r w:rsidR="00654CB9" w:rsidRPr="00370AB5">
        <w:t xml:space="preserve">achieved </w:t>
      </w:r>
      <w:r w:rsidR="005C322F" w:rsidRPr="00370AB5">
        <w:t>statistically significant improvements in</w:t>
      </w:r>
      <w:r w:rsidRPr="00370AB5">
        <w:t xml:space="preserve"> the quality of life for</w:t>
      </w:r>
      <w:r w:rsidR="00A04011" w:rsidRPr="00370AB5">
        <w:t xml:space="preserve"> those living with type </w:t>
      </w:r>
      <w:proofErr w:type="gramStart"/>
      <w:r w:rsidR="00A04011" w:rsidRPr="00370AB5">
        <w:t>2</w:t>
      </w:r>
      <w:proofErr w:type="gramEnd"/>
      <w:r w:rsidR="00A04011" w:rsidRPr="00370AB5">
        <w:t xml:space="preserve"> diabetes</w:t>
      </w:r>
      <w:r w:rsidR="00654CB9" w:rsidRPr="00370AB5">
        <w:t>, in part, by increasing diabetes knowledge and reducing concerns about diabetes medications</w:t>
      </w:r>
      <w:r w:rsidR="00A04011" w:rsidRPr="00370AB5">
        <w:t xml:space="preserve"> </w:t>
      </w:r>
      <w:r w:rsidR="00A04011" w:rsidRPr="00370AB5">
        <w:fldChar w:fldCharType="begin">
          <w:fldData xml:space="preserve">PEVuZE5vdGU+PENpdGU+PEF1dGhvcj5TeWFyaWZ1ZGRpbjwvQXV0aG9yPjxZZWFyPjIwMTk8L1ll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</w:fldData>
        </w:fldChar>
      </w:r>
      <w:r w:rsidR="009975E4" w:rsidRPr="00370AB5">
        <w:instrText xml:space="preserve"> ADDIN EN.CITE </w:instrText>
      </w:r>
      <w:r w:rsidR="009975E4" w:rsidRPr="00370AB5">
        <w:fldChar w:fldCharType="begin">
          <w:fldData xml:space="preserve">PEVuZE5vdGU+PENpdGU+PEF1dGhvcj5TeWFyaWZ1ZGRpbjwvQXV0aG9yPjxZZWFyPjIwMTk8L1ll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</w:fldData>
        </w:fldChar>
      </w:r>
      <w:r w:rsidR="009975E4" w:rsidRPr="00370AB5">
        <w:instrText xml:space="preserve"> ADDIN EN.CITE.DATA </w:instrText>
      </w:r>
      <w:r w:rsidR="009975E4" w:rsidRPr="00370AB5">
        <w:fldChar w:fldCharType="end"/>
      </w:r>
      <w:r w:rsidR="00A04011" w:rsidRPr="00370AB5">
        <w:fldChar w:fldCharType="separate"/>
      </w:r>
      <w:r w:rsidR="009975E4" w:rsidRPr="00370AB5">
        <w:rPr>
          <w:noProof/>
        </w:rPr>
        <w:t>[41, 42]</w:t>
      </w:r>
      <w:r w:rsidR="00A04011" w:rsidRPr="00370AB5">
        <w:fldChar w:fldCharType="end"/>
      </w:r>
      <w:r w:rsidR="00A04011" w:rsidRPr="00370AB5">
        <w:t xml:space="preserve">.  Although the evidence is limited, community pharmacists have also shown </w:t>
      </w:r>
      <w:r w:rsidR="00992B36" w:rsidRPr="00370AB5">
        <w:t>that they are</w:t>
      </w:r>
      <w:r w:rsidR="00A04011" w:rsidRPr="00370AB5">
        <w:t xml:space="preserve"> capable of </w:t>
      </w:r>
      <w:r w:rsidR="004F01DA" w:rsidRPr="00370AB5">
        <w:t>providing a breadth of foot care interventions to people with dia</w:t>
      </w:r>
      <w:r w:rsidR="00420283" w:rsidRPr="00370AB5">
        <w:t>betes</w:t>
      </w:r>
      <w:r w:rsidR="00A04011" w:rsidRPr="00370AB5">
        <w:t xml:space="preserve">, </w:t>
      </w:r>
      <w:r w:rsidR="00420283" w:rsidRPr="00370AB5">
        <w:t>resulting in improved foot outcomes</w:t>
      </w:r>
      <w:r w:rsidR="004F01DA" w:rsidRPr="00370AB5">
        <w:t xml:space="preserve"> </w:t>
      </w:r>
      <w:r w:rsidR="004F01DA" w:rsidRPr="00370AB5">
        <w:fldChar w:fldCharType="begin">
          <w:fldData xml:space="preserve">PEVuZE5vdGU+PENpdGU+PEF1dGhvcj5Tb3Byb3ZpY2g8L0F1dGhvcj48WWVhcj4yMDE5PC9ZZWFy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=
</w:fldData>
        </w:fldChar>
      </w:r>
      <w:r w:rsidR="009975E4" w:rsidRPr="00370AB5">
        <w:instrText xml:space="preserve"> ADDIN EN.CITE </w:instrText>
      </w:r>
      <w:r w:rsidR="009975E4" w:rsidRPr="00370AB5">
        <w:fldChar w:fldCharType="begin">
          <w:fldData xml:space="preserve">PEVuZE5vdGU+PENpdGU+PEF1dGhvcj5Tb3Byb3ZpY2g8L0F1dGhvcj48WWVhcj4yMDE5PC9ZZWFy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=
</w:fldData>
        </w:fldChar>
      </w:r>
      <w:r w:rsidR="009975E4" w:rsidRPr="00370AB5">
        <w:instrText xml:space="preserve"> ADDIN EN.CITE.DATA </w:instrText>
      </w:r>
      <w:r w:rsidR="009975E4" w:rsidRPr="00370AB5">
        <w:fldChar w:fldCharType="end"/>
      </w:r>
      <w:r w:rsidR="004F01DA" w:rsidRPr="00370AB5">
        <w:fldChar w:fldCharType="separate"/>
      </w:r>
      <w:r w:rsidR="009975E4" w:rsidRPr="00370AB5">
        <w:rPr>
          <w:noProof/>
        </w:rPr>
        <w:t>[43]</w:t>
      </w:r>
      <w:r w:rsidR="004F01DA" w:rsidRPr="00370AB5">
        <w:fldChar w:fldCharType="end"/>
      </w:r>
      <w:r w:rsidR="004F01DA" w:rsidRPr="00370AB5">
        <w:t>.</w:t>
      </w:r>
      <w:r w:rsidR="006E3817" w:rsidRPr="00370AB5">
        <w:t xml:space="preserve">  </w:t>
      </w:r>
    </w:p>
    <w:p w14:paraId="665099C5" w14:textId="0C88B024" w:rsidR="00C367C8" w:rsidRPr="00370AB5" w:rsidRDefault="00D408D6" w:rsidP="00A77232">
      <w:pPr>
        <w:spacing w:line="480" w:lineRule="auto"/>
      </w:pPr>
      <w:r w:rsidRPr="00370AB5">
        <w:t>Whilst</w:t>
      </w:r>
      <w:r w:rsidR="00CC75F4" w:rsidRPr="00370AB5">
        <w:t xml:space="preserve"> </w:t>
      </w:r>
      <w:r w:rsidR="00BF464D" w:rsidRPr="00370AB5">
        <w:t>most interventions have focused on the individual with diabetes, f</w:t>
      </w:r>
      <w:r w:rsidR="006E3817" w:rsidRPr="00370AB5">
        <w:t>amily-based interventions by pharmacists for type 2 diabetes</w:t>
      </w:r>
      <w:r w:rsidR="007E6B55" w:rsidRPr="00370AB5">
        <w:t xml:space="preserve"> have also exhibited</w:t>
      </w:r>
      <w:r w:rsidR="006E3817" w:rsidRPr="00370AB5">
        <w:t xml:space="preserve"> statistically significant reduction</w:t>
      </w:r>
      <w:r w:rsidR="007E6B55" w:rsidRPr="00370AB5">
        <w:t>s</w:t>
      </w:r>
      <w:r w:rsidR="006E3817" w:rsidRPr="00370AB5">
        <w:t xml:space="preserve"> in HbA</w:t>
      </w:r>
      <w:r w:rsidR="006E3817" w:rsidRPr="00370AB5">
        <w:rPr>
          <w:vertAlign w:val="subscript"/>
        </w:rPr>
        <w:t>1c</w:t>
      </w:r>
      <w:r w:rsidR="006E3817" w:rsidRPr="00370AB5">
        <w:t>, blood pressure and blood lipids</w:t>
      </w:r>
      <w:r w:rsidR="00CC75F4" w:rsidRPr="00370AB5">
        <w:t xml:space="preserve"> </w:t>
      </w:r>
      <w:r w:rsidR="00CC75F4" w:rsidRPr="00370AB5">
        <w:fldChar w:fldCharType="begin">
          <w:fldData xml:space="preserve">PEVuZE5vdGU+PENpdGU+PEF1dGhvcj5XaXRoaWRwYW55YXdvbmc8L0F1dGhvcj48WWVhcj4yMDE5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</w:fldData>
        </w:fldChar>
      </w:r>
      <w:r w:rsidR="009975E4" w:rsidRPr="00370AB5">
        <w:instrText xml:space="preserve"> ADDIN EN.CITE </w:instrText>
      </w:r>
      <w:r w:rsidR="009975E4" w:rsidRPr="00370AB5">
        <w:fldChar w:fldCharType="begin">
          <w:fldData xml:space="preserve">PEVuZE5vdGU+PENpdGU+PEF1dGhvcj5XaXRoaWRwYW55YXdvbmc8L0F1dGhvcj48WWVhcj4yMDE5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</w:fldData>
        </w:fldChar>
      </w:r>
      <w:r w:rsidR="009975E4" w:rsidRPr="00370AB5">
        <w:instrText xml:space="preserve"> ADDIN EN.CITE.DATA </w:instrText>
      </w:r>
      <w:r w:rsidR="009975E4" w:rsidRPr="00370AB5">
        <w:fldChar w:fldCharType="end"/>
      </w:r>
      <w:r w:rsidR="00CC75F4" w:rsidRPr="00370AB5">
        <w:fldChar w:fldCharType="separate"/>
      </w:r>
      <w:r w:rsidR="009975E4" w:rsidRPr="00370AB5">
        <w:rPr>
          <w:noProof/>
        </w:rPr>
        <w:t>[44]</w:t>
      </w:r>
      <w:r w:rsidR="00CC75F4" w:rsidRPr="00370AB5">
        <w:fldChar w:fldCharType="end"/>
      </w:r>
      <w:r w:rsidR="006E3817" w:rsidRPr="00370AB5">
        <w:t xml:space="preserve">. </w:t>
      </w:r>
      <w:r w:rsidR="0073654D" w:rsidRPr="00370AB5">
        <w:t xml:space="preserve">This was most notable when the family member was a female </w:t>
      </w:r>
      <w:proofErr w:type="gramStart"/>
      <w:r w:rsidR="0073654D" w:rsidRPr="00370AB5">
        <w:t>care-giver</w:t>
      </w:r>
      <w:proofErr w:type="gramEnd"/>
      <w:r w:rsidR="0073654D" w:rsidRPr="00370AB5">
        <w:t xml:space="preserve"> or wife.</w:t>
      </w:r>
    </w:p>
    <w:p w14:paraId="45F9B05A" w14:textId="1C92BA5A" w:rsidR="001B2B18" w:rsidRPr="00370AB5" w:rsidRDefault="001B2B18" w:rsidP="00A77232">
      <w:pPr>
        <w:spacing w:line="480" w:lineRule="auto"/>
      </w:pPr>
      <w:r w:rsidRPr="00370AB5">
        <w:t>The training pharmacists receive for diabetes interventions differs significantly in duration between studies, with a median of 13 hours</w:t>
      </w:r>
      <w:r w:rsidR="0073654D" w:rsidRPr="00370AB5">
        <w:t xml:space="preserve"> </w:t>
      </w:r>
      <w:r w:rsidR="00E279E8" w:rsidRPr="00370AB5">
        <w:fldChar w:fldCharType="begin"/>
      </w:r>
      <w:r w:rsidR="009975E4" w:rsidRPr="00370AB5">
        <w:instrText xml:space="preserve"> ADDIN EN.CITE &lt;EndNote&gt;&lt;Cite&gt;&lt;Author&gt;Deters&lt;/Author&gt;&lt;Year&gt;2017&lt;/Year&gt;&lt;RecNum&gt;30&lt;/RecNum&gt;&lt;DisplayText&gt;[32]&lt;/DisplayText&gt;&lt;record&gt;&lt;rec-number&gt;30&lt;/rec-number&gt;&lt;foreign-keys&gt;&lt;key app="EN" db-id="dvxwserwtx02a6e5xvope0zsdfr0t5vp5aew" timestamp="1580746728"&gt;30&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00E279E8" w:rsidRPr="00370AB5">
        <w:fldChar w:fldCharType="separate"/>
      </w:r>
      <w:r w:rsidR="009975E4" w:rsidRPr="00370AB5">
        <w:rPr>
          <w:noProof/>
        </w:rPr>
        <w:t>[32]</w:t>
      </w:r>
      <w:r w:rsidR="00E279E8" w:rsidRPr="00370AB5">
        <w:fldChar w:fldCharType="end"/>
      </w:r>
      <w:r w:rsidRPr="00370AB5">
        <w:t xml:space="preserve">.  Topics covered during this training have typically consisted of information on the pathophysiology, diagnosis and treatment of diabetes, lifestyle advice and practical aspects of diabetes self-management </w:t>
      </w:r>
      <w:r w:rsidRPr="00370AB5">
        <w:fldChar w:fldCharType="begin"/>
      </w:r>
      <w:r w:rsidR="009975E4" w:rsidRPr="00370AB5">
        <w:instrText xml:space="preserve"> ADDIN EN.CITE &lt;EndNote&gt;&lt;Cite&gt;&lt;Author&gt;Deters&lt;/Author&gt;&lt;Year&gt;2017&lt;/Year&gt;&lt;RecNum&gt;124&lt;/RecNum&gt;&lt;DisplayText&gt;[32]&lt;/DisplayText&gt;&lt;record&gt;&lt;rec-number&gt;124&lt;/rec-number&gt;&lt;foreign-keys&gt;&lt;key app="EN" db-id="92zzaw2dcvxftce5dwy50ppmz592s2vraea2" timestamp="1561464641"&gt;124&lt;/key&gt;&lt;/foreign-keys&gt;&lt;ref-type name="Journal Article"&gt;17&lt;/ref-type&gt;&lt;contributors&gt;&lt;authors&gt;&lt;author&gt;Deters, Maira Anna&lt;/author&gt;&lt;author&gt;Laven, Anna&lt;/author&gt;&lt;author&gt;Castejon, Ana&lt;/author&gt;&lt;author&gt;Doucette, William R.&lt;/author&gt;&lt;author&gt;Ev, Lisiane Slveira&lt;/author&gt;&lt;author&gt;Krass, Ines&lt;/author&gt;&lt;author&gt;Mehuys, Els&lt;/author&gt;&lt;author&gt;Obarcanin, Emina&lt;/author&gt;&lt;author&gt;Schwender, Holger&lt;/author&gt;&lt;author&gt;Laeer, Stephanie&lt;/author&gt;&lt;/authors&gt;&lt;/contributors&gt;&lt;titles&gt;&lt;title&gt;Effective Interventions for Diabetes Patients by Community Pharmacists: A Meta-analysis of Pharmaceutical Care Components&lt;/title&gt;&lt;secondary-title&gt;Annals of Pharmacotherapy&lt;/secondary-title&gt;&lt;/titles&gt;&lt;periodical&gt;&lt;full-title&gt;Annals of Pharmacotherapy&lt;/full-title&gt;&lt;/periodical&gt;&lt;pages&gt;198-211&lt;/pages&gt;&lt;volume&gt;52&lt;/volume&gt;&lt;number&gt;2&lt;/number&gt;&lt;dates&gt;&lt;year&gt;2017&lt;/year&gt;&lt;pub-dates&gt;&lt;date&gt;2018/02/01&lt;/date&gt;&lt;/pub-dates&gt;&lt;/dates&gt;&lt;publisher&gt;SAGE Publications Inc&lt;/publisher&gt;&lt;isbn&gt;1060-0280&lt;/isbn&gt;&lt;urls&gt;&lt;related-urls&gt;&lt;url&gt;https://doi.org/10.1177/1060028017733272&lt;/url&gt;&lt;/related-urls&gt;&lt;/urls&gt;&lt;electronic-resource-num&gt;10.1177/1060028017733272&lt;/electronic-resource-num&gt;&lt;access-date&gt;2019/06/25&lt;/access-date&gt;&lt;/record&gt;&lt;/Cite&gt;&lt;/EndNote&gt;</w:instrText>
      </w:r>
      <w:r w:rsidRPr="00370AB5">
        <w:fldChar w:fldCharType="separate"/>
      </w:r>
      <w:r w:rsidR="009975E4" w:rsidRPr="00370AB5">
        <w:rPr>
          <w:noProof/>
        </w:rPr>
        <w:t>[32]</w:t>
      </w:r>
      <w:r w:rsidRPr="00370AB5">
        <w:fldChar w:fldCharType="end"/>
      </w:r>
      <w:r w:rsidRPr="00370AB5">
        <w:t xml:space="preserve">. There is large variation in the content and delivery of diabetes pharmacy interventions </w:t>
      </w:r>
      <w:r w:rsidRPr="00370AB5">
        <w:fldChar w:fldCharType="begin">
          <w:fldData xml:space="preserve">PEVuZE5vdGU+PENpdGU+PEF1dGhvcj52YW4gRWlrZW5ob3JzdDwvQXV0aG9yPjxZZWFyPjIwMTc8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</w:fldData>
        </w:fldChar>
      </w:r>
      <w:r w:rsidR="009975E4" w:rsidRPr="00370AB5">
        <w:instrText xml:space="preserve"> ADDIN EN.CITE </w:instrText>
      </w:r>
      <w:r w:rsidR="009975E4" w:rsidRPr="00370AB5">
        <w:fldChar w:fldCharType="begin">
          <w:fldData xml:space="preserve">PEVuZE5vdGU+PENpdGU+PEF1dGhvcj52YW4gRWlrZW5ob3JzdDwvQXV0aG9yPjxZZWFyPjIwMTc8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</w:fldData>
        </w:fldChar>
      </w:r>
      <w:r w:rsidR="009975E4" w:rsidRPr="00370AB5">
        <w:instrText xml:space="preserve"> ADDIN EN.CITE.DATA </w:instrText>
      </w:r>
      <w:r w:rsidR="009975E4" w:rsidRPr="00370AB5">
        <w:fldChar w:fldCharType="end"/>
      </w:r>
      <w:r w:rsidRPr="00370AB5">
        <w:fldChar w:fldCharType="separate"/>
      </w:r>
      <w:r w:rsidR="009975E4" w:rsidRPr="00370AB5">
        <w:rPr>
          <w:noProof/>
        </w:rPr>
        <w:t>[37, 39]</w:t>
      </w:r>
      <w:r w:rsidRPr="00370AB5">
        <w:fldChar w:fldCharType="end"/>
      </w:r>
      <w:r w:rsidRPr="00370AB5">
        <w:t xml:space="preserve">, and whilst it is clear that a majority have had favourable effects, the granularity of their component parts are often poorly described, making it difficult to define the active and reproducible constituents </w:t>
      </w:r>
      <w:r w:rsidRPr="00370AB5">
        <w:fldChar w:fldCharType="begin"/>
      </w:r>
      <w:r w:rsidR="009975E4" w:rsidRPr="00370AB5">
        <w:instrText xml:space="preserve"> ADDIN EN.CITE &lt;EndNote&gt;&lt;Cite&gt;&lt;Author&gt;Bukhsh&lt;/Author&gt;&lt;Year&gt;2018&lt;/Year&gt;&lt;RecNum&gt;95&lt;/RecNum&gt;&lt;DisplayText&gt;[37]&lt;/DisplayText&gt;&lt;record&gt;&lt;rec-number&gt;95&lt;/rec-number&gt;&lt;foreign-keys&gt;&lt;key app="EN" db-id="92zzaw2dcvxftce5dwy50ppmz592s2vraea2" timestamp="1549647315"&gt;95&lt;/key&gt;&lt;/foreign-keys&gt;&lt;ref-type name="Journal Article"&gt;17&lt;/ref-type&gt;&lt;contributors&gt;&lt;authors&gt;&lt;author&gt;Bukhsh, Allah&lt;/author&gt;&lt;author&gt;Khan, Tahir M.&lt;/author&gt;&lt;author&gt;Lee, Shaun W. H.&lt;/author&gt;&lt;author&gt;Lee, Learn-Han&lt;/author&gt;&lt;author&gt;Chan, Kok-Gan&lt;/author&gt;&lt;author&gt;Goh, Bey-Hing&lt;/author&gt;&lt;/authors&gt;&lt;/contributors&gt;&lt;titles&gt;&lt;title&gt;Efficacy of Pharmacist Based Diabetes Educational Interventions on Clinical Outcomes of Adults With Type 2 Diabetes Mellitus: A Network Meta-Analysis&lt;/title&gt;&lt;secondary-title&gt;Frontiers in pharmacology&lt;/secondary-title&gt;&lt;/titles&gt;&lt;periodical&gt;&lt;full-title&gt;Frontiers in pharmacology&lt;/full-title&gt;&lt;/periodical&gt;&lt;pages&gt;339-339&lt;/pages&gt;&lt;volume&gt;9&lt;/volume&gt;&lt;dates&gt;&lt;year&gt;2018&lt;/year&gt;&lt;/dates&gt;&lt;publisher&gt;Frontiers Media S.A.&lt;/publisher&gt;&lt;isbn&gt;1663-9812&lt;/isbn&gt;&lt;accession-num&gt;29692730&lt;/accession-num&gt;&lt;urls&gt;&lt;related-urls&gt;&lt;url&gt;https://www.ncbi.nlm.nih.gov/pubmed/29692730&lt;/url&gt;&lt;url&gt;https://www.ncbi.nlm.nih.gov/pmc/PMC5902757/&lt;/url&gt;&lt;/related-urls&gt;&lt;/urls&gt;&lt;electronic-resource-num&gt;10.3389/fphar.2018.00339&lt;/electronic-resource-num&gt;&lt;remote-database-name&gt;PubMed&lt;/remote-database-name&gt;&lt;/record&gt;&lt;/Cite&gt;&lt;/EndNote&gt;</w:instrText>
      </w:r>
      <w:r w:rsidRPr="00370AB5">
        <w:fldChar w:fldCharType="separate"/>
      </w:r>
      <w:r w:rsidR="009975E4" w:rsidRPr="00370AB5">
        <w:rPr>
          <w:noProof/>
        </w:rPr>
        <w:t>[37]</w:t>
      </w:r>
      <w:r w:rsidRPr="00370AB5">
        <w:fldChar w:fldCharType="end"/>
      </w:r>
      <w:r w:rsidRPr="00370AB5">
        <w:t xml:space="preserve">. </w:t>
      </w:r>
    </w:p>
    <w:p w14:paraId="16EF4291" w14:textId="77777777" w:rsidR="001B2B18" w:rsidRPr="00370AB5" w:rsidRDefault="00BB3841" w:rsidP="00985577">
      <w:pPr>
        <w:pStyle w:val="Heading3"/>
      </w:pPr>
      <w:r w:rsidRPr="00370AB5">
        <w:t>Interventions for t</w:t>
      </w:r>
      <w:r w:rsidR="001B2B18" w:rsidRPr="00370AB5">
        <w:t>ype 1 diabetes</w:t>
      </w:r>
    </w:p>
    <w:p w14:paraId="73D96E4B" w14:textId="44E453C7" w:rsidR="002D215A" w:rsidRPr="00370AB5" w:rsidRDefault="009643C4" w:rsidP="00A77232">
      <w:pPr>
        <w:spacing w:line="480" w:lineRule="auto"/>
      </w:pPr>
      <w:r w:rsidRPr="00370AB5">
        <w:t>Although the evidence</w:t>
      </w:r>
      <w:r w:rsidR="00654CB9" w:rsidRPr="00370AB5">
        <w:t xml:space="preserve"> for interventions specific to type </w:t>
      </w:r>
      <w:proofErr w:type="gramStart"/>
      <w:r w:rsidR="00654CB9" w:rsidRPr="00370AB5">
        <w:t>1</w:t>
      </w:r>
      <w:proofErr w:type="gramEnd"/>
      <w:r w:rsidR="00654CB9" w:rsidRPr="00370AB5">
        <w:t xml:space="preserve"> diabetes</w:t>
      </w:r>
      <w:r w:rsidRPr="00370AB5">
        <w:t xml:space="preserve"> is less well publis</w:t>
      </w:r>
      <w:r w:rsidR="00BB3841" w:rsidRPr="00370AB5">
        <w:t xml:space="preserve">hed, </w:t>
      </w:r>
      <w:r w:rsidR="00654CB9" w:rsidRPr="00370AB5">
        <w:t xml:space="preserve">those that have been done have </w:t>
      </w:r>
      <w:r w:rsidR="002D215A" w:rsidRPr="00370AB5">
        <w:t>proven effective</w:t>
      </w:r>
      <w:r w:rsidR="00B812D4" w:rsidRPr="00370AB5">
        <w:t xml:space="preserve"> </w:t>
      </w:r>
      <w:r w:rsidR="00B812D4" w:rsidRPr="00370AB5">
        <w:fldChar w:fldCharType="begin">
          <w:fldData xml:space="preserve">PEVuZE5vdGU+PENpdGU+PEF1dGhvcj5PYmFyY2FuaW48L0F1dGhvcj48WWVhcj4yMDE1PC9ZZWFy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</w:fldData>
        </w:fldChar>
      </w:r>
      <w:r w:rsidR="009975E4" w:rsidRPr="00370AB5">
        <w:instrText xml:space="preserve"> ADDIN EN.CITE </w:instrText>
      </w:r>
      <w:r w:rsidR="009975E4" w:rsidRPr="00370AB5">
        <w:fldChar w:fldCharType="begin">
          <w:fldData xml:space="preserve">PEVuZE5vdGU+PENpdGU+PEF1dGhvcj5PYmFyY2FuaW48L0F1dGhvcj48WWVhcj4yMDE1PC9ZZWFy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</w:fldData>
        </w:fldChar>
      </w:r>
      <w:r w:rsidR="009975E4" w:rsidRPr="00370AB5">
        <w:instrText xml:space="preserve"> ADDIN EN.CITE.DATA </w:instrText>
      </w:r>
      <w:r w:rsidR="009975E4" w:rsidRPr="00370AB5">
        <w:fldChar w:fldCharType="end"/>
      </w:r>
      <w:r w:rsidR="00B812D4" w:rsidRPr="00370AB5">
        <w:fldChar w:fldCharType="separate"/>
      </w:r>
      <w:r w:rsidR="009975E4" w:rsidRPr="00370AB5">
        <w:rPr>
          <w:noProof/>
        </w:rPr>
        <w:t>[45, 46]</w:t>
      </w:r>
      <w:r w:rsidR="00B812D4" w:rsidRPr="00370AB5">
        <w:fldChar w:fldCharType="end"/>
      </w:r>
      <w:r w:rsidRPr="00370AB5">
        <w:t>.  Whe</w:t>
      </w:r>
      <w:r w:rsidR="00BB3841" w:rsidRPr="00370AB5">
        <w:t>n tailored to adolescents with t</w:t>
      </w:r>
      <w:r w:rsidRPr="00370AB5">
        <w:t xml:space="preserve">ype 1 diabetes and </w:t>
      </w:r>
      <w:r w:rsidR="0050094C" w:rsidRPr="00370AB5">
        <w:t>elevated HbA</w:t>
      </w:r>
      <w:r w:rsidR="0050094C" w:rsidRPr="00370AB5">
        <w:rPr>
          <w:vertAlign w:val="subscript"/>
        </w:rPr>
        <w:t>1c</w:t>
      </w:r>
      <w:r w:rsidRPr="00370AB5">
        <w:t>,</w:t>
      </w:r>
      <w:r w:rsidR="00B812D4" w:rsidRPr="00370AB5">
        <w:t xml:space="preserve"> </w:t>
      </w:r>
      <w:proofErr w:type="spellStart"/>
      <w:r w:rsidR="00B812D4" w:rsidRPr="00370AB5">
        <w:t>Obarcanin</w:t>
      </w:r>
      <w:proofErr w:type="spellEnd"/>
      <w:r w:rsidR="00B812D4" w:rsidRPr="00370AB5">
        <w:t xml:space="preserve"> et al demonstrated that</w:t>
      </w:r>
      <w:r w:rsidR="00953CB7" w:rsidRPr="00370AB5">
        <w:t xml:space="preserve"> a multi-disciplinary pharmacy</w:t>
      </w:r>
      <w:r w:rsidRPr="00370AB5">
        <w:t xml:space="preserve"> care intervention </w:t>
      </w:r>
      <w:r w:rsidR="002D215A" w:rsidRPr="00370AB5">
        <w:t>could improve quality of life and HbA</w:t>
      </w:r>
      <w:r w:rsidR="002D215A" w:rsidRPr="00370AB5">
        <w:rPr>
          <w:vertAlign w:val="subscript"/>
        </w:rPr>
        <w:t>1c</w:t>
      </w:r>
      <w:r w:rsidR="002D215A" w:rsidRPr="00370AB5">
        <w:t xml:space="preserve"> without increasing the frequency of hypoglycaemia </w:t>
      </w:r>
      <w:r w:rsidR="002D215A" w:rsidRPr="00370AB5">
        <w:fldChar w:fldCharType="begin"/>
      </w:r>
      <w:r w:rsidR="009975E4" w:rsidRPr="00370AB5">
        <w:instrText xml:space="preserve"> ADDIN EN.CITE &lt;EndNote&gt;&lt;Cite&gt;&lt;Author&gt;Obarcanin&lt;/Author&gt;&lt;Year&gt;2015&lt;/Year&gt;&lt;RecNum&gt;84&lt;/RecNum&gt;&lt;DisplayText&gt;[45]&lt;/DisplayText&gt;&lt;record&gt;&lt;rec-number&gt;84&lt;/rec-number&gt;&lt;foreign-keys&gt;&lt;key app="EN" db-id="92zzaw2dcvxftce5dwy50ppmz592s2vraea2" timestamp="1544783085"&gt;84&lt;/key&gt;&lt;/foreign-keys&gt;&lt;ref-type name="Journal Article"&gt;17&lt;/ref-type&gt;&lt;contributors&gt;&lt;authors&gt;&lt;author&gt;Obarcanin, Emina&lt;/author&gt;&lt;author&gt;Krüger, Manfred&lt;/author&gt;&lt;author&gt;Müller, Petra&lt;/author&gt;&lt;author&gt;Nemitz, Verena&lt;/author&gt;&lt;author&gt;Schwender, Holger&lt;/author&gt;&lt;author&gt;Hasanbegovic, Snijezana&lt;/author&gt;&lt;author&gt;Kalajdzisalihovic, Sena&lt;/author&gt;&lt;author&gt;Läer, Stephanie&lt;/author&gt;&lt;/authors&gt;&lt;/contributors&gt;&lt;titles&gt;&lt;title&gt;Pharmaceutical care of adolescents with diabetes mellitus type 1: the DIADEMA study, a randomized controlled trial&lt;/title&gt;&lt;secondary-title&gt;International Journal of Clinical Pharmacy&lt;/secondary-title&gt;&lt;/titles&gt;&lt;periodical&gt;&lt;full-title&gt;International Journal of Clinical Pharmacy&lt;/full-title&gt;&lt;/periodical&gt;&lt;pages&gt;790-798&lt;/pages&gt;&lt;volume&gt;37&lt;/volume&gt;&lt;number&gt;5&lt;/number&gt;&lt;dates&gt;&lt;year&gt;2015&lt;/year&gt;&lt;pub-dates&gt;&lt;date&gt;2015/10/01&lt;/date&gt;&lt;/pub-dates&gt;&lt;/dates&gt;&lt;isbn&gt;2210-7711&lt;/isbn&gt;&lt;urls&gt;&lt;related-urls&gt;&lt;url&gt;https://doi.org/10.1007/s11096-015-0122-3&lt;/url&gt;&lt;/related-urls&gt;&lt;/urls&gt;&lt;electronic-resource-num&gt;10.1007/s11096-015-0122-3&lt;/electronic-resource-num&gt;&lt;/record&gt;&lt;/Cite&gt;&lt;/EndNote&gt;</w:instrText>
      </w:r>
      <w:r w:rsidR="002D215A" w:rsidRPr="00370AB5">
        <w:fldChar w:fldCharType="separate"/>
      </w:r>
      <w:r w:rsidR="009975E4" w:rsidRPr="00370AB5">
        <w:rPr>
          <w:noProof/>
        </w:rPr>
        <w:t>[45]</w:t>
      </w:r>
      <w:r w:rsidR="002D215A" w:rsidRPr="00370AB5">
        <w:fldChar w:fldCharType="end"/>
      </w:r>
      <w:r w:rsidR="002D215A" w:rsidRPr="00370AB5">
        <w:t>.</w:t>
      </w:r>
      <w:r w:rsidR="00873186" w:rsidRPr="00370AB5">
        <w:t xml:space="preserve"> The</w:t>
      </w:r>
      <w:r w:rsidR="00501EB5" w:rsidRPr="00370AB5">
        <w:t xml:space="preserve"> </w:t>
      </w:r>
      <w:r w:rsidR="0050094C" w:rsidRPr="00370AB5">
        <w:t>6-</w:t>
      </w:r>
      <w:r w:rsidR="00501EB5" w:rsidRPr="00370AB5">
        <w:t>month</w:t>
      </w:r>
      <w:r w:rsidR="00873186" w:rsidRPr="00370AB5">
        <w:t xml:space="preserve"> intervention inc</w:t>
      </w:r>
      <w:r w:rsidR="00DE029E" w:rsidRPr="00370AB5">
        <w:t xml:space="preserve">luded </w:t>
      </w:r>
      <w:r w:rsidR="00501EB5" w:rsidRPr="00370AB5">
        <w:t>monthly 60-90 minute scheduled visits with a pharmacist</w:t>
      </w:r>
      <w:r w:rsidR="00E348DE" w:rsidRPr="00370AB5">
        <w:t xml:space="preserve">.  Clinical data </w:t>
      </w:r>
      <w:proofErr w:type="gramStart"/>
      <w:r w:rsidR="0050094C" w:rsidRPr="00370AB5">
        <w:t xml:space="preserve">were </w:t>
      </w:r>
      <w:r w:rsidR="00E348DE" w:rsidRPr="00370AB5">
        <w:t>recorded</w:t>
      </w:r>
      <w:proofErr w:type="gramEnd"/>
      <w:r w:rsidR="00E348DE" w:rsidRPr="00370AB5">
        <w:t xml:space="preserve"> and assessments made</w:t>
      </w:r>
      <w:r w:rsidR="00501EB5" w:rsidRPr="00370AB5">
        <w:t xml:space="preserve"> </w:t>
      </w:r>
      <w:r w:rsidR="00E348DE" w:rsidRPr="00370AB5">
        <w:t>to identify any problems or</w:t>
      </w:r>
      <w:r w:rsidR="00501EB5" w:rsidRPr="00370AB5">
        <w:t xml:space="preserve"> </w:t>
      </w:r>
      <w:r w:rsidR="0050094C" w:rsidRPr="00370AB5">
        <w:t>drug-</w:t>
      </w:r>
      <w:r w:rsidR="00501EB5" w:rsidRPr="00370AB5">
        <w:t xml:space="preserve">related needs. </w:t>
      </w:r>
      <w:r w:rsidR="00DE029E" w:rsidRPr="00370AB5">
        <w:t xml:space="preserve">Care plans </w:t>
      </w:r>
      <w:proofErr w:type="gramStart"/>
      <w:r w:rsidR="00DE029E" w:rsidRPr="00370AB5">
        <w:t>were drawn up</w:t>
      </w:r>
      <w:proofErr w:type="gramEnd"/>
      <w:r w:rsidR="00DE029E" w:rsidRPr="00370AB5">
        <w:t xml:space="preserve"> with the individual to incorporate at least one measurable goal and one </w:t>
      </w:r>
      <w:r w:rsidR="0050094C" w:rsidRPr="00370AB5">
        <w:t>problem-</w:t>
      </w:r>
      <w:r w:rsidR="00DE029E" w:rsidRPr="00370AB5">
        <w:t xml:space="preserve">solving task. The </w:t>
      </w:r>
      <w:r w:rsidR="00E348DE" w:rsidRPr="00370AB5">
        <w:t>participant</w:t>
      </w:r>
      <w:r w:rsidR="00DE029E" w:rsidRPr="00370AB5">
        <w:t xml:space="preserve">’s physician </w:t>
      </w:r>
      <w:proofErr w:type="gramStart"/>
      <w:r w:rsidR="00DE029E" w:rsidRPr="00370AB5">
        <w:t>was kept informed and helped oversee the intervention</w:t>
      </w:r>
      <w:proofErr w:type="gramEnd"/>
      <w:r w:rsidR="00DE029E" w:rsidRPr="00370AB5">
        <w:t>.  The e</w:t>
      </w:r>
      <w:r w:rsidR="00873186" w:rsidRPr="00370AB5">
        <w:t xml:space="preserve">ffect was most noticeable after 3 months. </w:t>
      </w:r>
    </w:p>
    <w:p w14:paraId="7769273B" w14:textId="77777777" w:rsidR="001B2B18" w:rsidRPr="00370AB5" w:rsidRDefault="001B2B18" w:rsidP="00985577">
      <w:pPr>
        <w:pStyle w:val="Heading3"/>
      </w:pPr>
      <w:r w:rsidRPr="00370AB5">
        <w:t>Tele-medicine interventions</w:t>
      </w:r>
    </w:p>
    <w:p w14:paraId="18130988" w14:textId="1DFE78D2" w:rsidR="00BC0E6B" w:rsidRPr="00370AB5" w:rsidRDefault="007911D1" w:rsidP="00A77232">
      <w:pPr>
        <w:spacing w:line="480" w:lineRule="auto"/>
        <w:rPr>
          <w:lang w:val="it-IT"/>
        </w:rPr>
      </w:pPr>
      <w:r w:rsidRPr="00370AB5">
        <w:t>Tele-medicine has proven to be feasible in the delivery of diabetes care, with modest benefit in lowering</w:t>
      </w:r>
      <w:r w:rsidRPr="00370AB5">
        <w:rPr>
          <w:lang w:val="it-IT"/>
        </w:rPr>
        <w:t xml:space="preserve"> HbA</w:t>
      </w:r>
      <w:r w:rsidRPr="00370AB5">
        <w:rPr>
          <w:vertAlign w:val="subscript"/>
          <w:lang w:val="it-IT"/>
        </w:rPr>
        <w:t>1c</w:t>
      </w:r>
      <w:r w:rsidRPr="00370AB5">
        <w:rPr>
          <w:lang w:val="it-IT"/>
        </w:rPr>
        <w:t xml:space="preserve"> and improving other clinical outcomes with greater sustainability over time in comparison to usual care</w:t>
      </w:r>
      <w:r w:rsidR="00BC0E6B" w:rsidRPr="00370AB5">
        <w:rPr>
          <w:lang w:val="it-IT"/>
        </w:rPr>
        <w:t xml:space="preserve"> </w:t>
      </w:r>
      <w:r w:rsidR="00EB683C" w:rsidRPr="00370AB5">
        <w:rPr>
          <w:lang w:val="it-IT"/>
        </w:rPr>
        <w:fldChar w:fldCharType="begin">
          <w:fldData xml:space="preserve">PEVuZE5vdGU+PENpdGU+PEF1dGhvcj5NY0Rvbm5lbGw8L0F1dGhvcj48WWVhcj4yMDE4PC9ZZWFy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</w:fldData>
        </w:fldChar>
      </w:r>
      <w:r w:rsidR="009975E4" w:rsidRPr="00370AB5">
        <w:rPr>
          <w:lang w:val="it-IT"/>
        </w:rPr>
        <w:instrText xml:space="preserve"> ADDIN EN.CITE </w:instrText>
      </w:r>
      <w:r w:rsidR="009975E4" w:rsidRPr="00370AB5">
        <w:rPr>
          <w:lang w:val="it-IT"/>
        </w:rPr>
        <w:fldChar w:fldCharType="begin">
          <w:fldData xml:space="preserve">PEVuZE5vdGU+PENpdGU+PEF1dGhvcj5NY0Rvbm5lbGw8L0F1dGhvcj48WWVhcj4yMDE4PC9ZZWFy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</w:fldData>
        </w:fldChar>
      </w:r>
      <w:r w:rsidR="009975E4" w:rsidRPr="00370AB5">
        <w:rPr>
          <w:lang w:val="it-IT"/>
        </w:rPr>
        <w:instrText xml:space="preserve"> ADDIN EN.CITE.DATA </w:instrText>
      </w:r>
      <w:r w:rsidR="009975E4" w:rsidRPr="00370AB5">
        <w:rPr>
          <w:lang w:val="it-IT"/>
        </w:rPr>
      </w:r>
      <w:r w:rsidR="009975E4" w:rsidRPr="00370AB5">
        <w:rPr>
          <w:lang w:val="it-IT"/>
        </w:rPr>
        <w:fldChar w:fldCharType="end"/>
      </w:r>
      <w:r w:rsidR="00EB683C" w:rsidRPr="00370AB5">
        <w:rPr>
          <w:lang w:val="it-IT"/>
        </w:rPr>
      </w:r>
      <w:r w:rsidR="00EB683C" w:rsidRPr="00370AB5">
        <w:rPr>
          <w:lang w:val="it-IT"/>
        </w:rPr>
        <w:fldChar w:fldCharType="separate"/>
      </w:r>
      <w:r w:rsidR="009975E4" w:rsidRPr="00370AB5">
        <w:rPr>
          <w:noProof/>
          <w:lang w:val="it-IT"/>
        </w:rPr>
        <w:t>[47, 48]</w:t>
      </w:r>
      <w:r w:rsidR="00EB683C" w:rsidRPr="00370AB5">
        <w:rPr>
          <w:lang w:val="it-IT"/>
        </w:rPr>
        <w:fldChar w:fldCharType="end"/>
      </w:r>
      <w:r w:rsidRPr="00370AB5">
        <w:rPr>
          <w:lang w:val="it-IT"/>
        </w:rPr>
        <w:t xml:space="preserve">. </w:t>
      </w:r>
      <w:r w:rsidR="00060437" w:rsidRPr="00370AB5">
        <w:rPr>
          <w:lang w:val="it-IT"/>
        </w:rPr>
        <w:t xml:space="preserve"> </w:t>
      </w:r>
      <w:r w:rsidR="00B712F2" w:rsidRPr="00370AB5">
        <w:rPr>
          <w:lang w:val="it-IT"/>
        </w:rPr>
        <w:t>Multi-disciplinary tele-medicine clinics including ph</w:t>
      </w:r>
      <w:r w:rsidR="00060437" w:rsidRPr="00370AB5">
        <w:rPr>
          <w:lang w:val="it-IT"/>
        </w:rPr>
        <w:t>arma</w:t>
      </w:r>
      <w:r w:rsidR="00B712F2" w:rsidRPr="00370AB5">
        <w:rPr>
          <w:lang w:val="it-IT"/>
        </w:rPr>
        <w:t>cists have help</w:t>
      </w:r>
      <w:r w:rsidR="002F111E" w:rsidRPr="00370AB5">
        <w:rPr>
          <w:lang w:val="it-IT"/>
        </w:rPr>
        <w:t>ed</w:t>
      </w:r>
      <w:r w:rsidR="00B712F2" w:rsidRPr="00370AB5">
        <w:rPr>
          <w:lang w:val="it-IT"/>
        </w:rPr>
        <w:t xml:space="preserve"> reach </w:t>
      </w:r>
      <w:r w:rsidR="0050094C" w:rsidRPr="00370AB5">
        <w:rPr>
          <w:lang w:val="it-IT"/>
        </w:rPr>
        <w:t>people with diabetes</w:t>
      </w:r>
      <w:r w:rsidR="00B712F2" w:rsidRPr="00370AB5">
        <w:rPr>
          <w:lang w:val="it-IT"/>
        </w:rPr>
        <w:t xml:space="preserve"> in more rural areas</w:t>
      </w:r>
      <w:r w:rsidR="00746199" w:rsidRPr="00370AB5">
        <w:rPr>
          <w:lang w:val="it-IT"/>
        </w:rPr>
        <w:t xml:space="preserve"> to good effect</w:t>
      </w:r>
      <w:r w:rsidR="00BC0E6B" w:rsidRPr="00370AB5">
        <w:rPr>
          <w:lang w:val="it-IT"/>
        </w:rPr>
        <w:t xml:space="preserve"> </w:t>
      </w:r>
      <w:r w:rsidR="00746199" w:rsidRPr="00370AB5">
        <w:rPr>
          <w:lang w:val="it-IT"/>
        </w:rPr>
        <w:fldChar w:fldCharType="begin"/>
      </w:r>
      <w:r w:rsidR="009975E4" w:rsidRPr="00370AB5">
        <w:rPr>
          <w:lang w:val="it-IT"/>
        </w:rPr>
        <w:instrText xml:space="preserve"> ADDIN EN.CITE &lt;EndNote&gt;&lt;Cite&gt;&lt;Author&gt;Nye&lt;/Author&gt;&lt;Year&gt;2017&lt;/Year&gt;&lt;RecNum&gt;183&lt;/RecNum&gt;&lt;DisplayText&gt;[48]&lt;/DisplayText&gt;&lt;record&gt;&lt;rec-number&gt;183&lt;/rec-number&gt;&lt;foreign-keys&gt;&lt;key app="EN" db-id="9zxvrdefmetfaoe9azs5xdzpttpezstf0t55" timestamp="1561554324"&gt;183&lt;/key&gt;&lt;/foreign-keys&gt;&lt;ref-type name="Journal Article"&gt;17&lt;/ref-type&gt;&lt;contributors&gt;&lt;authors&gt;&lt;author&gt;Nye, A. M.&lt;/author&gt;&lt;/authors&gt;&lt;/contributors&gt;&lt;auth-address&gt;associate professor, Campbell University, Buies Creek, North Carolina; affiliate associate professor, East Carolina University, Greenville, North Carolina nyea@edu.edu.&lt;/auth-address&gt;&lt;titles&gt;&lt;title&gt;A Clinical Pharmacist in Telehealth Team Care for Rural Patients with Diabetes&lt;/title&gt;&lt;secondary-title&gt;N C Med J&lt;/secondary-title&gt;&lt;alt-title&gt;North Carolina medical journal&lt;/alt-title&gt;&lt;/titles&gt;&lt;periodical&gt;&lt;full-title&gt;N C Med J&lt;/full-title&gt;&lt;abbr-1&gt;North Carolina medical journal&lt;/abbr-1&gt;&lt;/periodical&gt;&lt;alt-periodical&gt;&lt;full-title&gt;N C Med J&lt;/full-title&gt;&lt;abbr-1&gt;North Carolina medical journal&lt;/abbr-1&gt;&lt;/alt-periodical&gt;&lt;pages&gt;183-184&lt;/pages&gt;&lt;volume&gt;78&lt;/volume&gt;&lt;number&gt;3&lt;/number&gt;&lt;edition&gt;2017/06/04&lt;/edition&gt;&lt;keywords&gt;&lt;keyword&gt;*Community Pharmacy Services&lt;/keyword&gt;&lt;keyword&gt;Diabetes Mellitus/*drug therapy&lt;/keyword&gt;&lt;keyword&gt;Humans&lt;/keyword&gt;&lt;keyword&gt;*Patient Care Team&lt;/keyword&gt;&lt;keyword&gt;Patient Education as Topic&lt;/keyword&gt;&lt;keyword&gt;*Pharmacists&lt;/keyword&gt;&lt;keyword&gt;*Rural Population&lt;/keyword&gt;&lt;keyword&gt;Telemedicine/*methods&lt;/keyword&gt;&lt;/keywords&gt;&lt;dates&gt;&lt;year&gt;2017&lt;/year&gt;&lt;pub-dates&gt;&lt;date&gt;May-Jun&lt;/date&gt;&lt;/pub-dates&gt;&lt;/dates&gt;&lt;isbn&gt;0029-2559 (Print)&amp;#xD;0029-2559&lt;/isbn&gt;&lt;accession-num&gt;28576957&lt;/accession-num&gt;&lt;urls&gt;&lt;/urls&gt;&lt;electronic-resource-num&gt;10.18043/ncm.78.3.183&lt;/electronic-resource-num&gt;&lt;remote-database-provider&gt;NLM&lt;/remote-database-provider&gt;&lt;language&gt;eng&lt;/language&gt;&lt;/record&gt;&lt;/Cite&gt;&lt;/EndNote&gt;</w:instrText>
      </w:r>
      <w:r w:rsidR="00746199" w:rsidRPr="00370AB5">
        <w:rPr>
          <w:lang w:val="it-IT"/>
        </w:rPr>
        <w:fldChar w:fldCharType="separate"/>
      </w:r>
      <w:r w:rsidR="009975E4" w:rsidRPr="00370AB5">
        <w:rPr>
          <w:noProof/>
          <w:lang w:val="it-IT"/>
        </w:rPr>
        <w:t>[48]</w:t>
      </w:r>
      <w:r w:rsidR="00746199" w:rsidRPr="00370AB5">
        <w:rPr>
          <w:lang w:val="it-IT"/>
        </w:rPr>
        <w:fldChar w:fldCharType="end"/>
      </w:r>
      <w:r w:rsidR="00B712F2" w:rsidRPr="00370AB5">
        <w:rPr>
          <w:lang w:val="it-IT"/>
        </w:rPr>
        <w:t xml:space="preserve">.  </w:t>
      </w:r>
    </w:p>
    <w:p w14:paraId="2D616D11" w14:textId="69265B71" w:rsidR="00BC0E6B" w:rsidRPr="00370AB5" w:rsidRDefault="00552FB0" w:rsidP="00A77232">
      <w:pPr>
        <w:spacing w:line="480" w:lineRule="auto"/>
      </w:pPr>
      <w:proofErr w:type="spellStart"/>
      <w:r w:rsidRPr="00370AB5">
        <w:t>Lauffenburger</w:t>
      </w:r>
      <w:proofErr w:type="spellEnd"/>
      <w:r w:rsidRPr="00370AB5">
        <w:t xml:space="preserve"> </w:t>
      </w:r>
      <w:r w:rsidR="00B712F2" w:rsidRPr="00370AB5">
        <w:t>et al trial</w:t>
      </w:r>
      <w:r w:rsidRPr="00370AB5">
        <w:t>l</w:t>
      </w:r>
      <w:r w:rsidR="00C60509" w:rsidRPr="00370AB5">
        <w:t>ed a</w:t>
      </w:r>
      <w:r w:rsidR="00FB62C6" w:rsidRPr="00370AB5">
        <w:t xml:space="preserve"> behavioural</w:t>
      </w:r>
      <w:r w:rsidR="00C60509" w:rsidRPr="00370AB5">
        <w:t xml:space="preserve"> pharmacist telephone </w:t>
      </w:r>
      <w:r w:rsidRPr="00370AB5">
        <w:t xml:space="preserve">intervention aimed at improving glycaemic control in those with an </w:t>
      </w:r>
      <w:r w:rsidR="009A2C0B" w:rsidRPr="00370AB5">
        <w:t>HbA</w:t>
      </w:r>
      <w:r w:rsidR="009A2C0B" w:rsidRPr="00370AB5">
        <w:rPr>
          <w:vertAlign w:val="subscript"/>
        </w:rPr>
        <w:t>1c</w:t>
      </w:r>
      <w:r w:rsidRPr="00370AB5">
        <w:t xml:space="preserve"> of &gt;64mmol/</w:t>
      </w:r>
      <w:proofErr w:type="spellStart"/>
      <w:r w:rsidRPr="00370AB5">
        <w:t>mol</w:t>
      </w:r>
      <w:proofErr w:type="spellEnd"/>
      <w:r w:rsidRPr="00370AB5">
        <w:t xml:space="preserve"> (&gt;8%)</w:t>
      </w:r>
      <w:r w:rsidR="00D97749" w:rsidRPr="00370AB5">
        <w:t xml:space="preserve"> </w:t>
      </w:r>
      <w:r w:rsidR="00FB62C6" w:rsidRPr="00370AB5">
        <w:fldChar w:fldCharType="begin"/>
      </w:r>
      <w:r w:rsidR="009975E4" w:rsidRPr="00370AB5">
        <w:instrText xml:space="preserve"> ADDIN EN.CITE &lt;EndNote&gt;&lt;Cite&gt;&lt;Author&gt;Lauffenburger&lt;/Author&gt;&lt;Year&gt;2019&lt;/Year&gt;&lt;RecNum&gt;128&lt;/RecNum&gt;&lt;DisplayText&gt;[49]&lt;/DisplayText&gt;&lt;record&gt;&lt;rec-number&gt;128&lt;/rec-number&gt;&lt;foreign-keys&gt;&lt;key app="EN" db-id="92zzaw2dcvxftce5dwy50ppmz592s2vraea2" timestamp="1561547339"&gt;128&lt;/key&gt;&lt;/foreign-keys&gt;&lt;ref-type name="Journal Article"&gt;17&lt;/ref-type&gt;&lt;contributors&gt;&lt;authors&gt;&lt;author&gt;Lauffenburger, Julie C.&lt;/author&gt;&lt;author&gt;Ghazinouri, Roya&lt;/author&gt;&lt;author&gt;Jan, Saira&lt;/author&gt;&lt;author&gt;Makanji, Sagar&lt;/author&gt;&lt;author&gt;Ferro, Christina A.&lt;/author&gt;&lt;author&gt;Lewey, Jennifer&lt;/author&gt;&lt;author&gt;Wittbrodt, Eric&lt;/author&gt;&lt;author&gt;Lee, Jessica&lt;/author&gt;&lt;author&gt;Haff, Nancy&lt;/author&gt;&lt;author&gt;Fontanet, Constance P.&lt;/author&gt;&lt;author&gt;Choudhry, Niteesh K.&lt;/author&gt;&lt;/authors&gt;&lt;/contributors&gt;&lt;titles&gt;&lt;title&gt;Impact of a novel pharmacist-delivered behavioral intervention for patients with poorly-controlled diabetes: The ENhancing outcomes through Goal Assessment and Generating Engagement in Diabetes Mellitus (ENGAGE-DM) pragmatic randomized trial&lt;/title&gt;&lt;secondary-title&gt;PLOS ONE&lt;/secondary-title&gt;&lt;/titles&gt;&lt;periodical&gt;&lt;full-title&gt;PLoS One&lt;/full-title&gt;&lt;/periodical&gt;&lt;pages&gt;e0214754&lt;/pages&gt;&lt;volume&gt;14&lt;/volume&gt;&lt;number&gt;4&lt;/number&gt;&lt;dates&gt;&lt;year&gt;2019&lt;/year&gt;&lt;/dates&gt;&lt;publisher&gt;Public Library of Science&lt;/publisher&gt;&lt;urls&gt;&lt;related-urls&gt;&lt;url&gt;https://doi.org/10.1371/journal.pone.0214754&lt;/url&gt;&lt;/related-urls&gt;&lt;/urls&gt;&lt;electronic-resource-num&gt;10.1371/journal.pone.0214754&lt;/electronic-resource-num&gt;&lt;/record&gt;&lt;/Cite&gt;&lt;/EndNote&gt;</w:instrText>
      </w:r>
      <w:r w:rsidR="00FB62C6" w:rsidRPr="00370AB5">
        <w:fldChar w:fldCharType="separate"/>
      </w:r>
      <w:r w:rsidR="009975E4" w:rsidRPr="00370AB5">
        <w:rPr>
          <w:noProof/>
        </w:rPr>
        <w:t>[49]</w:t>
      </w:r>
      <w:r w:rsidR="00FB62C6" w:rsidRPr="00370AB5">
        <w:fldChar w:fldCharType="end"/>
      </w:r>
      <w:r w:rsidRPr="00370AB5">
        <w:t xml:space="preserve">. The pharmacists used brief negotiated interviewing and shared decision making to identify and set patient goals. </w:t>
      </w:r>
      <w:r w:rsidR="000A3F8D" w:rsidRPr="00370AB5">
        <w:t xml:space="preserve">The goals focused on either treatment intensification or addressing lifestyle factors. </w:t>
      </w:r>
      <w:r w:rsidRPr="00370AB5">
        <w:t xml:space="preserve">There was a significant reduction in </w:t>
      </w:r>
      <w:r w:rsidR="009A2C0B" w:rsidRPr="00370AB5">
        <w:t>HbA</w:t>
      </w:r>
      <w:r w:rsidR="009A2C0B" w:rsidRPr="00370AB5">
        <w:rPr>
          <w:vertAlign w:val="subscript"/>
        </w:rPr>
        <w:t>1c</w:t>
      </w:r>
      <w:r w:rsidRPr="00370AB5">
        <w:t xml:space="preserve"> when measuring ‘as treated’, but not when measuring ‘intention to treat’. Only 30% or those approached accepted the initial pharmacist </w:t>
      </w:r>
      <w:r w:rsidR="000A3F8D" w:rsidRPr="00370AB5">
        <w:t xml:space="preserve">telephone </w:t>
      </w:r>
      <w:r w:rsidRPr="00370AB5">
        <w:t>consultati</w:t>
      </w:r>
      <w:r w:rsidR="009A2C0B" w:rsidRPr="00370AB5">
        <w:t>on and</w:t>
      </w:r>
      <w:r w:rsidRPr="00370AB5">
        <w:t xml:space="preserve"> 25% of participants were not ready to change the way they managed their diabetes. </w:t>
      </w:r>
      <w:r w:rsidR="003E5760" w:rsidRPr="00370AB5">
        <w:t xml:space="preserve">It was felt that </w:t>
      </w:r>
      <w:r w:rsidR="003D432E" w:rsidRPr="00370AB5">
        <w:t xml:space="preserve">a </w:t>
      </w:r>
      <w:r w:rsidR="003E5760" w:rsidRPr="00370AB5">
        <w:t>more thorough assess</w:t>
      </w:r>
      <w:r w:rsidR="003D432E" w:rsidRPr="00370AB5">
        <w:t>ment of</w:t>
      </w:r>
      <w:r w:rsidR="003E5760" w:rsidRPr="00370AB5">
        <w:t xml:space="preserve"> the </w:t>
      </w:r>
      <w:r w:rsidR="00FB62C6" w:rsidRPr="00370AB5">
        <w:t xml:space="preserve">participants’ </w:t>
      </w:r>
      <w:r w:rsidR="003E5760" w:rsidRPr="00370AB5">
        <w:t>perceived or real barriers to disease</w:t>
      </w:r>
      <w:r w:rsidR="001B2B18" w:rsidRPr="00370AB5">
        <w:t xml:space="preserve"> management</w:t>
      </w:r>
      <w:r w:rsidR="003D432E" w:rsidRPr="00370AB5">
        <w:t xml:space="preserve"> would have strengthened the intervention</w:t>
      </w:r>
      <w:r w:rsidR="00FB62C6" w:rsidRPr="00370AB5">
        <w:t>. The authors</w:t>
      </w:r>
      <w:r w:rsidR="003E5760" w:rsidRPr="00370AB5">
        <w:t xml:space="preserve"> described </w:t>
      </w:r>
      <w:r w:rsidR="0050094C" w:rsidRPr="00370AB5">
        <w:t xml:space="preserve">the </w:t>
      </w:r>
      <w:r w:rsidR="003E5760" w:rsidRPr="00370AB5">
        <w:t>difficulty</w:t>
      </w:r>
      <w:r w:rsidR="0050094C" w:rsidRPr="00370AB5">
        <w:t xml:space="preserve"> in</w:t>
      </w:r>
      <w:r w:rsidR="003E5760" w:rsidRPr="00370AB5">
        <w:t xml:space="preserve"> delivering the intervention in the context of multiple co-morbidities.</w:t>
      </w:r>
      <w:r w:rsidR="00251884" w:rsidRPr="00370AB5">
        <w:t xml:space="preserve"> </w:t>
      </w:r>
      <w:r w:rsidR="00730E20" w:rsidRPr="00370AB5">
        <w:t xml:space="preserve">Other trials piloting pharmacy telephone interventions in diabetes care are in progress </w:t>
      </w:r>
      <w:r w:rsidR="00730E20" w:rsidRPr="00370AB5">
        <w:fldChar w:fldCharType="begin"/>
      </w:r>
      <w:r w:rsidR="009975E4" w:rsidRPr="00370AB5">
        <w:instrText xml:space="preserve"> ADDIN EN.CITE &lt;EndNote&gt;&lt;Cite&gt;&lt;Author&gt;Lewey&lt;/Author&gt;&lt;Year&gt;2017&lt;/Year&gt;&lt;RecNum&gt;184&lt;/RecNum&gt;&lt;DisplayText&gt;[50]&lt;/DisplayText&gt;&lt;record&gt;&lt;rec-number&gt;184&lt;/rec-number&gt;&lt;foreign-keys&gt;&lt;key app="EN" db-id="9zxvrdefmetfaoe9azs5xdzpttpezstf0t55" timestamp="1561555919"&gt;184&lt;/key&gt;&lt;/foreign-keys&gt;&lt;ref-type name="Journal Article"&gt;17&lt;/ref-type&gt;&lt;contributors&gt;&lt;authors&gt;&lt;author&gt;Lewey, Jennifer&lt;/author&gt;&lt;author&gt;Wei, Wenhui&lt;/author&gt;&lt;author&gt;Lauffenburger, Julie C&lt;/author&gt;&lt;author&gt;Makanji, Sagar&lt;/author&gt;&lt;author&gt;Chant, Alan&lt;/author&gt;&lt;author&gt;DiGeronimo, Jeff&lt;/author&gt;&lt;author&gt;Nanchanatt, Gina&lt;/author&gt;&lt;author&gt;Saira Jan&lt;/author&gt;&lt;author&gt;Choudhry, Niteesh K.&lt;/author&gt;&lt;/authors&gt;&lt;/contributors&gt;&lt;titles&gt;&lt;title&gt;Targeted Adherence Intervention to Reach Glycemic Control with Insulin Therapy for patients with Diabetes (TARGIT-Diabetes): rationale and design of a pragmatic randomised clinical trial&lt;/title&gt;&lt;secondary-title&gt;BMJ Open&lt;/secondary-title&gt;&lt;short-title&gt;BMJ open&lt;/short-title&gt;&lt;/titles&gt;&lt;periodical&gt;&lt;full-title&gt;BMJ Open&lt;/full-title&gt;&lt;/periodical&gt;&lt;pages&gt;e016551&lt;/pages&gt;&lt;volume&gt;7&lt;/volume&gt;&lt;number&gt;10&lt;/number&gt;&lt;dates&gt;&lt;year&gt;2017&lt;/year&gt;&lt;/dates&gt;&lt;urls&gt;&lt;/urls&gt;&lt;language&gt;eng&lt;/language&gt;&lt;/record&gt;&lt;/Cite&gt;&lt;/EndNote&gt;</w:instrText>
      </w:r>
      <w:r w:rsidR="00730E20" w:rsidRPr="00370AB5">
        <w:fldChar w:fldCharType="separate"/>
      </w:r>
      <w:r w:rsidR="009975E4" w:rsidRPr="00370AB5">
        <w:rPr>
          <w:noProof/>
        </w:rPr>
        <w:t>[50]</w:t>
      </w:r>
      <w:r w:rsidR="00730E20" w:rsidRPr="00370AB5">
        <w:fldChar w:fldCharType="end"/>
      </w:r>
      <w:r w:rsidR="00730E20" w:rsidRPr="00370AB5">
        <w:t>.</w:t>
      </w:r>
    </w:p>
    <w:p w14:paraId="4D6734B6" w14:textId="37C5D923" w:rsidR="00B377A7" w:rsidRPr="00370AB5" w:rsidRDefault="00B377A7" w:rsidP="00156858">
      <w:pPr>
        <w:pStyle w:val="Heading3"/>
      </w:pPr>
      <w:r w:rsidRPr="00370AB5">
        <w:t>Limitations of published studies</w:t>
      </w:r>
    </w:p>
    <w:p w14:paraId="1F5C4F98" w14:textId="216549BF" w:rsidR="00AD630D" w:rsidRPr="00370AB5" w:rsidRDefault="003C631B" w:rsidP="00B377A7">
      <w:pPr>
        <w:spacing w:line="480" w:lineRule="auto"/>
      </w:pPr>
      <w:r w:rsidRPr="00370AB5">
        <w:t>Pharmacy based interventions are complex health endeavours</w:t>
      </w:r>
      <w:r w:rsidR="00AD630D" w:rsidRPr="00370AB5">
        <w:t xml:space="preserve"> that include a number of interactive and influencing factors, many of which cannot be measured. This complexity makes it difficult to pinpoint the active </w:t>
      </w:r>
      <w:r w:rsidR="009949E4" w:rsidRPr="00370AB5">
        <w:t xml:space="preserve">and reproducible </w:t>
      </w:r>
      <w:r w:rsidR="00AD630D" w:rsidRPr="00370AB5">
        <w:t xml:space="preserve">ingredients contributing to an effect, or lack </w:t>
      </w:r>
      <w:r w:rsidR="007428C1" w:rsidRPr="00370AB5">
        <w:t>there</w:t>
      </w:r>
      <w:r w:rsidR="00AD630D" w:rsidRPr="00370AB5">
        <w:t>of.</w:t>
      </w:r>
    </w:p>
    <w:p w14:paraId="3C27EFBA" w14:textId="24DD7278" w:rsidR="00B377A7" w:rsidRPr="00370AB5" w:rsidRDefault="00B377A7" w:rsidP="002F3E46">
      <w:pPr>
        <w:spacing w:line="480" w:lineRule="auto"/>
      </w:pPr>
      <w:r w:rsidRPr="00370AB5">
        <w:t>A number of randomised control</w:t>
      </w:r>
      <w:r w:rsidR="007428C1" w:rsidRPr="00370AB5">
        <w:t>led</w:t>
      </w:r>
      <w:r w:rsidRPr="00370AB5">
        <w:t xml:space="preserve"> trials demonstrate a sizeable risk of bias </w:t>
      </w:r>
      <w:r w:rsidR="007428C1" w:rsidRPr="00370AB5">
        <w:t xml:space="preserve">when they </w:t>
      </w:r>
      <w:proofErr w:type="gramStart"/>
      <w:r w:rsidR="007428C1" w:rsidRPr="00370AB5">
        <w:t>have been assess</w:t>
      </w:r>
      <w:r w:rsidR="00264A5C" w:rsidRPr="00370AB5">
        <w:t>ed</w:t>
      </w:r>
      <w:proofErr w:type="gramEnd"/>
      <w:r w:rsidR="007428C1" w:rsidRPr="00370AB5">
        <w:t xml:space="preserve"> for</w:t>
      </w:r>
      <w:r w:rsidRPr="00370AB5">
        <w:t xml:space="preserve"> quality. </w:t>
      </w:r>
      <w:r w:rsidR="007428C1" w:rsidRPr="00370AB5">
        <w:t>This has</w:t>
      </w:r>
      <w:r w:rsidRPr="00370AB5">
        <w:t xml:space="preserve"> largely</w:t>
      </w:r>
      <w:r w:rsidR="007428C1" w:rsidRPr="00370AB5">
        <w:t xml:space="preserve"> been</w:t>
      </w:r>
      <w:r w:rsidRPr="00370AB5">
        <w:t xml:space="preserve"> a result of the randomisation process and deviation from the intended intervention</w:t>
      </w:r>
      <w:r w:rsidR="00BE35B1" w:rsidRPr="00370AB5">
        <w:t xml:space="preserve"> due to lack of blinding of participants </w:t>
      </w:r>
      <w:r w:rsidRPr="00370AB5">
        <w:fldChar w:fldCharType="begin">
          <w:fldData xml:space="preserve">PEVuZE5vdGU+PENpdGU+PEF1dGhvcj5QcmVzbGV5PC9BdXRob3I+PFllYXI+MjAxOTwvWWVhcj48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</w:fldData>
        </w:fldChar>
      </w:r>
      <w:r w:rsidR="009975E4" w:rsidRPr="00370AB5">
        <w:instrText xml:space="preserve"> ADDIN EN.CITE </w:instrText>
      </w:r>
      <w:r w:rsidR="009975E4" w:rsidRPr="00370AB5">
        <w:fldChar w:fldCharType="begin">
          <w:fldData xml:space="preserve">PEVuZE5vdGU+PENpdGU+PEF1dGhvcj5QcmVzbGV5PC9BdXRob3I+PFllYXI+MjAxOTwvWWVhcj48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</w:fldData>
        </w:fldChar>
      </w:r>
      <w:r w:rsidR="009975E4" w:rsidRPr="00370AB5">
        <w:instrText xml:space="preserve"> ADDIN EN.CITE.DATA </w:instrText>
      </w:r>
      <w:r w:rsidR="009975E4" w:rsidRPr="00370AB5">
        <w:fldChar w:fldCharType="end"/>
      </w:r>
      <w:r w:rsidRPr="00370AB5">
        <w:fldChar w:fldCharType="separate"/>
      </w:r>
      <w:r w:rsidR="009975E4" w:rsidRPr="00370AB5">
        <w:rPr>
          <w:noProof/>
        </w:rPr>
        <w:t>[32, 35]</w:t>
      </w:r>
      <w:r w:rsidRPr="00370AB5">
        <w:fldChar w:fldCharType="end"/>
      </w:r>
      <w:r w:rsidR="00656175" w:rsidRPr="00370AB5">
        <w:t>.</w:t>
      </w:r>
      <w:r w:rsidR="00156858" w:rsidRPr="00370AB5">
        <w:t xml:space="preserve"> </w:t>
      </w:r>
      <w:r w:rsidR="00264A5C" w:rsidRPr="00370AB5">
        <w:t xml:space="preserve"> Nonetheless, there is consistency </w:t>
      </w:r>
      <w:r w:rsidR="00AF0994" w:rsidRPr="00370AB5">
        <w:t xml:space="preserve">across studies </w:t>
      </w:r>
      <w:r w:rsidR="00264A5C" w:rsidRPr="00370AB5">
        <w:t xml:space="preserve">showing that </w:t>
      </w:r>
      <w:r w:rsidR="00AF0994" w:rsidRPr="00370AB5">
        <w:t xml:space="preserve">community pharmacy interventions are </w:t>
      </w:r>
      <w:r w:rsidR="00081FED" w:rsidRPr="00370AB5">
        <w:t>capable of</w:t>
      </w:r>
      <w:r w:rsidR="00264A5C" w:rsidRPr="00370AB5">
        <w:t xml:space="preserve"> offer</w:t>
      </w:r>
      <w:r w:rsidR="00081FED" w:rsidRPr="00370AB5">
        <w:t>ing</w:t>
      </w:r>
      <w:r w:rsidR="00264A5C" w:rsidRPr="00370AB5">
        <w:t xml:space="preserve"> an additional strategy and skillset i</w:t>
      </w:r>
      <w:r w:rsidR="00AF0994" w:rsidRPr="00370AB5">
        <w:t xml:space="preserve">n the delivery of diabetes </w:t>
      </w:r>
      <w:proofErr w:type="gramStart"/>
      <w:r w:rsidR="00AF0994" w:rsidRPr="00370AB5">
        <w:t>care which</w:t>
      </w:r>
      <w:proofErr w:type="gramEnd"/>
      <w:r w:rsidR="00AF0994" w:rsidRPr="00370AB5">
        <w:t xml:space="preserve"> often leads to improved healthcare outcomes for those </w:t>
      </w:r>
      <w:r w:rsidR="008168EF" w:rsidRPr="00370AB5">
        <w:t>enrolled</w:t>
      </w:r>
      <w:r w:rsidR="00AF0994" w:rsidRPr="00370AB5">
        <w:t>.</w:t>
      </w:r>
    </w:p>
    <w:p w14:paraId="0DA1E3AB" w14:textId="77777777" w:rsidR="00C045A2" w:rsidRPr="00370AB5" w:rsidRDefault="00C045A2" w:rsidP="00A77232">
      <w:pPr>
        <w:pStyle w:val="Heading2"/>
        <w:rPr>
          <w:rFonts w:eastAsia="BerkeleyPro-Book"/>
        </w:rPr>
      </w:pPr>
      <w:r w:rsidRPr="00370AB5">
        <w:rPr>
          <w:rFonts w:eastAsia="BerkeleyPro-Book"/>
        </w:rPr>
        <w:t xml:space="preserve">Barriers to community pharmacy </w:t>
      </w:r>
    </w:p>
    <w:p w14:paraId="16A7DD55" w14:textId="77777777" w:rsidR="00DC71D8" w:rsidRPr="00370AB5" w:rsidRDefault="00DC71D8" w:rsidP="00DC71D8">
      <w:pPr>
        <w:pStyle w:val="Heading3"/>
      </w:pPr>
      <w:r w:rsidRPr="00370AB5">
        <w:t>The Murray Report</w:t>
      </w:r>
    </w:p>
    <w:p w14:paraId="40E2C0EC" w14:textId="6DEF0FFC" w:rsidR="00384DE3" w:rsidRPr="00370AB5" w:rsidRDefault="00ED4B71" w:rsidP="00A77232">
      <w:pPr>
        <w:spacing w:line="480" w:lineRule="auto"/>
      </w:pPr>
      <w:r w:rsidRPr="00370AB5">
        <w:t>An</w:t>
      </w:r>
      <w:r w:rsidR="00384DE3" w:rsidRPr="00370AB5">
        <w:t xml:space="preserve"> independent review of community pharmacy clinical services in</w:t>
      </w:r>
      <w:r w:rsidRPr="00370AB5">
        <w:t xml:space="preserve"> England published</w:t>
      </w:r>
      <w:r w:rsidR="003F44F4" w:rsidRPr="00370AB5">
        <w:t xml:space="preserve"> </w:t>
      </w:r>
      <w:r w:rsidRPr="00370AB5">
        <w:t>in</w:t>
      </w:r>
      <w:r w:rsidR="003F44F4" w:rsidRPr="00370AB5">
        <w:t xml:space="preserve"> 2016</w:t>
      </w:r>
      <w:r w:rsidR="00BA04DE" w:rsidRPr="00370AB5">
        <w:t xml:space="preserve"> by the Kings Fund</w:t>
      </w:r>
      <w:r w:rsidRPr="00370AB5">
        <w:t>,</w:t>
      </w:r>
      <w:r w:rsidR="00385BA9" w:rsidRPr="00370AB5">
        <w:t xml:space="preserve"> t</w:t>
      </w:r>
      <w:r w:rsidRPr="00370AB5">
        <w:t>he Murray report</w:t>
      </w:r>
      <w:r w:rsidR="001E6710" w:rsidRPr="00370AB5">
        <w:t>,</w:t>
      </w:r>
      <w:r w:rsidR="00384DE3" w:rsidRPr="00370AB5">
        <w:t xml:space="preserve"> highlighted that renewed efforts should be made to make the most of the </w:t>
      </w:r>
      <w:r w:rsidR="00E3622E" w:rsidRPr="00370AB5">
        <w:t xml:space="preserve">existing </w:t>
      </w:r>
      <w:r w:rsidR="00384DE3" w:rsidRPr="00370AB5">
        <w:t>clinical services provided by pharmacists, particularly as the uptake of these had been poor</w:t>
      </w:r>
      <w:r w:rsidR="004C6AD8" w:rsidRPr="00370AB5">
        <w:t xml:space="preserve"> </w:t>
      </w:r>
      <w:r w:rsidR="00384DE3" w:rsidRPr="00370AB5">
        <w:fldChar w:fldCharType="begin"/>
      </w:r>
      <w:r w:rsidR="009975E4" w:rsidRPr="00370AB5">
        <w:instrText xml:space="preserve"> ADDIN EN.CITE &lt;EndNote&gt;&lt;Cite&gt;&lt;Author&gt;Pharmaceutical Services Negotiating Committee&lt;/Author&gt;&lt;Year&gt;2016&lt;/Year&gt;&lt;RecNum&gt;79&lt;/RecNum&gt;&lt;DisplayText&gt;[51, 52]&lt;/DisplayText&gt;&lt;record&gt;&lt;rec-number&gt;79&lt;/rec-number&gt;&lt;foreign-keys&gt;&lt;key app="EN" db-id="92zzaw2dcvxftce5dwy50ppmz592s2vraea2" timestamp="1544618794"&gt;79&lt;/key&gt;&lt;/foreign-keys&gt;&lt;ref-type name="Web Page"&gt;12&lt;/ref-type&gt;&lt;contributors&gt;&lt;authors&gt;&lt;author&gt;Pharmaceutical Services Negotiating Committee,&lt;/author&gt;&lt;/authors&gt;&lt;/contributors&gt;&lt;titles&gt;&lt;title&gt;PSNC Briefing 072/16: A summary of the Murray Review of Community Pharmacy Clinical Services&lt;/title&gt;&lt;/titles&gt;&lt;number&gt;12/12/2018&lt;/number&gt;&lt;dates&gt;&lt;year&gt;2016&lt;/year&gt;&lt;/dates&gt;&lt;urls&gt;&lt;related-urls&gt;&lt;url&gt;https://psnc.org.uk/wp-content/uploads/2013/04/PSNC-Briefing-072.16-A-summary-of-the-Murray-Review-of-Community-Pharmacy-Clinical-Services.pdf&lt;/url&gt;&lt;/related-urls&gt;&lt;/urls&gt;&lt;/record&gt;&lt;/Cite&gt;&lt;Cite&gt;&lt;Author&gt;The Kings Fund&lt;/Author&gt;&lt;Year&gt;2016&lt;/Year&gt;&lt;RecNum&gt;374&lt;/RecNum&gt;&lt;record&gt;&lt;rec-number&gt;374&lt;/rec-number&gt;&lt;foreign-keys&gt;&lt;key app="EN" db-id="rdf5s2t2lvvzzceavznv5rr6sv0a2vpfxsse" timestamp="1580659795"&gt;374&lt;/key&gt;&lt;/foreign-keys&gt;&lt;ref-type name="Web Page"&gt;12&lt;/ref-type&gt;&lt;contributors&gt;&lt;authors&gt;&lt;author&gt;The Kings Fund,&lt;/author&gt;&lt;/authors&gt;&lt;/contributors&gt;&lt;titles&gt;&lt;title&gt;Community Pharmacy Clinical Services Review&lt;/title&gt;&lt;/titles&gt;&lt;number&gt;01.02.2020&lt;/number&gt;&lt;dates&gt;&lt;year&gt;2016&lt;/year&gt;&lt;/dates&gt;&lt;urls&gt;&lt;related-urls&gt;&lt;url&gt;https://www.england.nhs.uk/commissioning/wp-content/uploads/sites/12/2016/12/community-pharm-clncl-serv-rev.pdf&lt;/url&gt;&lt;/related-urls&gt;&lt;/urls&gt;&lt;/record&gt;&lt;/Cite&gt;&lt;/EndNote&gt;</w:instrText>
      </w:r>
      <w:r w:rsidR="00384DE3" w:rsidRPr="00370AB5">
        <w:fldChar w:fldCharType="separate"/>
      </w:r>
      <w:r w:rsidR="009975E4" w:rsidRPr="00370AB5">
        <w:rPr>
          <w:noProof/>
        </w:rPr>
        <w:t>[51, 52]</w:t>
      </w:r>
      <w:r w:rsidR="00384DE3" w:rsidRPr="00370AB5">
        <w:fldChar w:fldCharType="end"/>
      </w:r>
      <w:r w:rsidR="00384DE3" w:rsidRPr="00370AB5">
        <w:t xml:space="preserve">. Three key thematic barriers </w:t>
      </w:r>
      <w:proofErr w:type="gramStart"/>
      <w:r w:rsidR="00384DE3" w:rsidRPr="00370AB5">
        <w:t>were identified</w:t>
      </w:r>
      <w:proofErr w:type="gramEnd"/>
      <w:r w:rsidR="00384DE3" w:rsidRPr="00370AB5">
        <w:t xml:space="preserve"> as contributing to the low uptake of the clinical services delivered by pharmacists.  First</w:t>
      </w:r>
      <w:r w:rsidRPr="00370AB5">
        <w:t>,</w:t>
      </w:r>
      <w:r w:rsidR="0050094C" w:rsidRPr="00370AB5">
        <w:t xml:space="preserve"> </w:t>
      </w:r>
      <w:r w:rsidR="00384DE3" w:rsidRPr="00370AB5">
        <w:t xml:space="preserve">poor integration with other parts of the NHS, largely </w:t>
      </w:r>
      <w:proofErr w:type="gramStart"/>
      <w:r w:rsidR="00384DE3" w:rsidRPr="00370AB5">
        <w:t>as a result</w:t>
      </w:r>
      <w:proofErr w:type="gramEnd"/>
      <w:r w:rsidR="00384DE3" w:rsidRPr="00370AB5">
        <w:t xml:space="preserve"> of </w:t>
      </w:r>
      <w:r w:rsidRPr="00370AB5">
        <w:t xml:space="preserve">the </w:t>
      </w:r>
      <w:r w:rsidR="00384DE3" w:rsidRPr="00370AB5">
        <w:t>limited capability of available digital platforms. Secondly, culture and behavioural issues in primary care around the role and identity of pharmacists</w:t>
      </w:r>
      <w:r w:rsidRPr="00370AB5">
        <w:t>,</w:t>
      </w:r>
      <w:r w:rsidR="00384DE3" w:rsidRPr="00370AB5">
        <w:t xml:space="preserve"> </w:t>
      </w:r>
      <w:r w:rsidR="00E029D7" w:rsidRPr="00370AB5">
        <w:t xml:space="preserve">significantly </w:t>
      </w:r>
      <w:r w:rsidRPr="00370AB5">
        <w:t>slowing</w:t>
      </w:r>
      <w:r w:rsidR="002169B9" w:rsidRPr="00370AB5">
        <w:t xml:space="preserve"> </w:t>
      </w:r>
      <w:r w:rsidR="00E029D7" w:rsidRPr="00370AB5">
        <w:t xml:space="preserve">the </w:t>
      </w:r>
      <w:r w:rsidR="00384DE3" w:rsidRPr="00370AB5">
        <w:t>mobilisation of the profession into healthcare models.</w:t>
      </w:r>
      <w:r w:rsidR="00910A90" w:rsidRPr="00370AB5">
        <w:t xml:space="preserve"> </w:t>
      </w:r>
      <w:r w:rsidR="00384DE3" w:rsidRPr="00370AB5">
        <w:t xml:space="preserve"> Lastly, complex system designs including pharmacy contracts and commissioning routes </w:t>
      </w:r>
      <w:r w:rsidRPr="00370AB5">
        <w:t xml:space="preserve">are </w:t>
      </w:r>
      <w:r w:rsidR="00384DE3" w:rsidRPr="00370AB5">
        <w:t>poorly understood, further di</w:t>
      </w:r>
      <w:r w:rsidRPr="00370AB5">
        <w:t>sadvantaging the involvement</w:t>
      </w:r>
      <w:r w:rsidR="00384DE3" w:rsidRPr="00370AB5">
        <w:t xml:space="preserve"> of community pharmacy </w:t>
      </w:r>
      <w:r w:rsidRPr="00370AB5">
        <w:t>in</w:t>
      </w:r>
      <w:r w:rsidR="00384DE3" w:rsidRPr="00370AB5">
        <w:t xml:space="preserve"> the negotiation of evolving care models</w:t>
      </w:r>
      <w:r w:rsidRPr="00370AB5">
        <w:t xml:space="preserve"> and more integrated working</w:t>
      </w:r>
      <w:r w:rsidR="00D97749" w:rsidRPr="00370AB5">
        <w:t xml:space="preserve"> </w:t>
      </w:r>
      <w:r w:rsidR="00384DE3" w:rsidRPr="00370AB5">
        <w:fldChar w:fldCharType="begin"/>
      </w:r>
      <w:r w:rsidR="009975E4" w:rsidRPr="00370AB5">
        <w:instrText xml:space="preserve"> ADDIN EN.CITE &lt;EndNote&gt;&lt;Cite&gt;&lt;Author&gt;Pharmaceutical Services Negotiating Committee&lt;/Author&gt;&lt;Year&gt;2016&lt;/Year&gt;&lt;RecNum&gt;79&lt;/RecNum&gt;&lt;DisplayText&gt;[51, 52]&lt;/DisplayText&gt;&lt;record&gt;&lt;rec-number&gt;79&lt;/rec-number&gt;&lt;foreign-keys&gt;&lt;key app="EN" db-id="92zzaw2dcvxftce5dwy50ppmz592s2vraea2" timestamp="1544618794"&gt;79&lt;/key&gt;&lt;/foreign-keys&gt;&lt;ref-type name="Web Page"&gt;12&lt;/ref-type&gt;&lt;contributors&gt;&lt;authors&gt;&lt;author&gt;Pharmaceutical Services Negotiating Committee,&lt;/author&gt;&lt;/authors&gt;&lt;/contributors&gt;&lt;titles&gt;&lt;title&gt;PSNC Briefing 072/16: A summary of the Murray Review of Community Pharmacy Clinical Services&lt;/title&gt;&lt;/titles&gt;&lt;number&gt;12/12/2018&lt;/number&gt;&lt;dates&gt;&lt;year&gt;2016&lt;/year&gt;&lt;/dates&gt;&lt;urls&gt;&lt;related-urls&gt;&lt;url&gt;https://psnc.org.uk/wp-content/uploads/2013/04/PSNC-Briefing-072.16-A-summary-of-the-Murray-Review-of-Community-Pharmacy-Clinical-Services.pdf&lt;/url&gt;&lt;/related-urls&gt;&lt;/urls&gt;&lt;/record&gt;&lt;/Cite&gt;&lt;Cite&gt;&lt;Author&gt;The Kings Fund&lt;/Author&gt;&lt;Year&gt;2016&lt;/Year&gt;&lt;RecNum&gt;374&lt;/RecNum&gt;&lt;record&gt;&lt;rec-number&gt;374&lt;/rec-number&gt;&lt;foreign-keys&gt;&lt;key app="EN" db-id="rdf5s2t2lvvzzceavznv5rr6sv0a2vpfxsse" timestamp="1580659795"&gt;374&lt;/key&gt;&lt;/foreign-keys&gt;&lt;ref-type name="Web Page"&gt;12&lt;/ref-type&gt;&lt;contributors&gt;&lt;authors&gt;&lt;author&gt;The Kings Fund,&lt;/author&gt;&lt;/authors&gt;&lt;/contributors&gt;&lt;titles&gt;&lt;title&gt;Community Pharmacy Clinical Services Review&lt;/title&gt;&lt;/titles&gt;&lt;number&gt;01.02.2020&lt;/number&gt;&lt;dates&gt;&lt;year&gt;2016&lt;/year&gt;&lt;/dates&gt;&lt;urls&gt;&lt;related-urls&gt;&lt;url&gt;https://www.england.nhs.uk/commissioning/wp-content/uploads/sites/12/2016/12/community-pharm-clncl-serv-rev.pdf&lt;/url&gt;&lt;/related-urls&gt;&lt;/urls&gt;&lt;/record&gt;&lt;/Cite&gt;&lt;/EndNote&gt;</w:instrText>
      </w:r>
      <w:r w:rsidR="00384DE3" w:rsidRPr="00370AB5">
        <w:fldChar w:fldCharType="separate"/>
      </w:r>
      <w:r w:rsidR="009975E4" w:rsidRPr="00370AB5">
        <w:rPr>
          <w:noProof/>
        </w:rPr>
        <w:t>[51, 52]</w:t>
      </w:r>
      <w:r w:rsidR="00384DE3" w:rsidRPr="00370AB5">
        <w:fldChar w:fldCharType="end"/>
      </w:r>
      <w:r w:rsidR="00384DE3" w:rsidRPr="00370AB5">
        <w:t>.</w:t>
      </w:r>
      <w:r w:rsidR="00BD3726" w:rsidRPr="00370AB5">
        <w:t xml:space="preserve">  These barriers are not unique to England and </w:t>
      </w:r>
      <w:proofErr w:type="gramStart"/>
      <w:r w:rsidR="00BD3726" w:rsidRPr="00370AB5">
        <w:t>have been described</w:t>
      </w:r>
      <w:proofErr w:type="gramEnd"/>
      <w:r w:rsidR="00BD3726" w:rsidRPr="00370AB5">
        <w:t xml:space="preserve"> </w:t>
      </w:r>
      <w:r w:rsidR="003F44F4" w:rsidRPr="00370AB5">
        <w:t>in other countries</w:t>
      </w:r>
      <w:r w:rsidR="00C9363C" w:rsidRPr="00370AB5">
        <w:t xml:space="preserve"> </w:t>
      </w:r>
      <w:r w:rsidR="00C9363C" w:rsidRPr="00370AB5">
        <w:fldChar w:fldCharType="begin">
          <w:fldData xml:space="preserve">PEVuZE5vdGU+PENpdGU+PEF1dGhvcj5BbG1hbnNvdXI8L0F1dGhvcj48WWVhcj4yMDE5PC9ZZWFy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</w:fldData>
        </w:fldChar>
      </w:r>
      <w:r w:rsidR="009975E4" w:rsidRPr="00370AB5">
        <w:instrText xml:space="preserve"> ADDIN EN.CITE </w:instrText>
      </w:r>
      <w:r w:rsidR="009975E4" w:rsidRPr="00370AB5">
        <w:fldChar w:fldCharType="begin">
          <w:fldData xml:space="preserve">PEVuZE5vdGU+PENpdGU+PEF1dGhvcj5BbG1hbnNvdXI8L0F1dGhvcj48WWVhcj4yMDE5PC9ZZWFy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</w:fldData>
        </w:fldChar>
      </w:r>
      <w:r w:rsidR="009975E4" w:rsidRPr="00370AB5">
        <w:instrText xml:space="preserve"> ADDIN EN.CITE.DATA </w:instrText>
      </w:r>
      <w:r w:rsidR="009975E4" w:rsidRPr="00370AB5">
        <w:fldChar w:fldCharType="end"/>
      </w:r>
      <w:r w:rsidR="00C9363C" w:rsidRPr="00370AB5">
        <w:fldChar w:fldCharType="separate"/>
      </w:r>
      <w:r w:rsidR="009975E4" w:rsidRPr="00370AB5">
        <w:rPr>
          <w:noProof/>
        </w:rPr>
        <w:t>[6, 53]</w:t>
      </w:r>
      <w:r w:rsidR="00C9363C" w:rsidRPr="00370AB5">
        <w:fldChar w:fldCharType="end"/>
      </w:r>
      <w:r w:rsidR="00BD3726" w:rsidRPr="00370AB5">
        <w:t>.</w:t>
      </w:r>
    </w:p>
    <w:p w14:paraId="560FFCAB" w14:textId="77777777" w:rsidR="002038E8" w:rsidRPr="00370AB5" w:rsidRDefault="00C27534" w:rsidP="00DC71D8">
      <w:pPr>
        <w:pStyle w:val="Heading3"/>
        <w:rPr>
          <w:rFonts w:eastAsia="BerkeleyPro-Book"/>
        </w:rPr>
      </w:pPr>
      <w:r w:rsidRPr="00370AB5">
        <w:rPr>
          <w:rFonts w:eastAsia="BerkeleyPro-Book"/>
        </w:rPr>
        <w:t>The p</w:t>
      </w:r>
      <w:r w:rsidR="001F4393" w:rsidRPr="00370AB5">
        <w:rPr>
          <w:rFonts w:eastAsia="BerkeleyPro-Book"/>
        </w:rPr>
        <w:t xml:space="preserve">ublic </w:t>
      </w:r>
      <w:r w:rsidRPr="00370AB5">
        <w:rPr>
          <w:rFonts w:eastAsia="BerkeleyPro-Book"/>
        </w:rPr>
        <w:t>p</w:t>
      </w:r>
      <w:r w:rsidR="001F4393" w:rsidRPr="00370AB5">
        <w:rPr>
          <w:rFonts w:eastAsia="BerkeleyPro-Book"/>
        </w:rPr>
        <w:t>erceptio</w:t>
      </w:r>
      <w:r w:rsidRPr="00370AB5">
        <w:rPr>
          <w:rFonts w:eastAsia="BerkeleyPro-Book"/>
        </w:rPr>
        <w:t>n of c</w:t>
      </w:r>
      <w:r w:rsidR="001F4393" w:rsidRPr="00370AB5">
        <w:rPr>
          <w:rFonts w:eastAsia="BerkeleyPro-Book"/>
        </w:rPr>
        <w:t>ommunity</w:t>
      </w:r>
      <w:r w:rsidRPr="00370AB5">
        <w:rPr>
          <w:rFonts w:eastAsia="BerkeleyPro-Book"/>
        </w:rPr>
        <w:t xml:space="preserve"> pharmacy s</w:t>
      </w:r>
      <w:r w:rsidR="00C40535" w:rsidRPr="00370AB5">
        <w:rPr>
          <w:rFonts w:eastAsia="BerkeleyPro-Book"/>
        </w:rPr>
        <w:t>ervices</w:t>
      </w:r>
    </w:p>
    <w:p w14:paraId="128696DC" w14:textId="005950CC" w:rsidR="00172C74" w:rsidRPr="00370AB5" w:rsidRDefault="00664FA8" w:rsidP="00A77232">
      <w:pPr>
        <w:spacing w:line="480" w:lineRule="auto"/>
        <w:rPr>
          <w:rFonts w:eastAsia="BerkeleyPro-Book"/>
        </w:rPr>
      </w:pPr>
      <w:r w:rsidRPr="00370AB5">
        <w:t>A</w:t>
      </w:r>
      <w:r w:rsidR="001F4393" w:rsidRPr="00370AB5">
        <w:t xml:space="preserve"> systematic review </w:t>
      </w:r>
      <w:r w:rsidRPr="00370AB5">
        <w:t xml:space="preserve">by Hindi et al </w:t>
      </w:r>
      <w:r w:rsidR="001F4393" w:rsidRPr="00370AB5">
        <w:t xml:space="preserve">exploring patient and public perspectives of community pharmacies </w:t>
      </w:r>
      <w:r w:rsidR="001E5F75" w:rsidRPr="00370AB5">
        <w:t xml:space="preserve">in the UK </w:t>
      </w:r>
      <w:r w:rsidRPr="00370AB5">
        <w:t>identified two main themes, each of which had four subthemes</w:t>
      </w:r>
      <w:r w:rsidRPr="00370AB5">
        <w:rPr>
          <w:i/>
        </w:rPr>
        <w:t xml:space="preserve"> (figure </w:t>
      </w:r>
      <w:r w:rsidR="00BA04DE" w:rsidRPr="00370AB5">
        <w:rPr>
          <w:i/>
        </w:rPr>
        <w:t>1</w:t>
      </w:r>
      <w:r w:rsidRPr="00370AB5">
        <w:rPr>
          <w:i/>
        </w:rPr>
        <w:t xml:space="preserve">) </w:t>
      </w:r>
      <w:r w:rsidR="001F4393" w:rsidRPr="00370AB5">
        <w:fldChar w:fldCharType="begin">
          <w:fldData xml:space="preserve">PEVuZE5vdGU+PENpdGU+PEF1dGhvcj5IaW5kaTwvQXV0aG9yPjxZZWFyPjIwMTg8L1llYXI+PFJl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</w:fldData>
        </w:fldChar>
      </w:r>
      <w:r w:rsidR="009975E4" w:rsidRPr="00370AB5">
        <w:instrText xml:space="preserve"> ADDIN EN.CITE </w:instrText>
      </w:r>
      <w:r w:rsidR="009975E4" w:rsidRPr="00370AB5">
        <w:fldChar w:fldCharType="begin">
          <w:fldData xml:space="preserve">PEVuZE5vdGU+PENpdGU+PEF1dGhvcj5IaW5kaTwvQXV0aG9yPjxZZWFyPjIwMTg8L1llYXI+PFJl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</w:fldData>
        </w:fldChar>
      </w:r>
      <w:r w:rsidR="009975E4" w:rsidRPr="00370AB5">
        <w:instrText xml:space="preserve"> ADDIN EN.CITE.DATA </w:instrText>
      </w:r>
      <w:r w:rsidR="009975E4" w:rsidRPr="00370AB5">
        <w:fldChar w:fldCharType="end"/>
      </w:r>
      <w:r w:rsidR="001F4393" w:rsidRPr="00370AB5">
        <w:fldChar w:fldCharType="separate"/>
      </w:r>
      <w:r w:rsidR="009975E4" w:rsidRPr="00370AB5">
        <w:rPr>
          <w:noProof/>
        </w:rPr>
        <w:t>[54]</w:t>
      </w:r>
      <w:r w:rsidR="001F4393" w:rsidRPr="00370AB5">
        <w:fldChar w:fldCharType="end"/>
      </w:r>
      <w:r w:rsidR="005B1867" w:rsidRPr="00370AB5">
        <w:t xml:space="preserve">. </w:t>
      </w:r>
      <w:r w:rsidR="00656DB5" w:rsidRPr="00370AB5">
        <w:t>Public c</w:t>
      </w:r>
      <w:r w:rsidR="00910A90" w:rsidRPr="00370AB5">
        <w:t>ognis</w:t>
      </w:r>
      <w:r w:rsidR="00656DB5" w:rsidRPr="00370AB5">
        <w:t xml:space="preserve">ance </w:t>
      </w:r>
      <w:proofErr w:type="gramStart"/>
      <w:r w:rsidR="00656DB5" w:rsidRPr="00370AB5">
        <w:t>was used</w:t>
      </w:r>
      <w:proofErr w:type="gramEnd"/>
      <w:r w:rsidR="00656DB5" w:rsidRPr="00370AB5">
        <w:t xml:space="preserve"> to describe the opinions and views of the public. These </w:t>
      </w:r>
      <w:proofErr w:type="gramStart"/>
      <w:r w:rsidR="00656DB5" w:rsidRPr="00370AB5">
        <w:t>were influenced</w:t>
      </w:r>
      <w:proofErr w:type="gramEnd"/>
      <w:r w:rsidR="00656DB5" w:rsidRPr="00370AB5">
        <w:t xml:space="preserve"> by </w:t>
      </w:r>
      <w:r w:rsidR="000E66D0" w:rsidRPr="00370AB5">
        <w:t xml:space="preserve">four factors: </w:t>
      </w:r>
      <w:r w:rsidR="005D4A82" w:rsidRPr="00370AB5">
        <w:t xml:space="preserve">awareness of the pharmacy services available, </w:t>
      </w:r>
      <w:r w:rsidR="00656DB5" w:rsidRPr="00370AB5">
        <w:t>underlying perceptions, whether the public regarded physicians to have a supremacy,</w:t>
      </w:r>
      <w:r w:rsidR="000E66D0" w:rsidRPr="00370AB5">
        <w:t xml:space="preserve"> </w:t>
      </w:r>
      <w:r w:rsidR="00656DB5" w:rsidRPr="00370AB5">
        <w:t xml:space="preserve">and promotional strategies encountered. </w:t>
      </w:r>
    </w:p>
    <w:p w14:paraId="50563742" w14:textId="33F72B33" w:rsidR="00656DB5" w:rsidRPr="00370AB5" w:rsidRDefault="00656DB5" w:rsidP="00A77232">
      <w:pPr>
        <w:spacing w:line="480" w:lineRule="auto"/>
      </w:pPr>
      <w:r w:rsidRPr="00370AB5">
        <w:t xml:space="preserve">There was </w:t>
      </w:r>
      <w:r w:rsidR="00172C74" w:rsidRPr="00370AB5">
        <w:t>a general</w:t>
      </w:r>
      <w:r w:rsidRPr="00370AB5">
        <w:t xml:space="preserve"> unfamiliarity of the local pharmacy services available</w:t>
      </w:r>
      <w:r w:rsidR="00172C74" w:rsidRPr="00370AB5">
        <w:t>, which</w:t>
      </w:r>
      <w:r w:rsidR="000E66D0" w:rsidRPr="00370AB5">
        <w:t xml:space="preserve"> qualitative work attrib</w:t>
      </w:r>
      <w:r w:rsidR="00172C74" w:rsidRPr="00370AB5">
        <w:t xml:space="preserve">uted to limited publicity of </w:t>
      </w:r>
      <w:r w:rsidR="000E66D0" w:rsidRPr="00370AB5">
        <w:t>services</w:t>
      </w:r>
      <w:r w:rsidR="00866D93" w:rsidRPr="00370AB5">
        <w:t xml:space="preserve"> </w:t>
      </w:r>
      <w:r w:rsidR="00866D93" w:rsidRPr="00370AB5">
        <w:fldChar w:fldCharType="begin">
          <w:fldData xml:space="preserve">PEVuZE5vdGU+PENpdGU+PEF1dGhvcj5IaW5kaTwvQXV0aG9yPjxZZWFyPjIwMTg8L1llYXI+PFJl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</w:fldData>
        </w:fldChar>
      </w:r>
      <w:r w:rsidR="009975E4" w:rsidRPr="00370AB5">
        <w:instrText xml:space="preserve"> ADDIN EN.CITE </w:instrText>
      </w:r>
      <w:r w:rsidR="009975E4" w:rsidRPr="00370AB5">
        <w:fldChar w:fldCharType="begin">
          <w:fldData xml:space="preserve">PEVuZE5vdGU+PENpdGU+PEF1dGhvcj5IaW5kaTwvQXV0aG9yPjxZZWFyPjIwMTg8L1llYXI+PFJl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</w:fldData>
        </w:fldChar>
      </w:r>
      <w:r w:rsidR="009975E4" w:rsidRPr="00370AB5">
        <w:instrText xml:space="preserve"> ADDIN EN.CITE.DATA </w:instrText>
      </w:r>
      <w:r w:rsidR="009975E4" w:rsidRPr="00370AB5">
        <w:fldChar w:fldCharType="end"/>
      </w:r>
      <w:r w:rsidR="00866D93" w:rsidRPr="00370AB5">
        <w:fldChar w:fldCharType="separate"/>
      </w:r>
      <w:r w:rsidR="009975E4" w:rsidRPr="00370AB5">
        <w:rPr>
          <w:noProof/>
        </w:rPr>
        <w:t>[54]</w:t>
      </w:r>
      <w:r w:rsidR="00866D93" w:rsidRPr="00370AB5">
        <w:fldChar w:fldCharType="end"/>
      </w:r>
      <w:r w:rsidR="000E66D0" w:rsidRPr="00370AB5">
        <w:t>. Perceptions of pharmacists were highest for activities linked to their traditional roles relating to medicines such as medicine reviews and advice, but lower for other services. Some st</w:t>
      </w:r>
      <w:r w:rsidR="00172C74" w:rsidRPr="00370AB5">
        <w:t>udies reported public suspicion</w:t>
      </w:r>
      <w:r w:rsidR="000E66D0" w:rsidRPr="00370AB5">
        <w:t xml:space="preserve"> over the pharmacy commercial affiliations and financial incentives. The public’s pe</w:t>
      </w:r>
      <w:r w:rsidR="00172C74" w:rsidRPr="00370AB5">
        <w:t>rception of their physician</w:t>
      </w:r>
      <w:r w:rsidR="00866D93" w:rsidRPr="00370AB5">
        <w:t xml:space="preserve"> also</w:t>
      </w:r>
      <w:r w:rsidR="00172C74" w:rsidRPr="00370AB5">
        <w:t xml:space="preserve"> had an influence on their</w:t>
      </w:r>
      <w:r w:rsidR="000E66D0" w:rsidRPr="00370AB5">
        <w:t xml:space="preserve"> confidence with pharmacists. Good relations with the physician reduced the need to consult the phar</w:t>
      </w:r>
      <w:r w:rsidR="00875299" w:rsidRPr="00370AB5">
        <w:t>macist and vice versa. Some believed</w:t>
      </w:r>
      <w:r w:rsidR="000E66D0" w:rsidRPr="00370AB5">
        <w:t xml:space="preserve"> that a pharmacist’s advice needed confirmation by a physician.</w:t>
      </w:r>
      <w:r w:rsidR="005D4A82" w:rsidRPr="00370AB5">
        <w:t xml:space="preserve"> Publicity was generally lacking, but few studies commented on how this </w:t>
      </w:r>
      <w:proofErr w:type="gramStart"/>
      <w:r w:rsidR="005D4A82" w:rsidRPr="00370AB5">
        <w:t>could be improved</w:t>
      </w:r>
      <w:proofErr w:type="gramEnd"/>
      <w:r w:rsidR="005D4A82" w:rsidRPr="00370AB5">
        <w:t xml:space="preserve">. Word of mouth was deemed </w:t>
      </w:r>
      <w:proofErr w:type="gramStart"/>
      <w:r w:rsidR="005D4A82" w:rsidRPr="00370AB5">
        <w:t>to be most</w:t>
      </w:r>
      <w:proofErr w:type="gramEnd"/>
      <w:r w:rsidR="005D4A82" w:rsidRPr="00370AB5">
        <w:t xml:space="preserve"> effective in a questionnaire, bu</w:t>
      </w:r>
      <w:r w:rsidR="009D33A5" w:rsidRPr="00370AB5">
        <w:t>t focus group discussions did not</w:t>
      </w:r>
      <w:r w:rsidR="005D4A82" w:rsidRPr="00370AB5">
        <w:t xml:space="preserve"> reveal a preferable approach.</w:t>
      </w:r>
    </w:p>
    <w:p w14:paraId="1692C7CE" w14:textId="77777777" w:rsidR="00656DB5" w:rsidRPr="00370AB5" w:rsidRDefault="00217C1D" w:rsidP="00A77232">
      <w:pPr>
        <w:spacing w:line="480" w:lineRule="auto"/>
      </w:pPr>
      <w:r w:rsidRPr="00370AB5">
        <w:t>The public’s a</w:t>
      </w:r>
      <w:r w:rsidR="005D4A82" w:rsidRPr="00370AB5">
        <w:t>ttitudes towards pharmacy services was the second main theme</w:t>
      </w:r>
      <w:r w:rsidR="00875299" w:rsidRPr="00370AB5">
        <w:t>.  It</w:t>
      </w:r>
      <w:r w:rsidR="005D4A82" w:rsidRPr="00370AB5">
        <w:t xml:space="preserve"> depended on the perceived impact of</w:t>
      </w:r>
      <w:r w:rsidR="00875299" w:rsidRPr="00370AB5">
        <w:t xml:space="preserve"> pharmacy services, whether the individual</w:t>
      </w:r>
      <w:r w:rsidR="005D4A82" w:rsidRPr="00370AB5">
        <w:t xml:space="preserve"> </w:t>
      </w:r>
      <w:r w:rsidR="00C42B57" w:rsidRPr="00370AB5">
        <w:t xml:space="preserve">had made </w:t>
      </w:r>
      <w:r w:rsidR="005D4A82" w:rsidRPr="00370AB5">
        <w:t>use</w:t>
      </w:r>
      <w:r w:rsidR="00C42B57" w:rsidRPr="00370AB5">
        <w:t xml:space="preserve"> of</w:t>
      </w:r>
      <w:r w:rsidR="005D4A82" w:rsidRPr="00370AB5">
        <w:t xml:space="preserve"> </w:t>
      </w:r>
      <w:r w:rsidR="00C42B57" w:rsidRPr="00370AB5">
        <w:t>them before</w:t>
      </w:r>
      <w:r w:rsidRPr="00370AB5">
        <w:t xml:space="preserve"> and any</w:t>
      </w:r>
      <w:r w:rsidR="005D4A82" w:rsidRPr="00370AB5">
        <w:t xml:space="preserve"> barriers and/or facilitators to using pharmacy services.</w:t>
      </w:r>
      <w:r w:rsidRPr="00370AB5">
        <w:t xml:space="preserve"> Facilitators included pharmacists’ professionalism, ease of access and convenience, not needing an appointment,</w:t>
      </w:r>
      <w:r w:rsidR="00D97749" w:rsidRPr="00370AB5">
        <w:t xml:space="preserve"> and</w:t>
      </w:r>
      <w:r w:rsidRPr="00370AB5">
        <w:t xml:space="preserve"> feeling more comfortable and relaxed than with a physician. Barriers included lack of privacy, lack of access to medical records, inability to prescribe, poor communication w</w:t>
      </w:r>
      <w:r w:rsidR="00172C74" w:rsidRPr="00370AB5">
        <w:t xml:space="preserve">ith other healthcare providers, </w:t>
      </w:r>
      <w:r w:rsidRPr="00370AB5">
        <w:t xml:space="preserve">lack of </w:t>
      </w:r>
      <w:r w:rsidR="00172C74" w:rsidRPr="00370AB5">
        <w:t>continuity and</w:t>
      </w:r>
      <w:r w:rsidRPr="00370AB5">
        <w:t xml:space="preserve"> </w:t>
      </w:r>
      <w:r w:rsidR="00C42B57" w:rsidRPr="00370AB5">
        <w:t>limited</w:t>
      </w:r>
      <w:r w:rsidRPr="00370AB5">
        <w:t xml:space="preserve"> pharmacist time. A significant proportion of the public did</w:t>
      </w:r>
      <w:r w:rsidR="0050094C" w:rsidRPr="00370AB5">
        <w:t xml:space="preserve"> not</w:t>
      </w:r>
      <w:r w:rsidRPr="00370AB5">
        <w:t xml:space="preserve"> know about the private consultation rooms available in many pharmacies</w:t>
      </w:r>
      <w:r w:rsidR="00172C74" w:rsidRPr="00370AB5">
        <w:t>,</w:t>
      </w:r>
      <w:r w:rsidRPr="00370AB5">
        <w:t xml:space="preserve"> or </w:t>
      </w:r>
      <w:r w:rsidR="00C42B57" w:rsidRPr="00370AB5">
        <w:t xml:space="preserve">if they did, had </w:t>
      </w:r>
      <w:r w:rsidR="003C2620" w:rsidRPr="00370AB5">
        <w:t xml:space="preserve">associated them with </w:t>
      </w:r>
      <w:proofErr w:type="gramStart"/>
      <w:r w:rsidR="003C2620" w:rsidRPr="00370AB5">
        <w:t>being used</w:t>
      </w:r>
      <w:proofErr w:type="gramEnd"/>
      <w:r w:rsidRPr="00370AB5">
        <w:t xml:space="preserve"> for substance misuse services.</w:t>
      </w:r>
    </w:p>
    <w:p w14:paraId="1807E1BC" w14:textId="7CBF70CC" w:rsidR="0015552E" w:rsidRPr="00370AB5" w:rsidRDefault="0015552E" w:rsidP="00A77232">
      <w:pPr>
        <w:spacing w:line="480" w:lineRule="auto"/>
      </w:pPr>
      <w:r w:rsidRPr="00370AB5">
        <w:t xml:space="preserve">Later </w:t>
      </w:r>
      <w:r w:rsidR="00FF7DDF" w:rsidRPr="00370AB5">
        <w:t xml:space="preserve">focus group work </w:t>
      </w:r>
      <w:r w:rsidRPr="00370AB5">
        <w:t>by Hindi et al in 2019 explored the experiences and expectations of patients, pharmacists and GPs on the integration of community pharmacy into the primary care pathway for people with long-term conditions</w:t>
      </w:r>
      <w:r w:rsidR="00910A5C" w:rsidRPr="00370AB5">
        <w:t xml:space="preserve"> </w:t>
      </w:r>
      <w:r w:rsidR="00910A5C" w:rsidRPr="00370AB5">
        <w:fldChar w:fldCharType="begin"/>
      </w:r>
      <w:r w:rsidR="009975E4" w:rsidRPr="00370AB5">
        <w:instrText xml:space="preserve"> ADDIN EN.CITE &lt;EndNote&gt;&lt;Cite&gt;&lt;Author&gt;Hindi&lt;/Author&gt;&lt;Year&gt;2019&lt;/Year&gt;&lt;RecNum&gt;125&lt;/RecNum&gt;&lt;DisplayText&gt;[55]&lt;/DisplayText&gt;&lt;record&gt;&lt;rec-number&gt;125&lt;/rec-number&gt;&lt;foreign-keys&gt;&lt;key app="EN" db-id="92zzaw2dcvxftce5dwy50ppmz592s2vraea2" timestamp="1561471539"&gt;125&lt;/key&gt;&lt;/foreign-keys&gt;&lt;ref-type name="Journal Article"&gt;17&lt;/ref-type&gt;&lt;contributors&gt;&lt;authors&gt;&lt;author&gt;Hindi, Ali M. K.&lt;/author&gt;&lt;author&gt;Schafheutle, Ellen I.&lt;/author&gt;&lt;author&gt;Jacobs, Sally&lt;/author&gt;&lt;/authors&gt;&lt;/contributors&gt;&lt;titles&gt;&lt;title&gt;Community pharmacy integration within the primary care pathway for people with long-term conditions: a focus group study of patients’, pharmacists’ and GPs’ experiences and expectations&lt;/title&gt;&lt;secondary-title&gt;BMC Family Practice&lt;/secondary-title&gt;&lt;/titles&gt;&lt;periodical&gt;&lt;full-title&gt;BMC Family Practice&lt;/full-title&gt;&lt;/periodical&gt;&lt;pages&gt;26&lt;/pages&gt;&lt;volume&gt;20&lt;/volume&gt;&lt;number&gt;1&lt;/number&gt;&lt;dates&gt;&lt;year&gt;2019&lt;/year&gt;&lt;pub-dates&gt;&lt;date&gt;2019/02/08&lt;/date&gt;&lt;/pub-dates&gt;&lt;/dates&gt;&lt;isbn&gt;1471-2296&lt;/isbn&gt;&lt;urls&gt;&lt;related-urls&gt;&lt;url&gt;https://doi.org/10.1186/s12875-019-0912-0&lt;/url&gt;&lt;/related-urls&gt;&lt;/urls&gt;&lt;electronic-resource-num&gt;10.1186/s12875-019-0912-0&lt;/electronic-resource-num&gt;&lt;/record&gt;&lt;/Cite&gt;&lt;/EndNote&gt;</w:instrText>
      </w:r>
      <w:r w:rsidR="00910A5C" w:rsidRPr="00370AB5">
        <w:fldChar w:fldCharType="separate"/>
      </w:r>
      <w:r w:rsidR="009975E4" w:rsidRPr="00370AB5">
        <w:rPr>
          <w:noProof/>
        </w:rPr>
        <w:t>[55]</w:t>
      </w:r>
      <w:r w:rsidR="00910A5C" w:rsidRPr="00370AB5">
        <w:fldChar w:fldCharType="end"/>
      </w:r>
      <w:r w:rsidRPr="00370AB5">
        <w:t xml:space="preserve">. Increased public awareness nationally </w:t>
      </w:r>
      <w:proofErr w:type="gramStart"/>
      <w:r w:rsidRPr="00370AB5">
        <w:t>was deemed</w:t>
      </w:r>
      <w:proofErr w:type="gramEnd"/>
      <w:r w:rsidRPr="00370AB5">
        <w:t xml:space="preserve"> important, but difficult when different areas provide different services. High quality experience and word of mouth </w:t>
      </w:r>
      <w:proofErr w:type="gramStart"/>
      <w:r w:rsidRPr="00370AB5">
        <w:t>were deemed</w:t>
      </w:r>
      <w:proofErr w:type="gramEnd"/>
      <w:r w:rsidRPr="00370AB5">
        <w:t xml:space="preserve"> the most effective ways of publicising services. The main values added included freeing up GP time and easier access for patients. To be effective, </w:t>
      </w:r>
      <w:r w:rsidR="00FF7DDF" w:rsidRPr="00370AB5">
        <w:t xml:space="preserve">it was felt that </w:t>
      </w:r>
      <w:r w:rsidRPr="00370AB5">
        <w:t xml:space="preserve">all staff in a pharmacy </w:t>
      </w:r>
      <w:proofErr w:type="gramStart"/>
      <w:r w:rsidRPr="00370AB5">
        <w:t>should be trained</w:t>
      </w:r>
      <w:proofErr w:type="gramEnd"/>
      <w:r w:rsidRPr="00370AB5">
        <w:t xml:space="preserve"> on a service</w:t>
      </w:r>
      <w:r w:rsidR="0050094C" w:rsidRPr="00370AB5">
        <w:t>,</w:t>
      </w:r>
      <w:r w:rsidRPr="00370AB5">
        <w:t xml:space="preserve"> which should be as s</w:t>
      </w:r>
      <w:r w:rsidR="00FF7DDF" w:rsidRPr="00370AB5">
        <w:t xml:space="preserve">pecific as possible. It </w:t>
      </w:r>
      <w:proofErr w:type="gramStart"/>
      <w:r w:rsidR="00FF7DDF" w:rsidRPr="00370AB5">
        <w:t>was expressed</w:t>
      </w:r>
      <w:proofErr w:type="gramEnd"/>
      <w:r w:rsidRPr="00370AB5">
        <w:t xml:space="preserve"> </w:t>
      </w:r>
      <w:r w:rsidR="00CF1FB1" w:rsidRPr="00370AB5">
        <w:t>t</w:t>
      </w:r>
      <w:r w:rsidRPr="00370AB5">
        <w:t>hat GP</w:t>
      </w:r>
      <w:r w:rsidR="00CF1FB1" w:rsidRPr="00370AB5">
        <w:t>s</w:t>
      </w:r>
      <w:r w:rsidRPr="00370AB5">
        <w:t xml:space="preserve"> </w:t>
      </w:r>
      <w:r w:rsidR="00FF7DDF" w:rsidRPr="00370AB5">
        <w:t>would need incentivising</w:t>
      </w:r>
      <w:r w:rsidRPr="00370AB5">
        <w:t xml:space="preserve"> to refer to </w:t>
      </w:r>
      <w:r w:rsidR="00CF1FB1" w:rsidRPr="00370AB5">
        <w:t xml:space="preserve">community </w:t>
      </w:r>
      <w:r w:rsidRPr="00370AB5">
        <w:t>pharmacy</w:t>
      </w:r>
      <w:r w:rsidR="00FF7DDF" w:rsidRPr="00370AB5">
        <w:t>,</w:t>
      </w:r>
      <w:r w:rsidRPr="00370AB5">
        <w:t xml:space="preserve"> and pharmacists remunerated for their time.</w:t>
      </w:r>
      <w:r w:rsidR="00CF1FB1" w:rsidRPr="00370AB5">
        <w:t xml:space="preserve"> To avoid duplication of work and to strengthen communication, shared care plans </w:t>
      </w:r>
      <w:proofErr w:type="gramStart"/>
      <w:r w:rsidR="00CF1FB1" w:rsidRPr="00370AB5">
        <w:t>were recommended</w:t>
      </w:r>
      <w:proofErr w:type="gramEnd"/>
      <w:r w:rsidR="00CF1FB1" w:rsidRPr="00370AB5">
        <w:t xml:space="preserve"> with read/write access to care records. The importance of good safeguarding measures </w:t>
      </w:r>
      <w:proofErr w:type="gramStart"/>
      <w:r w:rsidR="00CF1FB1" w:rsidRPr="00370AB5">
        <w:t>was stressed</w:t>
      </w:r>
      <w:proofErr w:type="gramEnd"/>
      <w:r w:rsidR="00CF1FB1" w:rsidRPr="00370AB5">
        <w:t>.</w:t>
      </w:r>
    </w:p>
    <w:p w14:paraId="016BB01C" w14:textId="3E31C2B0" w:rsidR="00172C74" w:rsidRPr="00370AB5" w:rsidRDefault="00172C74" w:rsidP="00C85A61">
      <w:pPr>
        <w:spacing w:line="480" w:lineRule="auto"/>
        <w:rPr>
          <w:rFonts w:cstheme="minorHAnsi"/>
        </w:rPr>
      </w:pPr>
      <w:r w:rsidRPr="00370AB5">
        <w:rPr>
          <w:rFonts w:cstheme="minorHAnsi"/>
        </w:rPr>
        <w:t xml:space="preserve">Evidence suggests that the public regard community pharmacy services as beneficial, but the clinical skills </w:t>
      </w:r>
      <w:r w:rsidR="00D97749" w:rsidRPr="00370AB5">
        <w:rPr>
          <w:rFonts w:cstheme="minorHAnsi"/>
        </w:rPr>
        <w:t>and capabilities of</w:t>
      </w:r>
      <w:r w:rsidR="00807CEF" w:rsidRPr="00370AB5">
        <w:rPr>
          <w:rFonts w:cstheme="minorHAnsi"/>
        </w:rPr>
        <w:t xml:space="preserve"> pharmacists are</w:t>
      </w:r>
      <w:r w:rsidRPr="00370AB5">
        <w:rPr>
          <w:rFonts w:cstheme="minorHAnsi"/>
        </w:rPr>
        <w:t xml:space="preserve"> under recognised </w:t>
      </w:r>
      <w:proofErr w:type="gramStart"/>
      <w:r w:rsidRPr="00370AB5">
        <w:rPr>
          <w:rFonts w:cstheme="minorHAnsi"/>
        </w:rPr>
        <w:t xml:space="preserve">both by patients and physicians </w:t>
      </w:r>
      <w:proofErr w:type="gramEnd"/>
      <w:r w:rsidRPr="00370AB5">
        <w:rPr>
          <w:rFonts w:cstheme="minorHAnsi"/>
        </w:rPr>
        <w:fldChar w:fldCharType="begin">
          <w:fldData xml:space="preserve">PEVuZE5vdGU+PENpdGU+PEF1dGhvcj5IaW5kaTwvQXV0aG9yPjxZZWFyPjIwMTg8L1llYXI+PFJl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</w:fldData>
        </w:fldChar>
      </w:r>
      <w:r w:rsidR="009975E4" w:rsidRPr="00370AB5">
        <w:rPr>
          <w:rFonts w:cstheme="minorHAnsi"/>
        </w:rPr>
        <w:instrText xml:space="preserve"> ADDIN EN.CITE </w:instrText>
      </w:r>
      <w:r w:rsidR="009975E4" w:rsidRPr="00370AB5">
        <w:rPr>
          <w:rFonts w:cstheme="minorHAnsi"/>
        </w:rPr>
        <w:fldChar w:fldCharType="begin">
          <w:fldData xml:space="preserve">PEVuZE5vdGU+PENpdGU+PEF1dGhvcj5IaW5kaTwvQXV0aG9yPjxZZWFyPjIwMTg8L1llYXI+PFJl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</w:fldData>
        </w:fldChar>
      </w:r>
      <w:r w:rsidR="009975E4" w:rsidRPr="00370AB5">
        <w:rPr>
          <w:rFonts w:cstheme="minorHAnsi"/>
        </w:rPr>
        <w:instrText xml:space="preserve"> ADDIN EN.CITE.DATA </w:instrText>
      </w:r>
      <w:r w:rsidR="009975E4" w:rsidRPr="00370AB5">
        <w:rPr>
          <w:rFonts w:cstheme="minorHAnsi"/>
        </w:rPr>
      </w:r>
      <w:r w:rsidR="009975E4" w:rsidRPr="00370AB5">
        <w:rPr>
          <w:rFonts w:cstheme="minorHAnsi"/>
        </w:rPr>
        <w:fldChar w:fldCharType="end"/>
      </w:r>
      <w:r w:rsidRPr="00370AB5">
        <w:rPr>
          <w:rFonts w:cstheme="minorHAnsi"/>
        </w:rPr>
      </w:r>
      <w:r w:rsidRPr="00370AB5">
        <w:rPr>
          <w:rFonts w:cstheme="minorHAnsi"/>
        </w:rPr>
        <w:fldChar w:fldCharType="separate"/>
      </w:r>
      <w:r w:rsidR="009975E4" w:rsidRPr="00370AB5">
        <w:rPr>
          <w:rFonts w:cstheme="minorHAnsi"/>
          <w:noProof/>
        </w:rPr>
        <w:t>[54]</w:t>
      </w:r>
      <w:r w:rsidRPr="00370AB5">
        <w:rPr>
          <w:rFonts w:cstheme="minorHAnsi"/>
        </w:rPr>
        <w:fldChar w:fldCharType="end"/>
      </w:r>
      <w:r w:rsidRPr="00370AB5">
        <w:rPr>
          <w:rFonts w:cstheme="minorHAnsi"/>
        </w:rPr>
        <w:t>.</w:t>
      </w:r>
      <w:r w:rsidR="00C85A61" w:rsidRPr="00370AB5">
        <w:rPr>
          <w:rFonts w:cstheme="minorHAnsi"/>
          <w:spacing w:val="1"/>
        </w:rPr>
        <w:t xml:space="preserve"> Practitioners report strong mutual respect for pharmacists as allied health professionals, but communication between them could be strengthened </w:t>
      </w:r>
      <w:r w:rsidR="00EE019D" w:rsidRPr="00370AB5">
        <w:rPr>
          <w:rFonts w:cstheme="minorHAnsi"/>
        </w:rPr>
        <w:fldChar w:fldCharType="begin"/>
      </w:r>
      <w:r w:rsidR="009975E4" w:rsidRPr="00370AB5">
        <w:rPr>
          <w:rFonts w:cstheme="minorHAnsi"/>
        </w:rPr>
        <w:instrText xml:space="preserve"> ADDIN EN.CITE &lt;EndNote&gt;&lt;Cite&gt;&lt;Author&gt;Dähne&lt;/Author&gt;&lt;Year&gt;2019&lt;/Year&gt;&lt;RecNum&gt;197&lt;/RecNum&gt;&lt;DisplayText&gt;[56]&lt;/DisplayText&gt;&lt;record&gt;&lt;rec-number&gt;197&lt;/rec-number&gt;&lt;foreign-keys&gt;&lt;key app="EN" db-id="9zxvrdefmetfaoe9azs5xdzpttpezstf0t55" timestamp="1569507143"&gt;197&lt;/key&gt;&lt;/foreign-keys&gt;&lt;ref-type name="Journal Article"&gt;17&lt;/ref-type&gt;&lt;contributors&gt;&lt;authors&gt;&lt;author&gt;Dähne, Anna&lt;/author&gt;&lt;author&gt;Costa, Daniel&lt;/author&gt;&lt;author&gt;Krass, Ines&lt;/author&gt;&lt;author&gt;Ritter, Christoph A.&lt;/author&gt;&lt;/authors&gt;&lt;/contributors&gt;&lt;titles&gt;&lt;title&gt;General practitioner–pharmacist collaboration in Germany: an explanatory model&lt;/title&gt;&lt;secondary-title&gt;International Journal of Clinical Pharmacy&lt;/secondary-title&gt;&lt;/titles&gt;&lt;periodical&gt;&lt;full-title&gt;International Journal of Clinical Pharmacy&lt;/full-title&gt;&lt;/periodical&gt;&lt;pages&gt;939-949&lt;/pages&gt;&lt;volume&gt;41&lt;/volume&gt;&lt;number&gt;4&lt;/number&gt;&lt;dates&gt;&lt;year&gt;2019&lt;/year&gt;&lt;pub-dates&gt;&lt;date&gt;2019/08/01&lt;/date&gt;&lt;/pub-dates&gt;&lt;/dates&gt;&lt;isbn&gt;2210-7711&lt;/isbn&gt;&lt;urls&gt;&lt;related-urls&gt;&lt;url&gt;https://doi.org/10.1007/s11096-019-00851-1&lt;/url&gt;&lt;/related-urls&gt;&lt;/urls&gt;&lt;electronic-resource-num&gt;10.1007/s11096-019-00851-1&lt;/electronic-resource-num&gt;&lt;/record&gt;&lt;/Cite&gt;&lt;/EndNote&gt;</w:instrText>
      </w:r>
      <w:r w:rsidR="00EE019D" w:rsidRPr="00370AB5">
        <w:rPr>
          <w:rFonts w:cstheme="minorHAnsi"/>
        </w:rPr>
        <w:fldChar w:fldCharType="separate"/>
      </w:r>
      <w:r w:rsidR="009975E4" w:rsidRPr="00370AB5">
        <w:rPr>
          <w:rFonts w:cstheme="minorHAnsi"/>
          <w:noProof/>
        </w:rPr>
        <w:t>[56]</w:t>
      </w:r>
      <w:r w:rsidR="00EE019D" w:rsidRPr="00370AB5">
        <w:rPr>
          <w:rFonts w:cstheme="minorHAnsi"/>
        </w:rPr>
        <w:fldChar w:fldCharType="end"/>
      </w:r>
      <w:r w:rsidR="00EE019D" w:rsidRPr="00370AB5">
        <w:rPr>
          <w:rFonts w:cstheme="minorHAnsi"/>
        </w:rPr>
        <w:t>.</w:t>
      </w:r>
    </w:p>
    <w:p w14:paraId="1B4FC83D" w14:textId="77777777" w:rsidR="00C40535" w:rsidRPr="00370AB5" w:rsidRDefault="00C40535" w:rsidP="00A77232">
      <w:pPr>
        <w:pStyle w:val="Heading2"/>
        <w:rPr>
          <w:rFonts w:eastAsia="BerkeleyPro-Book"/>
        </w:rPr>
      </w:pPr>
      <w:r w:rsidRPr="00370AB5">
        <w:rPr>
          <w:rFonts w:eastAsia="BerkeleyPro-Book"/>
        </w:rPr>
        <w:t>Conclusions and Summary</w:t>
      </w:r>
    </w:p>
    <w:p w14:paraId="5EC18A20" w14:textId="77777777" w:rsidR="008A6F01" w:rsidRPr="00370AB5" w:rsidRDefault="008A6F01" w:rsidP="00A77232">
      <w:pPr>
        <w:spacing w:line="480" w:lineRule="auto"/>
      </w:pPr>
      <w:r w:rsidRPr="00370AB5">
        <w:t xml:space="preserve">Optimal diabetes care relies on a number of self-management practices. Pharmacists </w:t>
      </w:r>
      <w:proofErr w:type="gramStart"/>
      <w:r w:rsidRPr="00370AB5">
        <w:t>are ideally positioned</w:t>
      </w:r>
      <w:proofErr w:type="gramEnd"/>
      <w:r w:rsidRPr="00370AB5">
        <w:t xml:space="preserve"> to support and empower people with diabetes, helping them to maximise their healthcare potential.</w:t>
      </w:r>
    </w:p>
    <w:p w14:paraId="41DCDB48" w14:textId="38C18CC2" w:rsidR="00C0571B" w:rsidRPr="00370AB5" w:rsidRDefault="00C40535" w:rsidP="00A77232">
      <w:pPr>
        <w:spacing w:line="480" w:lineRule="auto"/>
      </w:pPr>
      <w:r w:rsidRPr="00370AB5">
        <w:t>Community pharmacy interventions in diabetes and other long-term conditions</w:t>
      </w:r>
      <w:r w:rsidR="00B82AF6" w:rsidRPr="00370AB5">
        <w:t xml:space="preserve"> have</w:t>
      </w:r>
      <w:r w:rsidR="00172C74" w:rsidRPr="00370AB5">
        <w:t xml:space="preserve"> proven</w:t>
      </w:r>
      <w:r w:rsidR="001B61A3" w:rsidRPr="00370AB5">
        <w:t xml:space="preserve"> to be </w:t>
      </w:r>
      <w:r w:rsidR="00B82AF6" w:rsidRPr="00370AB5">
        <w:t xml:space="preserve">feasible, acceptable to those taking part, and </w:t>
      </w:r>
      <w:r w:rsidR="008A6F01" w:rsidRPr="00370AB5">
        <w:t>capable of delivering</w:t>
      </w:r>
      <w:r w:rsidR="00B82AF6" w:rsidRPr="00370AB5">
        <w:t xml:space="preserve"> improved </w:t>
      </w:r>
      <w:r w:rsidR="00C0571B" w:rsidRPr="00370AB5">
        <w:t xml:space="preserve">health </w:t>
      </w:r>
      <w:r w:rsidR="00B82AF6" w:rsidRPr="00370AB5">
        <w:t xml:space="preserve">outcomes.  </w:t>
      </w:r>
      <w:r w:rsidR="00BE35B1" w:rsidRPr="00370AB5">
        <w:t xml:space="preserve">It is important to ensure the fidelity of interventions before drawing conclusions from them. </w:t>
      </w:r>
      <w:r w:rsidR="00DC2537" w:rsidRPr="00370AB5">
        <w:t xml:space="preserve">The active components of interventions can be challenging to decipher, but likely include person-centred approaches, goal setting, </w:t>
      </w:r>
      <w:proofErr w:type="gramStart"/>
      <w:r w:rsidR="00DC2537" w:rsidRPr="00370AB5">
        <w:t>frequency</w:t>
      </w:r>
      <w:proofErr w:type="gramEnd"/>
      <w:r w:rsidR="00DC2537" w:rsidRPr="00370AB5">
        <w:t xml:space="preserve"> of contact and availability</w:t>
      </w:r>
      <w:r w:rsidR="00E44475" w:rsidRPr="00370AB5">
        <w:t xml:space="preserve"> of the pharmacist</w:t>
      </w:r>
      <w:r w:rsidR="00DC2537" w:rsidRPr="00370AB5">
        <w:t>.</w:t>
      </w:r>
      <w:r w:rsidR="00E44475" w:rsidRPr="00370AB5">
        <w:t xml:space="preserve"> Th</w:t>
      </w:r>
      <w:r w:rsidR="00C0571B" w:rsidRPr="00370AB5">
        <w:t>e pharmacist being part of a multi-disciplinary team</w:t>
      </w:r>
      <w:r w:rsidR="00E44475" w:rsidRPr="00370AB5">
        <w:t xml:space="preserve"> and able to communicate with the participant’s GP </w:t>
      </w:r>
      <w:r w:rsidR="00F755C8" w:rsidRPr="00370AB5">
        <w:t xml:space="preserve">has </w:t>
      </w:r>
      <w:r w:rsidR="00E44475" w:rsidRPr="00370AB5">
        <w:t>help</w:t>
      </w:r>
      <w:r w:rsidR="00F755C8" w:rsidRPr="00370AB5">
        <w:t>ed</w:t>
      </w:r>
      <w:r w:rsidR="00E44475" w:rsidRPr="00370AB5">
        <w:t xml:space="preserve"> streamline care and improve efficiency.   </w:t>
      </w:r>
    </w:p>
    <w:p w14:paraId="50D53FA8" w14:textId="77777777" w:rsidR="001B5DCB" w:rsidRPr="00370AB5" w:rsidRDefault="00B82AF6" w:rsidP="005A6BCC">
      <w:pPr>
        <w:spacing w:line="480" w:lineRule="auto"/>
      </w:pPr>
      <w:r w:rsidRPr="00370AB5">
        <w:t>Due to the</w:t>
      </w:r>
      <w:r w:rsidR="001B61A3" w:rsidRPr="00370AB5">
        <w:t>ir</w:t>
      </w:r>
      <w:r w:rsidRPr="00370AB5">
        <w:t xml:space="preserve"> accessibility and flexibility</w:t>
      </w:r>
      <w:r w:rsidR="008A6F01" w:rsidRPr="00370AB5">
        <w:t>, community pharmacies</w:t>
      </w:r>
      <w:r w:rsidRPr="00370AB5">
        <w:t xml:space="preserve"> are well </w:t>
      </w:r>
      <w:r w:rsidR="008A6F01" w:rsidRPr="00370AB5">
        <w:t>suited</w:t>
      </w:r>
      <w:r w:rsidRPr="00370AB5">
        <w:t xml:space="preserve"> to support and reach out to those </w:t>
      </w:r>
      <w:r w:rsidR="004A307C" w:rsidRPr="00370AB5">
        <w:t xml:space="preserve">with diabetes, particularly those </w:t>
      </w:r>
      <w:r w:rsidR="008A6F01" w:rsidRPr="00370AB5">
        <w:t xml:space="preserve">who may be </w:t>
      </w:r>
      <w:r w:rsidRPr="00370AB5">
        <w:t xml:space="preserve">most at need. </w:t>
      </w:r>
      <w:r w:rsidR="001B5DCB" w:rsidRPr="00370AB5">
        <w:t xml:space="preserve"> An increased public awareness of the skill-set and role pharmacists have to play is key to building public trust. It is hoped that with increasing recognition in government policy that this will begin to be achieved.  M</w:t>
      </w:r>
      <w:r w:rsidR="00336BDC" w:rsidRPr="00370AB5">
        <w:t>easures</w:t>
      </w:r>
      <w:r w:rsidR="001B61A3" w:rsidRPr="00370AB5">
        <w:t xml:space="preserve"> </w:t>
      </w:r>
      <w:r w:rsidR="001B5DCB" w:rsidRPr="00370AB5">
        <w:t xml:space="preserve">also </w:t>
      </w:r>
      <w:r w:rsidR="001B61A3" w:rsidRPr="00370AB5">
        <w:t>need</w:t>
      </w:r>
      <w:r w:rsidRPr="00370AB5">
        <w:t xml:space="preserve"> to be put in place to facilitate </w:t>
      </w:r>
      <w:r w:rsidR="001B5DCB" w:rsidRPr="00370AB5">
        <w:t xml:space="preserve">improved </w:t>
      </w:r>
      <w:r w:rsidRPr="00370AB5">
        <w:t xml:space="preserve">communication </w:t>
      </w:r>
      <w:r w:rsidR="00796421" w:rsidRPr="00370AB5">
        <w:t xml:space="preserve">and collaboration </w:t>
      </w:r>
      <w:r w:rsidRPr="00370AB5">
        <w:t xml:space="preserve">with </w:t>
      </w:r>
      <w:r w:rsidR="00796421" w:rsidRPr="00370AB5">
        <w:t xml:space="preserve">other </w:t>
      </w:r>
      <w:r w:rsidR="00FE3E4B" w:rsidRPr="00370AB5">
        <w:t>h</w:t>
      </w:r>
      <w:r w:rsidR="00366E29" w:rsidRPr="00370AB5">
        <w:t>ealthcare professionals</w:t>
      </w:r>
      <w:r w:rsidR="001B5DCB" w:rsidRPr="00370AB5">
        <w:t xml:space="preserve"> and</w:t>
      </w:r>
      <w:r w:rsidR="00FE3E4B" w:rsidRPr="00370AB5">
        <w:t xml:space="preserve"> </w:t>
      </w:r>
      <w:r w:rsidR="00336BDC" w:rsidRPr="00370AB5">
        <w:t>services</w:t>
      </w:r>
      <w:r w:rsidR="00D41507" w:rsidRPr="00370AB5">
        <w:t>,</w:t>
      </w:r>
      <w:r w:rsidR="00336BDC" w:rsidRPr="00370AB5">
        <w:t xml:space="preserve"> so that</w:t>
      </w:r>
      <w:r w:rsidR="001B5DCB" w:rsidRPr="00370AB5">
        <w:t xml:space="preserve"> pharmacists</w:t>
      </w:r>
      <w:r w:rsidR="00336BDC" w:rsidRPr="00370AB5">
        <w:t xml:space="preserve"> can</w:t>
      </w:r>
      <w:r w:rsidR="001B5DCB" w:rsidRPr="00370AB5">
        <w:t xml:space="preserve"> offer a synergistic role, becoming</w:t>
      </w:r>
      <w:r w:rsidR="00FA1F54" w:rsidRPr="00370AB5">
        <w:t xml:space="preserve"> more</w:t>
      </w:r>
      <w:r w:rsidR="00336BDC" w:rsidRPr="00370AB5">
        <w:t xml:space="preserve"> </w:t>
      </w:r>
      <w:r w:rsidR="006C4C47" w:rsidRPr="00370AB5">
        <w:t>fully integrated and</w:t>
      </w:r>
      <w:r w:rsidR="00245160" w:rsidRPr="00370AB5">
        <w:t xml:space="preserve"> equipped to</w:t>
      </w:r>
      <w:r w:rsidR="005A6BCC" w:rsidRPr="00370AB5">
        <w:t xml:space="preserve"> </w:t>
      </w:r>
      <w:r w:rsidR="006C4C47" w:rsidRPr="00370AB5">
        <w:t>facilitate</w:t>
      </w:r>
      <w:r w:rsidR="005A6BCC" w:rsidRPr="00370AB5">
        <w:t xml:space="preserve"> a </w:t>
      </w:r>
      <w:r w:rsidR="001B5DCB" w:rsidRPr="00370AB5">
        <w:t xml:space="preserve">more </w:t>
      </w:r>
      <w:r w:rsidR="005A6BCC" w:rsidRPr="00370AB5">
        <w:t>responsive and flexible healthcare system.</w:t>
      </w:r>
    </w:p>
    <w:p w14:paraId="1FF7FC74" w14:textId="77777777" w:rsidR="0083175B" w:rsidRPr="00370AB5" w:rsidRDefault="00C40535" w:rsidP="00A77232">
      <w:pPr>
        <w:pStyle w:val="Heading2"/>
        <w:rPr>
          <w:rFonts w:eastAsia="BerkeleyPro-Book"/>
        </w:rPr>
      </w:pPr>
      <w:r w:rsidRPr="00370AB5">
        <w:rPr>
          <w:rFonts w:eastAsia="BerkeleyPro-Book"/>
        </w:rPr>
        <w:t>Future Work</w:t>
      </w:r>
    </w:p>
    <w:p w14:paraId="079CC19D" w14:textId="45083890" w:rsidR="00C55887" w:rsidRPr="00370AB5" w:rsidRDefault="007B0A4D" w:rsidP="00C55887">
      <w:pPr>
        <w:spacing w:line="480" w:lineRule="auto"/>
      </w:pPr>
      <w:r w:rsidRPr="00370AB5">
        <w:t xml:space="preserve">To facilitate reproducibility, interventions need to </w:t>
      </w:r>
      <w:proofErr w:type="gramStart"/>
      <w:r w:rsidRPr="00370AB5">
        <w:t>be well described</w:t>
      </w:r>
      <w:proofErr w:type="gramEnd"/>
      <w:r w:rsidRPr="00370AB5">
        <w:t xml:space="preserve">. </w:t>
      </w:r>
      <w:r w:rsidR="00384DE3" w:rsidRPr="00370AB5">
        <w:t xml:space="preserve">Whilst the </w:t>
      </w:r>
      <w:r w:rsidR="00FE3E4B" w:rsidRPr="00370AB5">
        <w:t xml:space="preserve">current </w:t>
      </w:r>
      <w:r w:rsidR="00384DE3" w:rsidRPr="00370AB5">
        <w:t xml:space="preserve">evidence supports increased integration of pharmacists into the care pathway for those with diabetes, there have been no </w:t>
      </w:r>
      <w:r w:rsidR="005A7E74" w:rsidRPr="00370AB5">
        <w:t>studies published</w:t>
      </w:r>
      <w:r w:rsidR="00384DE3" w:rsidRPr="00370AB5">
        <w:t xml:space="preserve"> specifically looking at the role of pharmacists in supporting those with diabetes who are struggling to engage with the services currently available to them</w:t>
      </w:r>
      <w:r w:rsidR="005A7E74" w:rsidRPr="00370AB5">
        <w:t xml:space="preserve"> or who are ‘hardly reached’. </w:t>
      </w:r>
      <w:r w:rsidR="001D6B70" w:rsidRPr="00370AB5">
        <w:t xml:space="preserve"> </w:t>
      </w:r>
      <w:r w:rsidR="00A266B1" w:rsidRPr="00370AB5">
        <w:t>Although not exhaustive,</w:t>
      </w:r>
      <w:r w:rsidR="00957BE3" w:rsidRPr="00370AB5">
        <w:t xml:space="preserve"> </w:t>
      </w:r>
      <w:r w:rsidR="00A266B1" w:rsidRPr="00370AB5">
        <w:t>t</w:t>
      </w:r>
      <w:r w:rsidR="001D6B70" w:rsidRPr="00370AB5">
        <w:t xml:space="preserve">his may include people with diabetes who have not been attending their clinical appointments, those </w:t>
      </w:r>
      <w:r w:rsidR="000506E1" w:rsidRPr="00370AB5">
        <w:t xml:space="preserve">not taking their medications, </w:t>
      </w:r>
      <w:r w:rsidR="001D6B70" w:rsidRPr="00370AB5">
        <w:t xml:space="preserve">or those with multiple hospital </w:t>
      </w:r>
      <w:r w:rsidR="002B5F87" w:rsidRPr="00370AB5">
        <w:t xml:space="preserve">attendances or </w:t>
      </w:r>
      <w:r w:rsidR="001D6B70" w:rsidRPr="00370AB5">
        <w:t>admissions relating to their diabetes.</w:t>
      </w:r>
      <w:r w:rsidR="005A7E74" w:rsidRPr="00370AB5">
        <w:t xml:space="preserve"> </w:t>
      </w:r>
      <w:r w:rsidR="00C55887" w:rsidRPr="00370AB5">
        <w:t>These individuals are arguably most vulnerable to the complications and health burden associated with diabetes, but potentially also have the most to gain from an alternative supplementary intervention or healthcare service.</w:t>
      </w:r>
      <w:r w:rsidR="00874972" w:rsidRPr="00370AB5">
        <w:t xml:space="preserve"> Although there are likely to be </w:t>
      </w:r>
      <w:r w:rsidR="000F153E" w:rsidRPr="00370AB5">
        <w:t xml:space="preserve">varying </w:t>
      </w:r>
      <w:r w:rsidR="00874972" w:rsidRPr="00370AB5">
        <w:t>reasons and self-determinants underpinning the aforementioned behaviours, pharmacists are in a privileged position to help explore these and</w:t>
      </w:r>
      <w:r w:rsidR="000F153E" w:rsidRPr="00370AB5">
        <w:t xml:space="preserve"> offer</w:t>
      </w:r>
      <w:r w:rsidR="00874972" w:rsidRPr="00370AB5">
        <w:t xml:space="preserve"> support</w:t>
      </w:r>
      <w:r w:rsidR="000F153E" w:rsidRPr="00370AB5">
        <w:t xml:space="preserve"> to</w:t>
      </w:r>
      <w:r w:rsidR="001D308D" w:rsidRPr="00370AB5">
        <w:t xml:space="preserve"> these individuals</w:t>
      </w:r>
      <w:r w:rsidR="00874972" w:rsidRPr="00370AB5">
        <w:t>.</w:t>
      </w:r>
    </w:p>
    <w:p w14:paraId="23BC64DA" w14:textId="77777777" w:rsidR="00384DE3" w:rsidRPr="00370AB5" w:rsidRDefault="001D308D" w:rsidP="00A77232">
      <w:pPr>
        <w:spacing w:line="480" w:lineRule="auto"/>
      </w:pPr>
      <w:r w:rsidRPr="00370AB5">
        <w:t>F</w:t>
      </w:r>
      <w:r w:rsidR="00CD4010" w:rsidRPr="00370AB5">
        <w:t xml:space="preserve">uture work will need to build public recognition of pharmacists, whilst also improving communication between them and other </w:t>
      </w:r>
      <w:r w:rsidR="00FE3E4B" w:rsidRPr="00370AB5">
        <w:t>h</w:t>
      </w:r>
      <w:r w:rsidR="00366E29" w:rsidRPr="00370AB5">
        <w:t>ealthcare professionals</w:t>
      </w:r>
      <w:r w:rsidR="00CD4010" w:rsidRPr="00370AB5">
        <w:t xml:space="preserve"> in order to deliver </w:t>
      </w:r>
      <w:r w:rsidR="002E5F2B" w:rsidRPr="00370AB5">
        <w:t xml:space="preserve">continuity and </w:t>
      </w:r>
      <w:r w:rsidR="00CD4010" w:rsidRPr="00370AB5">
        <w:t>best care.</w:t>
      </w:r>
    </w:p>
    <w:p w14:paraId="6485759D" w14:textId="75499101" w:rsidR="00384DE3" w:rsidRPr="00370AB5" w:rsidRDefault="002F2C60" w:rsidP="00DE603B">
      <w:pPr>
        <w:pStyle w:val="Heading1"/>
      </w:pPr>
      <w:r w:rsidRPr="00370AB5">
        <w:br w:type="page"/>
      </w:r>
      <w:r w:rsidR="00B93D8C" w:rsidRPr="00370AB5">
        <w:t>References</w:t>
      </w:r>
    </w:p>
    <w:p w14:paraId="439795CF" w14:textId="577B2487" w:rsidR="009975E4" w:rsidRPr="00370AB5" w:rsidRDefault="00384DE3" w:rsidP="009975E4">
      <w:pPr>
        <w:pStyle w:val="EndNoteBibliography"/>
        <w:spacing w:after="0"/>
      </w:pPr>
      <w:r w:rsidRPr="00370AB5">
        <w:fldChar w:fldCharType="begin"/>
      </w:r>
      <w:r w:rsidRPr="00370AB5">
        <w:instrText xml:space="preserve"> ADDIN EN.REFLIST </w:instrText>
      </w:r>
      <w:r w:rsidRPr="00370AB5">
        <w:fldChar w:fldCharType="separate"/>
      </w:r>
      <w:r w:rsidR="009975E4" w:rsidRPr="00370AB5">
        <w:t>1.</w:t>
      </w:r>
      <w:r w:rsidR="009975E4" w:rsidRPr="00370AB5">
        <w:tab/>
        <w:t xml:space="preserve">International Diabetes Federation. IDF Diabetes Atlas, 9th Edition 2019 [9th Edition:[Available from: </w:t>
      </w:r>
      <w:hyperlink r:id="rId7" w:history="1">
        <w:r w:rsidR="009975E4" w:rsidRPr="00370AB5">
          <w:rPr>
            <w:rStyle w:val="Hyperlink"/>
          </w:rPr>
          <w:t>https://www.diabetesatlas.org/en/sections/worldwide-toll-of-diabetes.html</w:t>
        </w:r>
      </w:hyperlink>
      <w:r w:rsidR="009975E4" w:rsidRPr="00370AB5">
        <w:t>.</w:t>
      </w:r>
    </w:p>
    <w:p w14:paraId="4AA3AB1D" w14:textId="7C86D26D" w:rsidR="009975E4" w:rsidRPr="00370AB5" w:rsidRDefault="009975E4" w:rsidP="009975E4">
      <w:pPr>
        <w:pStyle w:val="EndNoteBibliography"/>
        <w:spacing w:after="0"/>
      </w:pPr>
      <w:r w:rsidRPr="00370AB5">
        <w:t>2.</w:t>
      </w:r>
      <w:r w:rsidRPr="00370AB5">
        <w:tab/>
        <w:t xml:space="preserve">Diabetes UK. Diabetes Prevalence 2017 (November 2017) 2017 [Available from: </w:t>
      </w:r>
      <w:hyperlink r:id="rId8" w:history="1">
        <w:r w:rsidRPr="00370AB5">
          <w:rPr>
            <w:rStyle w:val="Hyperlink"/>
          </w:rPr>
          <w:t>https://www.diabetes.org.uk/professionals/position-statements-reports/statistics/diabetes-prevalence-2017</w:t>
        </w:r>
      </w:hyperlink>
      <w:r w:rsidRPr="00370AB5">
        <w:t>.</w:t>
      </w:r>
    </w:p>
    <w:p w14:paraId="2D7B8227" w14:textId="77777777" w:rsidR="009975E4" w:rsidRPr="00370AB5" w:rsidRDefault="009975E4" w:rsidP="009975E4">
      <w:pPr>
        <w:pStyle w:val="EndNoteBibliography"/>
        <w:spacing w:after="0"/>
      </w:pPr>
      <w:r w:rsidRPr="00370AB5">
        <w:t>3.</w:t>
      </w:r>
      <w:r w:rsidRPr="00370AB5">
        <w:tab/>
        <w:t>Shrivastava SR, Shrivastava PS, Ramasamy J. Role of self-care in management of diabetes mellitus. Journal of diabetes and metabolic disorders. 2013;12(1):14-.</w:t>
      </w:r>
    </w:p>
    <w:p w14:paraId="6908302E" w14:textId="2212876E" w:rsidR="009975E4" w:rsidRPr="00370AB5" w:rsidRDefault="009975E4" w:rsidP="009975E4">
      <w:pPr>
        <w:pStyle w:val="EndNoteBibliography"/>
        <w:spacing w:after="0"/>
      </w:pPr>
      <w:r w:rsidRPr="00370AB5">
        <w:t>4.</w:t>
      </w:r>
      <w:r w:rsidRPr="00370AB5">
        <w:tab/>
        <w:t xml:space="preserve">Public Health England. Pharmacy: A Way Forward for Public Health. Opportunities for action through pharmacy for public health. 2017 [Available from: </w:t>
      </w:r>
      <w:hyperlink r:id="rId9" w:history="1">
        <w:r w:rsidRPr="00370AB5">
          <w:rPr>
            <w:rStyle w:val="Hyperlink"/>
          </w:rPr>
          <w:t>https://assets.publishing.service.gov.uk/government/uploads/system/uploads/attachment_data/file/643520/Pharmacy_a_way_forward_for_public_health.pdf</w:t>
        </w:r>
      </w:hyperlink>
      <w:r w:rsidRPr="00370AB5">
        <w:t>.</w:t>
      </w:r>
    </w:p>
    <w:p w14:paraId="338D7B51" w14:textId="77777777" w:rsidR="009975E4" w:rsidRPr="00370AB5" w:rsidRDefault="009975E4" w:rsidP="009975E4">
      <w:pPr>
        <w:pStyle w:val="EndNoteBibliography"/>
        <w:spacing w:after="0"/>
      </w:pPr>
      <w:r w:rsidRPr="00370AB5">
        <w:t>5.</w:t>
      </w:r>
      <w:r w:rsidRPr="00370AB5">
        <w:tab/>
        <w:t>Royal Pharmaceutical Society. Frontline pharmacists: making a difference for people with longterm conditions. 2016.</w:t>
      </w:r>
    </w:p>
    <w:p w14:paraId="0350CA73" w14:textId="4004C452" w:rsidR="009975E4" w:rsidRPr="00370AB5" w:rsidRDefault="009975E4" w:rsidP="009975E4">
      <w:pPr>
        <w:pStyle w:val="EndNoteBibliography"/>
        <w:spacing w:after="0"/>
      </w:pPr>
      <w:r w:rsidRPr="00370AB5">
        <w:t>6.</w:t>
      </w:r>
      <w:r w:rsidRPr="00370AB5">
        <w:tab/>
        <w:t xml:space="preserve">International Pharmaceutical Federation. Pharmacy at a glance-2015-2017 2017 [updated Septmber 2017. Available from: </w:t>
      </w:r>
      <w:hyperlink r:id="rId10" w:history="1">
        <w:r w:rsidRPr="00370AB5">
          <w:rPr>
            <w:rStyle w:val="Hyperlink"/>
          </w:rPr>
          <w:t>https://www.fip.org/files/fip/publications/2017-09-Pharmacy_at_a_Glance-2015-2017.pdf</w:t>
        </w:r>
      </w:hyperlink>
      <w:r w:rsidRPr="00370AB5">
        <w:t>.</w:t>
      </w:r>
    </w:p>
    <w:p w14:paraId="3E56C8CF" w14:textId="2B12E341" w:rsidR="009975E4" w:rsidRPr="00370AB5" w:rsidRDefault="009975E4" w:rsidP="009975E4">
      <w:pPr>
        <w:pStyle w:val="EndNoteBibliography"/>
        <w:spacing w:after="0"/>
      </w:pPr>
      <w:r w:rsidRPr="00370AB5">
        <w:t>7.</w:t>
      </w:r>
      <w:r w:rsidRPr="00370AB5">
        <w:tab/>
        <w:t xml:space="preserve">NHS England. How can your pharmacist help you? 2017 [updated 18.10.2017. Available from: </w:t>
      </w:r>
      <w:hyperlink r:id="rId11" w:history="1">
        <w:r w:rsidRPr="00370AB5">
          <w:rPr>
            <w:rStyle w:val="Hyperlink"/>
          </w:rPr>
          <w:t>https://www.england.nhs.uk/blog/how-can-your-pharmacist-help-you/</w:t>
        </w:r>
      </w:hyperlink>
      <w:r w:rsidRPr="00370AB5">
        <w:t>.</w:t>
      </w:r>
    </w:p>
    <w:p w14:paraId="6C03CF5C" w14:textId="78BF3E8C" w:rsidR="009975E4" w:rsidRPr="00370AB5" w:rsidRDefault="009975E4" w:rsidP="009975E4">
      <w:pPr>
        <w:pStyle w:val="EndNoteBibliography"/>
        <w:spacing w:after="0"/>
      </w:pPr>
      <w:r w:rsidRPr="00370AB5">
        <w:t>8.</w:t>
      </w:r>
      <w:r w:rsidRPr="00370AB5">
        <w:tab/>
        <w:t xml:space="preserve">Royal Pharmaceutical Society. Using pharmacists to help improve care for people with type 2 diabetes 2019 [updated 10.07.2019. Available from: </w:t>
      </w:r>
      <w:hyperlink r:id="rId12" w:history="1">
        <w:r w:rsidRPr="00370AB5">
          <w:rPr>
            <w:rStyle w:val="Hyperlink"/>
          </w:rPr>
          <w:t>https://www.rpharms.com/recognition/all-our-campaigns/policy-a-z/diabetes/diabetes-policy</w:t>
        </w:r>
      </w:hyperlink>
      <w:r w:rsidRPr="00370AB5">
        <w:t>.</w:t>
      </w:r>
    </w:p>
    <w:p w14:paraId="7981462B" w14:textId="146943F8" w:rsidR="009975E4" w:rsidRPr="00370AB5" w:rsidRDefault="009975E4" w:rsidP="009975E4">
      <w:pPr>
        <w:pStyle w:val="EndNoteBibliography"/>
        <w:spacing w:after="0"/>
      </w:pPr>
      <w:r w:rsidRPr="00370AB5">
        <w:t>9.</w:t>
      </w:r>
      <w:r w:rsidRPr="00370AB5">
        <w:tab/>
        <w:t xml:space="preserve">International Pharmacetical Federation. Pharmacy vision: Board of Pharmaceutical Practice future trends report 2017 [Available from: </w:t>
      </w:r>
      <w:hyperlink r:id="rId13" w:history="1">
        <w:r w:rsidRPr="00370AB5">
          <w:rPr>
            <w:rStyle w:val="Hyperlink"/>
          </w:rPr>
          <w:t>https://www.fip.org/files/fip/BPP/Pharmacy-Vision-BPP-Trends-Report.pdf</w:t>
        </w:r>
      </w:hyperlink>
      <w:r w:rsidRPr="00370AB5">
        <w:t>.</w:t>
      </w:r>
    </w:p>
    <w:p w14:paraId="483C0F80" w14:textId="23E0D05D" w:rsidR="009975E4" w:rsidRPr="00370AB5" w:rsidRDefault="009975E4" w:rsidP="009975E4">
      <w:pPr>
        <w:pStyle w:val="EndNoteBibliography"/>
        <w:spacing w:after="0"/>
      </w:pPr>
      <w:r w:rsidRPr="00370AB5">
        <w:t>10.</w:t>
      </w:r>
      <w:r w:rsidRPr="00370AB5">
        <w:tab/>
        <w:t xml:space="preserve">pharmaceutical Services Negotiating Committee. CPCF settlement: 2019/20 to 2023/24 2019 [updated July 2019. Available from: </w:t>
      </w:r>
      <w:hyperlink r:id="rId14" w:history="1">
        <w:r w:rsidRPr="00370AB5">
          <w:rPr>
            <w:rStyle w:val="Hyperlink"/>
          </w:rPr>
          <w:t>https://psnc.org.uk/contract-it/the-pharmacy-contract/cpcf-settlement-2019-20-to-2023-24/</w:t>
        </w:r>
      </w:hyperlink>
      <w:r w:rsidRPr="00370AB5">
        <w:t>.</w:t>
      </w:r>
    </w:p>
    <w:p w14:paraId="69DD846A" w14:textId="45FF373B" w:rsidR="009975E4" w:rsidRPr="00370AB5" w:rsidRDefault="009975E4" w:rsidP="009975E4">
      <w:pPr>
        <w:pStyle w:val="EndNoteBibliography"/>
        <w:spacing w:after="0"/>
      </w:pPr>
      <w:r w:rsidRPr="00370AB5">
        <w:t>11.</w:t>
      </w:r>
      <w:r w:rsidRPr="00370AB5">
        <w:tab/>
        <w:t xml:space="preserve">Nuremberg Institute for Market Decisions. Worldwide ranking: trust in professions 2016 [Available from: </w:t>
      </w:r>
      <w:hyperlink r:id="rId15" w:history="1">
        <w:r w:rsidRPr="00370AB5">
          <w:rPr>
            <w:rStyle w:val="Hyperlink"/>
          </w:rPr>
          <w:t>https://www.nim.org/en/compact/focustopics/worldwide-ranking-trust-professions</w:t>
        </w:r>
      </w:hyperlink>
      <w:r w:rsidRPr="00370AB5">
        <w:t>.</w:t>
      </w:r>
    </w:p>
    <w:p w14:paraId="621EDD0A" w14:textId="77777777" w:rsidR="009975E4" w:rsidRPr="00370AB5" w:rsidRDefault="009975E4" w:rsidP="009975E4">
      <w:pPr>
        <w:pStyle w:val="EndNoteBibliography"/>
        <w:spacing w:after="0"/>
      </w:pPr>
      <w:r w:rsidRPr="00370AB5">
        <w:t>12.</w:t>
      </w:r>
      <w:r w:rsidRPr="00370AB5">
        <w:tab/>
        <w:t>Todd A, Copeland A, Husband A, Kasim A, Bambra C. The positive pharmacy care law: an area-level analysis of the relationship between community pharmacy distribution, urbanity and social deprivation in England. BMJ Open. 2014;4(8):e005764.</w:t>
      </w:r>
    </w:p>
    <w:p w14:paraId="77D6A720" w14:textId="77777777" w:rsidR="009975E4" w:rsidRPr="00370AB5" w:rsidRDefault="009975E4" w:rsidP="009975E4">
      <w:pPr>
        <w:pStyle w:val="EndNoteBibliography"/>
        <w:spacing w:after="0"/>
      </w:pPr>
      <w:r w:rsidRPr="00370AB5">
        <w:t>13.</w:t>
      </w:r>
      <w:r w:rsidRPr="00370AB5">
        <w:tab/>
        <w:t>Todd A, Moore HJ, Husband AK, Bambra C, Kasim A, Sniehotta FF, et al. Community pharmacy interventions for public health priorities: protocol for a systematic review of community pharmacy-delivered smoking, alcohol and weight management interventions. Systematic Reviews. 2014;3(1):93.</w:t>
      </w:r>
    </w:p>
    <w:p w14:paraId="23EF0554" w14:textId="77777777" w:rsidR="009975E4" w:rsidRPr="00370AB5" w:rsidRDefault="009975E4" w:rsidP="009975E4">
      <w:pPr>
        <w:pStyle w:val="EndNoteBibliography"/>
        <w:spacing w:after="0"/>
      </w:pPr>
      <w:r w:rsidRPr="00370AB5">
        <w:t>14.</w:t>
      </w:r>
      <w:r w:rsidRPr="00370AB5">
        <w:tab/>
        <w:t>Ali M, Schifano F, Robinson P, Phillips G, Doherty L, Melnick P, et al. Impact of community pharmacy diabetes monitoring and education programme on diabetes management: a randomized controlled study. Diabet Med. 2012;29(9):e326-33.</w:t>
      </w:r>
    </w:p>
    <w:p w14:paraId="06BC992E" w14:textId="3B663285" w:rsidR="009975E4" w:rsidRPr="00370AB5" w:rsidRDefault="009975E4" w:rsidP="009975E4">
      <w:pPr>
        <w:pStyle w:val="EndNoteBibliography"/>
        <w:spacing w:after="0"/>
      </w:pPr>
      <w:r w:rsidRPr="00370AB5">
        <w:t>15.</w:t>
      </w:r>
      <w:r w:rsidRPr="00370AB5">
        <w:tab/>
        <w:t xml:space="preserve">Diabetes UK. Community Pharmacists in the Frontline 2012 [Available from: </w:t>
      </w:r>
      <w:hyperlink r:id="rId16" w:history="1">
        <w:r w:rsidRPr="00370AB5">
          <w:rPr>
            <w:rStyle w:val="Hyperlink"/>
          </w:rPr>
          <w:t>https://diabetes-resources-production.s3-eu-west-1.amazonaws.com/diabetes-storage/migration/pdf/Diabetes%2520Update%2520-%2520Community%2520Pharmacists%2520in%2520the%2520Front%2520Line%2520%28December%25202012%29.pdf</w:t>
        </w:r>
      </w:hyperlink>
      <w:r w:rsidRPr="00370AB5">
        <w:t>.</w:t>
      </w:r>
    </w:p>
    <w:p w14:paraId="4F30AACE" w14:textId="60B70056" w:rsidR="009975E4" w:rsidRPr="00370AB5" w:rsidRDefault="009975E4" w:rsidP="009975E4">
      <w:pPr>
        <w:pStyle w:val="EndNoteBibliography"/>
        <w:spacing w:after="0"/>
      </w:pPr>
      <w:r w:rsidRPr="00370AB5">
        <w:t>16.</w:t>
      </w:r>
      <w:r w:rsidRPr="00370AB5">
        <w:tab/>
        <w:t xml:space="preserve">NHS England. High value intervention in diabetes  [Available from: </w:t>
      </w:r>
      <w:hyperlink r:id="rId17" w:history="1">
        <w:r w:rsidRPr="00370AB5">
          <w:rPr>
            <w:rStyle w:val="Hyperlink"/>
          </w:rPr>
          <w:t>https://www.england.nhs.uk/rightcare/products/pathways/cvd-pathway/diabetes/</w:t>
        </w:r>
      </w:hyperlink>
      <w:r w:rsidRPr="00370AB5">
        <w:t>.</w:t>
      </w:r>
    </w:p>
    <w:p w14:paraId="0E500AE9" w14:textId="77777777" w:rsidR="009975E4" w:rsidRPr="00370AB5" w:rsidRDefault="009975E4" w:rsidP="009975E4">
      <w:pPr>
        <w:pStyle w:val="EndNoteBibliography"/>
        <w:spacing w:after="0"/>
      </w:pPr>
      <w:r w:rsidRPr="00370AB5">
        <w:t>17.</w:t>
      </w:r>
      <w:r w:rsidRPr="00370AB5">
        <w:tab/>
        <w:t>Pande S, Hiller JE, Nkansah N, Bero L. The effect of pharmacist‐provided non‐dispensing services on patient outcomes, health service utilisation and costs in low‐ and middle‐income countries. Cochrane Database of Systematic Reviews. 2013(2).</w:t>
      </w:r>
    </w:p>
    <w:p w14:paraId="0E86B333" w14:textId="307DA39F" w:rsidR="009975E4" w:rsidRPr="00370AB5" w:rsidRDefault="009975E4" w:rsidP="009975E4">
      <w:pPr>
        <w:pStyle w:val="EndNoteBibliography"/>
        <w:spacing w:after="0"/>
      </w:pPr>
      <w:r w:rsidRPr="00370AB5">
        <w:t>18.</w:t>
      </w:r>
      <w:r w:rsidRPr="00370AB5">
        <w:tab/>
        <w:t xml:space="preserve">National Institute for Health and Care Excellence (NICE). Medicines adherence: involving patients in decisions about prescribed medicines and supporting adherence (CG76) 2009 [Available from: </w:t>
      </w:r>
      <w:hyperlink r:id="rId18" w:history="1">
        <w:r w:rsidRPr="00370AB5">
          <w:rPr>
            <w:rStyle w:val="Hyperlink"/>
          </w:rPr>
          <w:t>https://www.nice.org.uk/guidance/cg76</w:t>
        </w:r>
      </w:hyperlink>
      <w:r w:rsidRPr="00370AB5">
        <w:t>.</w:t>
      </w:r>
    </w:p>
    <w:p w14:paraId="5B623271" w14:textId="77777777" w:rsidR="009975E4" w:rsidRPr="00370AB5" w:rsidRDefault="009975E4" w:rsidP="009975E4">
      <w:pPr>
        <w:pStyle w:val="EndNoteBibliography"/>
        <w:spacing w:after="0"/>
      </w:pPr>
      <w:r w:rsidRPr="00370AB5">
        <w:t>19.</w:t>
      </w:r>
      <w:r w:rsidRPr="00370AB5">
        <w:tab/>
        <w:t>Holt RIG, Kalra S. A new DAWN: Improving the psychosocial management of diabetes. Indian J Endocrinol Metab. 2013;17(Suppl 1):S95-S9.</w:t>
      </w:r>
    </w:p>
    <w:p w14:paraId="5C67FFBA" w14:textId="77777777" w:rsidR="009975E4" w:rsidRPr="00370AB5" w:rsidRDefault="009975E4" w:rsidP="009975E4">
      <w:pPr>
        <w:pStyle w:val="EndNoteBibliography"/>
        <w:spacing w:after="0"/>
      </w:pPr>
      <w:r w:rsidRPr="00370AB5">
        <w:t>20.</w:t>
      </w:r>
      <w:r w:rsidRPr="00370AB5">
        <w:tab/>
        <w:t>Dalton K, Byrne S. Role of the pharmacist in reducing healthcare costs: current insights. Integrated pharmacy research &amp; practice. 2017;6:37-46.</w:t>
      </w:r>
    </w:p>
    <w:p w14:paraId="19790321" w14:textId="77777777" w:rsidR="009975E4" w:rsidRPr="00370AB5" w:rsidRDefault="009975E4" w:rsidP="009975E4">
      <w:pPr>
        <w:pStyle w:val="EndNoteBibliography"/>
        <w:spacing w:after="0"/>
      </w:pPr>
      <w:r w:rsidRPr="00370AB5">
        <w:t>21.</w:t>
      </w:r>
      <w:r w:rsidRPr="00370AB5">
        <w:tab/>
        <w:t>PricewaterhouseCoopers. The value of community pharmacy-summary report PSNC. 2016.</w:t>
      </w:r>
    </w:p>
    <w:p w14:paraId="491B6CDA" w14:textId="77777777" w:rsidR="009975E4" w:rsidRPr="00370AB5" w:rsidRDefault="009975E4" w:rsidP="009975E4">
      <w:pPr>
        <w:pStyle w:val="EndNoteBibliography"/>
        <w:spacing w:after="0"/>
      </w:pPr>
      <w:r w:rsidRPr="00370AB5">
        <w:t>22.</w:t>
      </w:r>
      <w:r w:rsidRPr="00370AB5">
        <w:tab/>
        <w:t>Hernandez-Tejada MA, Campbell JA, Walker RJ, Smalls BL, Davis KS, Egede LE. Diabetes empowerment, medication adherence and self-care behaviors in adults with type 2 diabetes. Diabetes technology &amp; therapeutics. 2012;14(7):630-4.</w:t>
      </w:r>
    </w:p>
    <w:p w14:paraId="1225868F" w14:textId="77777777" w:rsidR="009975E4" w:rsidRPr="00370AB5" w:rsidRDefault="009975E4" w:rsidP="009975E4">
      <w:pPr>
        <w:pStyle w:val="EndNoteBibliography"/>
        <w:spacing w:after="0"/>
      </w:pPr>
      <w:r w:rsidRPr="00370AB5">
        <w:t>23.</w:t>
      </w:r>
      <w:r w:rsidRPr="00370AB5">
        <w:tab/>
        <w:t>Brewster S, Bartholomew J, Holt RIG, Price H. Non-attendance at diabetes outpatient appointments: a systematic review. Diabetic Medicine. 2020;n/a(n/a).</w:t>
      </w:r>
    </w:p>
    <w:p w14:paraId="2841D476" w14:textId="77777777" w:rsidR="009975E4" w:rsidRPr="00370AB5" w:rsidRDefault="009975E4" w:rsidP="009975E4">
      <w:pPr>
        <w:pStyle w:val="EndNoteBibliography"/>
        <w:spacing w:after="0"/>
      </w:pPr>
      <w:r w:rsidRPr="00370AB5">
        <w:t>24.</w:t>
      </w:r>
      <w:r w:rsidRPr="00370AB5">
        <w:tab/>
        <w:t>Dokbua S, Dilokthornsakul P, Chaiyakunapruk N, Saini B, Krass I, Dhippayom T. Effects of an Asthma Self-Management Support Service Provided by Community Pharmacists: A Systematic Review and Meta-Analysis. Journal of Managed Care &amp; Specialty Pharmacy. 2018;24(11):1184-96.</w:t>
      </w:r>
    </w:p>
    <w:p w14:paraId="5E5810C9" w14:textId="4C8D404D" w:rsidR="009975E4" w:rsidRPr="00370AB5" w:rsidRDefault="009975E4" w:rsidP="009975E4">
      <w:pPr>
        <w:pStyle w:val="EndNoteBibliography"/>
        <w:spacing w:after="0"/>
      </w:pPr>
      <w:r w:rsidRPr="00370AB5">
        <w:t>25.</w:t>
      </w:r>
      <w:r w:rsidRPr="00370AB5">
        <w:tab/>
        <w:t xml:space="preserve">Boots UK L, Rowlands Pharmacy and Well The Community Pharmacy Future Project 2017 [Available from: </w:t>
      </w:r>
      <w:hyperlink r:id="rId19" w:history="1">
        <w:r w:rsidRPr="00370AB5">
          <w:rPr>
            <w:rStyle w:val="Hyperlink"/>
          </w:rPr>
          <w:t>http://www.communitypharmacyfuture.org.uk/</w:t>
        </w:r>
      </w:hyperlink>
      <w:r w:rsidRPr="00370AB5">
        <w:t>.</w:t>
      </w:r>
    </w:p>
    <w:p w14:paraId="0065EE2A" w14:textId="77777777" w:rsidR="009975E4" w:rsidRPr="00370AB5" w:rsidRDefault="009975E4" w:rsidP="009975E4">
      <w:pPr>
        <w:pStyle w:val="EndNoteBibliography"/>
        <w:spacing w:after="0"/>
      </w:pPr>
      <w:r w:rsidRPr="00370AB5">
        <w:t>26.</w:t>
      </w:r>
      <w:r w:rsidRPr="00370AB5">
        <w:tab/>
        <w:t>George J, McNamara K, Stewart K. The roles of community pharmacists in cardiovascular disease prevention and management. Australas Med J. 2011;4(5):266-72.</w:t>
      </w:r>
    </w:p>
    <w:p w14:paraId="413D194C" w14:textId="77777777" w:rsidR="009975E4" w:rsidRPr="00370AB5" w:rsidRDefault="009975E4" w:rsidP="009975E4">
      <w:pPr>
        <w:pStyle w:val="EndNoteBibliography"/>
        <w:spacing w:after="0"/>
      </w:pPr>
      <w:r w:rsidRPr="00370AB5">
        <w:t>27.</w:t>
      </w:r>
      <w:r w:rsidRPr="00370AB5">
        <w:tab/>
        <w:t>Antoine S-L, Pieper D, Mathes T, Eikermann M. Improving the adherence of type 2 diabetes mellitus patients with pharmacy care: a systematic review of randomized controlled trials. BMC Endocrine Disorders. 2014;14(1):53.</w:t>
      </w:r>
    </w:p>
    <w:p w14:paraId="5ADD063C" w14:textId="77777777" w:rsidR="009975E4" w:rsidRPr="00370AB5" w:rsidRDefault="009975E4" w:rsidP="009975E4">
      <w:pPr>
        <w:pStyle w:val="EndNoteBibliography"/>
        <w:spacing w:after="0"/>
      </w:pPr>
      <w:r w:rsidRPr="00370AB5">
        <w:t>28.</w:t>
      </w:r>
      <w:r w:rsidRPr="00370AB5">
        <w:tab/>
        <w:t>Collins C, Limone BL, Scholle JM, Coleman CI. Effect of pharmacist intervention on glycemic control in diabetes. Diabetes Research and Clinical Practice. 2011;92(2):145-52.</w:t>
      </w:r>
    </w:p>
    <w:p w14:paraId="30ADDC1A" w14:textId="77777777" w:rsidR="009975E4" w:rsidRPr="00370AB5" w:rsidRDefault="009975E4" w:rsidP="009975E4">
      <w:pPr>
        <w:pStyle w:val="EndNoteBibliography"/>
        <w:spacing w:after="0"/>
      </w:pPr>
      <w:r w:rsidRPr="00370AB5">
        <w:t>29.</w:t>
      </w:r>
      <w:r w:rsidRPr="00370AB5">
        <w:tab/>
        <w:t>Krass I, Schieback P, Dhippayom T. Adherence to diabetes medication: a systematic review. Diabetic Medicine. 2015;32(6):725-37.</w:t>
      </w:r>
    </w:p>
    <w:p w14:paraId="7C399F1E" w14:textId="77777777" w:rsidR="009975E4" w:rsidRPr="00370AB5" w:rsidRDefault="009975E4" w:rsidP="009975E4">
      <w:pPr>
        <w:pStyle w:val="EndNoteBibliography"/>
        <w:spacing w:after="0"/>
      </w:pPr>
      <w:r w:rsidRPr="00370AB5">
        <w:t>30.</w:t>
      </w:r>
      <w:r w:rsidRPr="00370AB5">
        <w:tab/>
        <w:t>Machado M, Bajcar J, C Guzzo G, Einarson T. Sensitivity of Patient Outcomes to Pharmacist Interventions. Part I: Systematic Review and Meta-Analysis in Diabetes Management2007. 1569-82 p.</w:t>
      </w:r>
    </w:p>
    <w:p w14:paraId="3ADBB42A" w14:textId="77777777" w:rsidR="009975E4" w:rsidRPr="00370AB5" w:rsidRDefault="009975E4" w:rsidP="009975E4">
      <w:pPr>
        <w:pStyle w:val="EndNoteBibliography"/>
        <w:spacing w:after="0"/>
      </w:pPr>
      <w:r w:rsidRPr="00370AB5">
        <w:t>31.</w:t>
      </w:r>
      <w:r w:rsidRPr="00370AB5">
        <w:tab/>
        <w:t>Santschi V, Chiolero A, Paradis G, Colosimo AL, Burnand B. Pharmacist Interventions to Improve Cardiovascular Disease Risk Factors in Diabetes. Diabetes Care. 2012;35(12):2706.</w:t>
      </w:r>
    </w:p>
    <w:p w14:paraId="03D8BEEE" w14:textId="77777777" w:rsidR="009975E4" w:rsidRPr="00370AB5" w:rsidRDefault="009975E4" w:rsidP="009975E4">
      <w:pPr>
        <w:pStyle w:val="EndNoteBibliography"/>
        <w:spacing w:after="0"/>
      </w:pPr>
      <w:r w:rsidRPr="00370AB5">
        <w:t>32.</w:t>
      </w:r>
      <w:r w:rsidRPr="00370AB5">
        <w:tab/>
        <w:t>Deters MA, Laven A, Castejon A, Doucette WR, Ev LS, Krass I, et al. Effective Interventions for Diabetes Patients by Community Pharmacists: A Meta-analysis of Pharmaceutical Care Components. Annals of Pharmacotherapy. 2017;52(2):198-211.</w:t>
      </w:r>
    </w:p>
    <w:p w14:paraId="3F659161" w14:textId="77777777" w:rsidR="009975E4" w:rsidRPr="00370AB5" w:rsidRDefault="009975E4" w:rsidP="009975E4">
      <w:pPr>
        <w:pStyle w:val="EndNoteBibliography"/>
        <w:spacing w:after="0"/>
      </w:pPr>
      <w:r w:rsidRPr="00370AB5">
        <w:t>33.</w:t>
      </w:r>
      <w:r w:rsidRPr="00370AB5">
        <w:tab/>
        <w:t>Sherifali D, Bai JW, Kenny M, Warren R, Ali MU. Diabetes self-management programmes in older adults: a systematic review and meta-analysis. Diabetic Medicine. 2015;32(11):1404-14.</w:t>
      </w:r>
    </w:p>
    <w:p w14:paraId="3E0246BA" w14:textId="77777777" w:rsidR="009975E4" w:rsidRPr="00370AB5" w:rsidRDefault="009975E4" w:rsidP="009975E4">
      <w:pPr>
        <w:pStyle w:val="EndNoteBibliography"/>
        <w:spacing w:after="0"/>
      </w:pPr>
      <w:r w:rsidRPr="00370AB5">
        <w:t>34.</w:t>
      </w:r>
      <w:r w:rsidRPr="00370AB5">
        <w:tab/>
        <w:t>Babar ZUD, Kousar R, Hasan SS, Scahill S, Curley LE. Glycemic control through pharmaceutical care: a meta-analysis of randomized controlled trials. Journal of Pharmaceutical Health Services Research. 2019;10(1):35-44.</w:t>
      </w:r>
    </w:p>
    <w:p w14:paraId="05C38F18" w14:textId="77777777" w:rsidR="009975E4" w:rsidRPr="00370AB5" w:rsidRDefault="009975E4" w:rsidP="009975E4">
      <w:pPr>
        <w:pStyle w:val="EndNoteBibliography"/>
        <w:spacing w:after="0"/>
      </w:pPr>
      <w:r w:rsidRPr="00370AB5">
        <w:t>35.</w:t>
      </w:r>
      <w:r w:rsidRPr="00370AB5">
        <w:tab/>
        <w:t>Presley B, Groot W, Pavlova M. Pharmacy-led interventions to improve medication adherence among adults with diabetes: A systematic review and meta-analysis. Research In Social &amp; Administrative Pharmacy: RSAP. 2019;15(9):1057-67.</w:t>
      </w:r>
    </w:p>
    <w:p w14:paraId="3442A1E0" w14:textId="77777777" w:rsidR="009975E4" w:rsidRPr="00370AB5" w:rsidRDefault="009975E4" w:rsidP="009975E4">
      <w:pPr>
        <w:pStyle w:val="EndNoteBibliography"/>
        <w:spacing w:after="0"/>
      </w:pPr>
      <w:r w:rsidRPr="00370AB5">
        <w:t>36.</w:t>
      </w:r>
      <w:r w:rsidRPr="00370AB5">
        <w:tab/>
        <w:t>Pousinho S, Morgado M, Falcão A, Alves G. Pharmacist Interventions in the Management of Type 2 Diabetes Mellitus: A Systematic Review of Randomized Controlled Trials. Journal of Managed Care &amp; Specialty Pharmacy. 2016;22(5):493-515.</w:t>
      </w:r>
    </w:p>
    <w:p w14:paraId="72F28DD4" w14:textId="77777777" w:rsidR="009975E4" w:rsidRPr="00370AB5" w:rsidRDefault="009975E4" w:rsidP="009975E4">
      <w:pPr>
        <w:pStyle w:val="EndNoteBibliography"/>
        <w:spacing w:after="0"/>
      </w:pPr>
      <w:r w:rsidRPr="00370AB5">
        <w:t>37.</w:t>
      </w:r>
      <w:r w:rsidRPr="00370AB5">
        <w:tab/>
        <w:t>Bukhsh A, Khan TM, Lee SWH, Lee L-H, Chan K-G, Goh B-H. Efficacy of Pharmacist Based Diabetes Educational Interventions on Clinical Outcomes of Adults With Type 2 Diabetes Mellitus: A Network Meta-Analysis. Frontiers in pharmacology. 2018;9:339-.</w:t>
      </w:r>
    </w:p>
    <w:p w14:paraId="13CD6E51" w14:textId="77777777" w:rsidR="009975E4" w:rsidRPr="00370AB5" w:rsidRDefault="009975E4" w:rsidP="009975E4">
      <w:pPr>
        <w:pStyle w:val="EndNoteBibliography"/>
        <w:spacing w:after="0"/>
      </w:pPr>
      <w:r w:rsidRPr="00370AB5">
        <w:t>38.</w:t>
      </w:r>
      <w:r w:rsidRPr="00370AB5">
        <w:tab/>
        <w:t>Fazel MT, Bagalagel A, Lee JK, Martin JR, Slack MK. Impact of Diabetes Care by Pharmacists as Part of Health Care Team in Ambulatory Settings: A Systematic Review and Meta-analysis. Annals of Pharmacotherapy. 2017;51(10):890-907.</w:t>
      </w:r>
    </w:p>
    <w:p w14:paraId="19A7DAEA" w14:textId="77777777" w:rsidR="009975E4" w:rsidRPr="00370AB5" w:rsidRDefault="009975E4" w:rsidP="009975E4">
      <w:pPr>
        <w:pStyle w:val="EndNoteBibliography"/>
        <w:spacing w:after="0"/>
      </w:pPr>
      <w:r w:rsidRPr="00370AB5">
        <w:t>39.</w:t>
      </w:r>
      <w:r w:rsidRPr="00370AB5">
        <w:tab/>
        <w:t>van Eikenhorst L, Taxis K, van Dijk L, de Gier H. Pharmacist-Led Self-management Interventions to Improve Diabetes Outcomes. A Systematic Literature Review and Meta-Analysis. Frontiers in pharmacology. 2017;8:891-.</w:t>
      </w:r>
    </w:p>
    <w:p w14:paraId="2352C560" w14:textId="77777777" w:rsidR="009975E4" w:rsidRPr="00370AB5" w:rsidRDefault="009975E4" w:rsidP="009975E4">
      <w:pPr>
        <w:pStyle w:val="EndNoteBibliography"/>
        <w:spacing w:after="0"/>
      </w:pPr>
      <w:r w:rsidRPr="00370AB5">
        <w:t>40.</w:t>
      </w:r>
      <w:r w:rsidRPr="00370AB5">
        <w:tab/>
        <w:t>Bukhsh A, Tan XY, Chan KG, Lee L-H, Goh B-H, Khan TM. Effectiveness of pharmacist-led educational interventions on self-care activities and glycemic control of type 2 diabetes patients: a systematic review and meta-analysis. Patient preference and adherence. 2018;12:2457-74.</w:t>
      </w:r>
    </w:p>
    <w:p w14:paraId="2642A921" w14:textId="77777777" w:rsidR="009975E4" w:rsidRPr="00370AB5" w:rsidRDefault="009975E4" w:rsidP="009975E4">
      <w:pPr>
        <w:pStyle w:val="EndNoteBibliography"/>
        <w:spacing w:after="0"/>
      </w:pPr>
      <w:r w:rsidRPr="00370AB5">
        <w:t>41.</w:t>
      </w:r>
      <w:r w:rsidRPr="00370AB5">
        <w:tab/>
        <w:t>Syarifuddin S, Nasution A, Dalimunthe A, Khairunnisa. Impact of Pharmacist Intervention on Improving the Quality of Life of Patients with Type 2 Diabetes Mellitus. Open Access Macedonian Journal Of Medical Sciences. 2019;7(8):1401-5.</w:t>
      </w:r>
    </w:p>
    <w:p w14:paraId="049F4929" w14:textId="77777777" w:rsidR="009975E4" w:rsidRPr="00370AB5" w:rsidRDefault="009975E4" w:rsidP="009975E4">
      <w:pPr>
        <w:pStyle w:val="EndNoteBibliography"/>
        <w:spacing w:after="0"/>
      </w:pPr>
      <w:r w:rsidRPr="00370AB5">
        <w:t>42.</w:t>
      </w:r>
      <w:r w:rsidRPr="00370AB5">
        <w:tab/>
        <w:t>Ali M, Schifano F, Robinson P, Phillips G, Doherty L, Melnick P, et al. Impact of community pharmacy diabetes monitoring and education programme on diabetes management: a randomized controlled study. Diabetic Medicine. 2012;29(9):e326-e33.</w:t>
      </w:r>
    </w:p>
    <w:p w14:paraId="35396BB8" w14:textId="77777777" w:rsidR="009975E4" w:rsidRPr="00370AB5" w:rsidRDefault="009975E4" w:rsidP="009975E4">
      <w:pPr>
        <w:pStyle w:val="EndNoteBibliography"/>
        <w:spacing w:after="0"/>
      </w:pPr>
      <w:r w:rsidRPr="00370AB5">
        <w:t>43.</w:t>
      </w:r>
      <w:r w:rsidRPr="00370AB5">
        <w:tab/>
        <w:t>Soprovich AL, Sharma V, Tjosvold L, Eurich DT, Johnson JA. Systematic review of community pharmacy–based and pharmacist-led foot care interventions for adults with type 2 diabetes. Canadian Pharmacists Journal. 2019;152(2):109-16.</w:t>
      </w:r>
    </w:p>
    <w:p w14:paraId="78EA2D29" w14:textId="77777777" w:rsidR="009975E4" w:rsidRPr="00370AB5" w:rsidRDefault="009975E4" w:rsidP="009975E4">
      <w:pPr>
        <w:pStyle w:val="EndNoteBibliography"/>
        <w:spacing w:after="0"/>
      </w:pPr>
      <w:r w:rsidRPr="00370AB5">
        <w:t>44.</w:t>
      </w:r>
      <w:r w:rsidRPr="00370AB5">
        <w:tab/>
        <w:t>Withidpanyawong U, Lerkiatbundit S, Saengcharoen W. Family-based intervention by pharmacists for type 2 diabetes: A randomised controlled trial. Patient education and counseling. 2019;102(1):85-92.</w:t>
      </w:r>
    </w:p>
    <w:p w14:paraId="128B3BD0" w14:textId="77777777" w:rsidR="009975E4" w:rsidRPr="00370AB5" w:rsidRDefault="009975E4" w:rsidP="009975E4">
      <w:pPr>
        <w:pStyle w:val="EndNoteBibliography"/>
        <w:spacing w:after="0"/>
      </w:pPr>
      <w:r w:rsidRPr="00370AB5">
        <w:t>45.</w:t>
      </w:r>
      <w:r w:rsidRPr="00370AB5">
        <w:tab/>
        <w:t>Obarcanin E, Krüger M, Müller P, Nemitz V, Schwender H, Hasanbegovic S, et al. Pharmaceutical care of adolescents with diabetes mellitus type 1: the DIADEMA study, a randomized controlled trial. International Journal of Clinical Pharmacy. 2015;37(5):790-8.</w:t>
      </w:r>
    </w:p>
    <w:p w14:paraId="66C7D9E5" w14:textId="77777777" w:rsidR="009975E4" w:rsidRPr="00370AB5" w:rsidRDefault="009975E4" w:rsidP="009975E4">
      <w:pPr>
        <w:pStyle w:val="EndNoteBibliography"/>
        <w:spacing w:after="0"/>
      </w:pPr>
      <w:r w:rsidRPr="00370AB5">
        <w:t>46.</w:t>
      </w:r>
      <w:r w:rsidRPr="00370AB5">
        <w:tab/>
        <w:t>Deters MA, Laer S, Hasanbegovic S, Nemitz V, Muller P, Kruger M, et al. Diabetes Stewardship - Pharmaceutical care of adolescents with type 1 diabetes mellitus provided by community pharmacists. Med Monatsschr Pharm. 2016;39(11):477-82.</w:t>
      </w:r>
    </w:p>
    <w:p w14:paraId="75303C4F" w14:textId="77777777" w:rsidR="009975E4" w:rsidRPr="00370AB5" w:rsidRDefault="009975E4" w:rsidP="009975E4">
      <w:pPr>
        <w:pStyle w:val="EndNoteBibliography"/>
        <w:spacing w:after="0"/>
      </w:pPr>
      <w:r w:rsidRPr="00370AB5">
        <w:t>47.</w:t>
      </w:r>
      <w:r w:rsidRPr="00370AB5">
        <w:tab/>
        <w:t>McDonnell ME. Telemedicine in Complex Diabetes Management. Current Diabetes Reports. 2018;18(7):42.</w:t>
      </w:r>
    </w:p>
    <w:p w14:paraId="05DC6CFA" w14:textId="77777777" w:rsidR="009975E4" w:rsidRPr="00370AB5" w:rsidRDefault="009975E4" w:rsidP="009975E4">
      <w:pPr>
        <w:pStyle w:val="EndNoteBibliography"/>
        <w:spacing w:after="0"/>
      </w:pPr>
      <w:r w:rsidRPr="00370AB5">
        <w:t>48.</w:t>
      </w:r>
      <w:r w:rsidRPr="00370AB5">
        <w:tab/>
        <w:t>Nye AM. A Clinical Pharmacist in Telehealth Team Care for Rural Patients with Diabetes. North Carolina medical journal. 2017;78(3):183-4.</w:t>
      </w:r>
    </w:p>
    <w:p w14:paraId="32EC6ECF" w14:textId="77777777" w:rsidR="009975E4" w:rsidRPr="00370AB5" w:rsidRDefault="009975E4" w:rsidP="009975E4">
      <w:pPr>
        <w:pStyle w:val="EndNoteBibliography"/>
        <w:spacing w:after="0"/>
      </w:pPr>
      <w:r w:rsidRPr="00370AB5">
        <w:t>49.</w:t>
      </w:r>
      <w:r w:rsidRPr="00370AB5">
        <w:tab/>
        <w:t>Lauffenburger JC, Ghazinouri R, Jan S, Makanji S, Ferro CA, Lewey J, et al. Impact of a novel pharmacist-delivered behavioral intervention for patients with poorly-controlled diabetes: The ENhancing outcomes through Goal Assessment and Generating Engagement in Diabetes Mellitus (ENGAGE-DM) pragmatic randomized trial. PLOS ONE. 2019;14(4):e0214754.</w:t>
      </w:r>
    </w:p>
    <w:p w14:paraId="4926DFF9" w14:textId="77777777" w:rsidR="009975E4" w:rsidRPr="00370AB5" w:rsidRDefault="009975E4" w:rsidP="009975E4">
      <w:pPr>
        <w:pStyle w:val="EndNoteBibliography"/>
        <w:spacing w:after="0"/>
      </w:pPr>
      <w:r w:rsidRPr="00370AB5">
        <w:t>50.</w:t>
      </w:r>
      <w:r w:rsidRPr="00370AB5">
        <w:tab/>
        <w:t>Lewey J, Wei W, Lauffenburger JC, Makanji S, Chant A, DiGeronimo J, et al. Targeted Adherence Intervention to Reach Glycemic Control with Insulin Therapy for patients with Diabetes (TARGIT-Diabetes): rationale and design of a pragmatic randomised clinical trial. BMJ Open. 2017;7(10):e016551.</w:t>
      </w:r>
    </w:p>
    <w:p w14:paraId="6B4A41D0" w14:textId="6910C100" w:rsidR="009975E4" w:rsidRPr="00370AB5" w:rsidRDefault="009975E4" w:rsidP="009975E4">
      <w:pPr>
        <w:pStyle w:val="EndNoteBibliography"/>
        <w:spacing w:after="0"/>
      </w:pPr>
      <w:r w:rsidRPr="00370AB5">
        <w:t>51.</w:t>
      </w:r>
      <w:r w:rsidRPr="00370AB5">
        <w:tab/>
        <w:t xml:space="preserve">Pharmaceutical Services Negotiating Committee. PSNC Briefing 072/16: A summary of the Murray Review of Community Pharmacy Clinical Services 2016 [Available from: </w:t>
      </w:r>
      <w:hyperlink r:id="rId20" w:history="1">
        <w:r w:rsidRPr="00370AB5">
          <w:rPr>
            <w:rStyle w:val="Hyperlink"/>
          </w:rPr>
          <w:t>https://psnc.org.uk/wp-content/uploads/2013/04/PSNC-Briefing-072.16-A-summary-of-the-Murray-Review-of-Community-Pharmacy-Clinical-Services.pdf</w:t>
        </w:r>
      </w:hyperlink>
      <w:r w:rsidRPr="00370AB5">
        <w:t>.</w:t>
      </w:r>
    </w:p>
    <w:p w14:paraId="0AFF4053" w14:textId="7920BA09" w:rsidR="009975E4" w:rsidRPr="00370AB5" w:rsidRDefault="009975E4" w:rsidP="009975E4">
      <w:pPr>
        <w:pStyle w:val="EndNoteBibliography"/>
        <w:spacing w:after="0"/>
      </w:pPr>
      <w:r w:rsidRPr="00370AB5">
        <w:t>52.</w:t>
      </w:r>
      <w:r w:rsidRPr="00370AB5">
        <w:tab/>
        <w:t xml:space="preserve">The Kings Fund. Community Pharmacy Clinical Services Review 2016 [Available from: </w:t>
      </w:r>
      <w:hyperlink r:id="rId21" w:history="1">
        <w:r w:rsidRPr="00370AB5">
          <w:rPr>
            <w:rStyle w:val="Hyperlink"/>
          </w:rPr>
          <w:t>https://www.england.nhs.uk/commissioning/wp-content/uploads/sites/12/2016/12/community-pharm-clncl-serv-rev.pdf</w:t>
        </w:r>
      </w:hyperlink>
      <w:r w:rsidRPr="00370AB5">
        <w:t>.</w:t>
      </w:r>
    </w:p>
    <w:p w14:paraId="5E8802B1" w14:textId="77777777" w:rsidR="009975E4" w:rsidRPr="00370AB5" w:rsidRDefault="009975E4" w:rsidP="009975E4">
      <w:pPr>
        <w:pStyle w:val="EndNoteBibliography"/>
        <w:spacing w:after="0"/>
      </w:pPr>
      <w:r w:rsidRPr="00370AB5">
        <w:t>53.</w:t>
      </w:r>
      <w:r w:rsidRPr="00370AB5">
        <w:tab/>
        <w:t>Almansour HA, Mekonnen AB, Aloudah NM, Alhawassi TM, Mc Namara K, Chaar B, et al. Cardiovascular disease risk screening by pharmacists: a behavior change wheel guided qualitative analysis. Research in Social and Administrative Pharmacy. 2019.</w:t>
      </w:r>
    </w:p>
    <w:p w14:paraId="7181C1A2" w14:textId="77777777" w:rsidR="009975E4" w:rsidRPr="00370AB5" w:rsidRDefault="009975E4" w:rsidP="009975E4">
      <w:pPr>
        <w:pStyle w:val="EndNoteBibliography"/>
        <w:spacing w:after="0"/>
      </w:pPr>
      <w:r w:rsidRPr="00370AB5">
        <w:t>54.</w:t>
      </w:r>
      <w:r w:rsidRPr="00370AB5">
        <w:tab/>
        <w:t>Hindi AMK, Schafheutle EI, Jacobs S. Patient and public perspectives of community pharmacies in the United Kingdom: A systematic review. Health Expect. 2018;21(2):409-28.</w:t>
      </w:r>
    </w:p>
    <w:p w14:paraId="3CC2F830" w14:textId="77777777" w:rsidR="009975E4" w:rsidRPr="00370AB5" w:rsidRDefault="009975E4" w:rsidP="009975E4">
      <w:pPr>
        <w:pStyle w:val="EndNoteBibliography"/>
        <w:spacing w:after="0"/>
      </w:pPr>
      <w:r w:rsidRPr="00370AB5">
        <w:t>55.</w:t>
      </w:r>
      <w:r w:rsidRPr="00370AB5">
        <w:tab/>
        <w:t>Hindi AMK, Schafheutle EI, Jacobs S. Community pharmacy integration within the primary care pathway for people with long-term conditions: a focus group study of patients’, pharmacists’ and GPs’ experiences and expectations. BMC Family Practice. 2019;20(1):26.</w:t>
      </w:r>
    </w:p>
    <w:p w14:paraId="186D9522" w14:textId="77777777" w:rsidR="009975E4" w:rsidRPr="00370AB5" w:rsidRDefault="009975E4" w:rsidP="009975E4">
      <w:pPr>
        <w:pStyle w:val="EndNoteBibliography"/>
      </w:pPr>
      <w:r w:rsidRPr="00370AB5">
        <w:t>56.</w:t>
      </w:r>
      <w:r w:rsidRPr="00370AB5">
        <w:tab/>
        <w:t>Dähne A, Costa D, Krass I, Ritter CA. General practitioner–pharmacist collaboration in Germany: an explanatory model. International Journal of Clinical Pharmacy. 2019;41(4):939-49.</w:t>
      </w:r>
    </w:p>
    <w:p w14:paraId="7CD5091F" w14:textId="1EB81E42" w:rsidR="00384DE3" w:rsidRDefault="00384DE3" w:rsidP="005179F3">
      <w:r w:rsidRPr="00370AB5">
        <w:fldChar w:fldCharType="end"/>
      </w:r>
    </w:p>
    <w:p w14:paraId="13CBDD21" w14:textId="77777777" w:rsidR="002F2C60" w:rsidRDefault="002F2C60">
      <w:r>
        <w:br w:type="page"/>
      </w:r>
    </w:p>
    <w:p w14:paraId="52EC1F5D" w14:textId="6D517D26" w:rsidR="00320373" w:rsidRDefault="00992B36" w:rsidP="008B4F96">
      <w:pPr>
        <w:pStyle w:val="Heading1"/>
      </w:pPr>
      <w:r>
        <w:t xml:space="preserve">Supplementary </w:t>
      </w:r>
      <w:r w:rsidR="00320373">
        <w:t>Table</w:t>
      </w:r>
      <w:r>
        <w:t>s</w:t>
      </w:r>
    </w:p>
    <w:p w14:paraId="7BF4B3B1" w14:textId="635CB923" w:rsidR="00320373" w:rsidRDefault="00320373" w:rsidP="00320373">
      <w:r w:rsidRPr="00320373">
        <w:rPr>
          <w:b/>
        </w:rPr>
        <w:t>Table 1:</w:t>
      </w:r>
      <w:r>
        <w:t xml:space="preserve"> Pharmacy diabetes i</w:t>
      </w:r>
      <w:r w:rsidRPr="008439A4">
        <w:t>nte</w:t>
      </w:r>
      <w:r>
        <w:t>rvention studies included in this</w:t>
      </w:r>
      <w:r w:rsidRPr="008439A4">
        <w:t xml:space="preserve"> review</w:t>
      </w:r>
    </w:p>
    <w:p w14:paraId="7737575E" w14:textId="71A68D25" w:rsidR="00320373" w:rsidRPr="00320373" w:rsidRDefault="00320373" w:rsidP="00320373">
      <w:pPr>
        <w:pStyle w:val="Caption"/>
        <w:keepNext/>
        <w:rPr>
          <w:i w:val="0"/>
          <w:color w:val="auto"/>
          <w:sz w:val="22"/>
          <w:szCs w:val="22"/>
        </w:rPr>
      </w:pPr>
      <w:r w:rsidRPr="00320373">
        <w:rPr>
          <w:b/>
          <w:i w:val="0"/>
          <w:color w:val="auto"/>
          <w:sz w:val="22"/>
          <w:szCs w:val="22"/>
        </w:rPr>
        <w:t>Table 2:</w:t>
      </w:r>
      <w:r w:rsidRPr="00320373">
        <w:rPr>
          <w:i w:val="0"/>
          <w:color w:val="auto"/>
          <w:sz w:val="22"/>
          <w:szCs w:val="22"/>
        </w:rPr>
        <w:t xml:space="preserve"> Table of review articles included in this review</w:t>
      </w:r>
    </w:p>
    <w:p w14:paraId="0EEF0000" w14:textId="1A41371D" w:rsidR="008B4F96" w:rsidRDefault="008B4F96" w:rsidP="008B4F96">
      <w:pPr>
        <w:pStyle w:val="Heading1"/>
      </w:pPr>
      <w:r>
        <w:t>Figures</w:t>
      </w:r>
    </w:p>
    <w:p w14:paraId="68B780AE" w14:textId="5E1DC185" w:rsidR="00944E19" w:rsidRDefault="008B4F96" w:rsidP="00944E19">
      <w:r w:rsidRPr="00320373">
        <w:rPr>
          <w:b/>
        </w:rPr>
        <w:t xml:space="preserve">Figure </w:t>
      </w:r>
      <w:r w:rsidR="00312338" w:rsidRPr="00320373">
        <w:rPr>
          <w:b/>
          <w:iCs/>
        </w:rPr>
        <w:t>1</w:t>
      </w:r>
      <w:r w:rsidRPr="00320373">
        <w:rPr>
          <w:b/>
        </w:rPr>
        <w:t>:</w:t>
      </w:r>
      <w:r w:rsidRPr="00320373">
        <w:t xml:space="preserve"> </w:t>
      </w:r>
      <w:r w:rsidRPr="008B4F96">
        <w:t>Thematic map of themes explaining patient and public perception of pharmacists- Adapted from Hindi et al 2017</w:t>
      </w:r>
    </w:p>
    <w:p w14:paraId="1C0B6E85" w14:textId="48481CD4" w:rsidR="003A3E41" w:rsidRDefault="00D86C8D" w:rsidP="007B1CE5">
      <w:pPr>
        <w:pStyle w:val="Heading1"/>
      </w:pPr>
      <w:r>
        <w:t xml:space="preserve">5 </w:t>
      </w:r>
      <w:r w:rsidR="0015695F">
        <w:t>Key References</w:t>
      </w:r>
    </w:p>
    <w:p w14:paraId="581C4D87" w14:textId="77777777" w:rsidR="00944E19" w:rsidRPr="00944E19" w:rsidRDefault="00944E19" w:rsidP="00944E19"/>
    <w:p w14:paraId="564EAA94" w14:textId="24798895" w:rsidR="0015695F" w:rsidRPr="00944E19" w:rsidRDefault="00944E19" w:rsidP="008036F1">
      <w:pPr>
        <w:pStyle w:val="ListParagraph"/>
        <w:numPr>
          <w:ilvl w:val="0"/>
          <w:numId w:val="12"/>
        </w:numPr>
        <w:spacing w:line="240" w:lineRule="auto"/>
        <w:rPr>
          <w:i/>
        </w:rPr>
      </w:pPr>
      <w:r w:rsidRPr="00944E19">
        <w:rPr>
          <w:i/>
        </w:rPr>
        <w:t xml:space="preserve">Deters MA, </w:t>
      </w:r>
      <w:proofErr w:type="spellStart"/>
      <w:r w:rsidRPr="00944E19">
        <w:rPr>
          <w:i/>
        </w:rPr>
        <w:t>Laven</w:t>
      </w:r>
      <w:proofErr w:type="spellEnd"/>
      <w:r w:rsidRPr="00944E19">
        <w:rPr>
          <w:i/>
        </w:rPr>
        <w:t xml:space="preserve"> </w:t>
      </w:r>
      <w:proofErr w:type="gramStart"/>
      <w:r w:rsidRPr="00944E19">
        <w:rPr>
          <w:i/>
        </w:rPr>
        <w:t>A</w:t>
      </w:r>
      <w:proofErr w:type="gramEnd"/>
      <w:r w:rsidRPr="00944E19">
        <w:rPr>
          <w:i/>
        </w:rPr>
        <w:t xml:space="preserve">, </w:t>
      </w:r>
      <w:proofErr w:type="spellStart"/>
      <w:r w:rsidRPr="00944E19">
        <w:rPr>
          <w:i/>
        </w:rPr>
        <w:t>Castejon</w:t>
      </w:r>
      <w:proofErr w:type="spellEnd"/>
      <w:r w:rsidRPr="00944E19">
        <w:rPr>
          <w:i/>
        </w:rPr>
        <w:t xml:space="preserve"> A, Doucette WR, </w:t>
      </w:r>
      <w:proofErr w:type="spellStart"/>
      <w:r w:rsidRPr="00944E19">
        <w:rPr>
          <w:i/>
        </w:rPr>
        <w:t>Ev</w:t>
      </w:r>
      <w:proofErr w:type="spellEnd"/>
      <w:r w:rsidRPr="00944E19">
        <w:rPr>
          <w:i/>
        </w:rPr>
        <w:t xml:space="preserve"> LS, </w:t>
      </w:r>
      <w:proofErr w:type="spellStart"/>
      <w:r w:rsidRPr="00944E19">
        <w:rPr>
          <w:i/>
        </w:rPr>
        <w:t>Krass</w:t>
      </w:r>
      <w:proofErr w:type="spellEnd"/>
      <w:r w:rsidRPr="00944E19">
        <w:rPr>
          <w:i/>
        </w:rPr>
        <w:t xml:space="preserve"> I, et al. Effective Interventions for Diabetes Patients by Community Pharmacists: A Meta-analysis of Pharmaceutical Care Components. Annals of Pharmacotherapy. 2017</w:t>
      </w:r>
      <w:proofErr w:type="gramStart"/>
      <w:r w:rsidRPr="00944E19">
        <w:rPr>
          <w:i/>
        </w:rPr>
        <w:t>;52</w:t>
      </w:r>
      <w:proofErr w:type="gramEnd"/>
      <w:r w:rsidRPr="00944E19">
        <w:rPr>
          <w:i/>
        </w:rPr>
        <w:t>(2):198-211.</w:t>
      </w:r>
    </w:p>
    <w:p w14:paraId="60ECD117" w14:textId="781E4914" w:rsidR="00944E19" w:rsidRDefault="00944E19" w:rsidP="008036F1">
      <w:pPr>
        <w:pStyle w:val="ListParagraph"/>
        <w:spacing w:line="240" w:lineRule="auto"/>
      </w:pPr>
    </w:p>
    <w:p w14:paraId="3CE6696B" w14:textId="38A01DD7" w:rsidR="00944E19" w:rsidRPr="00944E19" w:rsidRDefault="00944E19" w:rsidP="008036F1">
      <w:pPr>
        <w:pStyle w:val="ListParagraph"/>
        <w:numPr>
          <w:ilvl w:val="0"/>
          <w:numId w:val="12"/>
        </w:numPr>
        <w:spacing w:line="240" w:lineRule="auto"/>
        <w:rPr>
          <w:i/>
        </w:rPr>
      </w:pPr>
      <w:proofErr w:type="spellStart"/>
      <w:r w:rsidRPr="00944E19">
        <w:rPr>
          <w:i/>
        </w:rPr>
        <w:t>Pousinho</w:t>
      </w:r>
      <w:proofErr w:type="spellEnd"/>
      <w:r w:rsidRPr="00944E19">
        <w:rPr>
          <w:i/>
        </w:rPr>
        <w:t xml:space="preserve"> S, </w:t>
      </w:r>
      <w:proofErr w:type="spellStart"/>
      <w:r w:rsidRPr="00944E19">
        <w:rPr>
          <w:i/>
        </w:rPr>
        <w:t>Morgado</w:t>
      </w:r>
      <w:proofErr w:type="spellEnd"/>
      <w:r w:rsidRPr="00944E19">
        <w:rPr>
          <w:i/>
        </w:rPr>
        <w:t xml:space="preserve"> M, </w:t>
      </w:r>
      <w:proofErr w:type="spellStart"/>
      <w:r w:rsidRPr="00944E19">
        <w:rPr>
          <w:i/>
        </w:rPr>
        <w:t>Falcão</w:t>
      </w:r>
      <w:proofErr w:type="spellEnd"/>
      <w:r w:rsidRPr="00944E19">
        <w:rPr>
          <w:i/>
        </w:rPr>
        <w:t xml:space="preserve"> A, Alves G. Pharmacist Interventions in the Management of Type 2 Diabetes Mellitus: A Systematic Review of Randomized Controlled Trials. Journal of Managed Care &amp; Specialty Pharmacy. 2016</w:t>
      </w:r>
      <w:proofErr w:type="gramStart"/>
      <w:r w:rsidRPr="00944E19">
        <w:rPr>
          <w:i/>
        </w:rPr>
        <w:t>;22</w:t>
      </w:r>
      <w:proofErr w:type="gramEnd"/>
      <w:r w:rsidRPr="00944E19">
        <w:rPr>
          <w:i/>
        </w:rPr>
        <w:t>(5):493-515.</w:t>
      </w:r>
    </w:p>
    <w:p w14:paraId="6A1D35B7" w14:textId="77777777" w:rsidR="00944E19" w:rsidRDefault="00944E19" w:rsidP="008036F1">
      <w:pPr>
        <w:pStyle w:val="ListParagraph"/>
        <w:spacing w:line="240" w:lineRule="auto"/>
      </w:pPr>
    </w:p>
    <w:p w14:paraId="46D03EE9" w14:textId="7C47B3F8" w:rsidR="008036F1" w:rsidRDefault="00944E19" w:rsidP="008036F1">
      <w:pPr>
        <w:pStyle w:val="ListParagraph"/>
        <w:numPr>
          <w:ilvl w:val="0"/>
          <w:numId w:val="12"/>
        </w:numPr>
        <w:spacing w:line="240" w:lineRule="auto"/>
        <w:rPr>
          <w:i/>
        </w:rPr>
      </w:pPr>
      <w:proofErr w:type="spellStart"/>
      <w:r w:rsidRPr="00944E19">
        <w:rPr>
          <w:i/>
        </w:rPr>
        <w:t>Bukhsh</w:t>
      </w:r>
      <w:proofErr w:type="spellEnd"/>
      <w:r w:rsidRPr="00944E19">
        <w:rPr>
          <w:i/>
        </w:rPr>
        <w:t xml:space="preserve"> A, Khan TM, Lee SWH, Lee L-H, Chan K-G, Goh B-H. Efficacy of Pharmacist Based Diabetes Educational Interventions on Clinical Outcomes of Adults </w:t>
      </w:r>
      <w:proofErr w:type="gramStart"/>
      <w:r w:rsidRPr="00944E19">
        <w:rPr>
          <w:i/>
        </w:rPr>
        <w:t>With</w:t>
      </w:r>
      <w:proofErr w:type="gramEnd"/>
      <w:r w:rsidRPr="00944E19">
        <w:rPr>
          <w:i/>
        </w:rPr>
        <w:t xml:space="preserve"> Type 2 Diabetes Mellitus: A Network Meta-Analysis. Frontie</w:t>
      </w:r>
      <w:r w:rsidR="008036F1">
        <w:rPr>
          <w:i/>
        </w:rPr>
        <w:t>rs in pharmacology. 2018;9:339-</w:t>
      </w:r>
    </w:p>
    <w:p w14:paraId="65D025FB" w14:textId="77777777" w:rsidR="008036F1" w:rsidRPr="008036F1" w:rsidRDefault="008036F1" w:rsidP="008036F1">
      <w:pPr>
        <w:pStyle w:val="ListParagraph"/>
        <w:spacing w:line="240" w:lineRule="auto"/>
        <w:rPr>
          <w:i/>
        </w:rPr>
      </w:pPr>
    </w:p>
    <w:p w14:paraId="66F8DEDB" w14:textId="748A7150" w:rsidR="00944E19" w:rsidRPr="00F3315A" w:rsidRDefault="00944E19" w:rsidP="008036F1">
      <w:pPr>
        <w:pStyle w:val="ListParagraph"/>
        <w:numPr>
          <w:ilvl w:val="0"/>
          <w:numId w:val="12"/>
        </w:numPr>
        <w:spacing w:line="240" w:lineRule="auto"/>
        <w:rPr>
          <w:i/>
        </w:rPr>
      </w:pPr>
      <w:proofErr w:type="gramStart"/>
      <w:r w:rsidRPr="00F3315A">
        <w:rPr>
          <w:i/>
        </w:rPr>
        <w:t>van</w:t>
      </w:r>
      <w:proofErr w:type="gramEnd"/>
      <w:r w:rsidRPr="00F3315A">
        <w:rPr>
          <w:i/>
        </w:rPr>
        <w:t xml:space="preserve"> </w:t>
      </w:r>
      <w:proofErr w:type="spellStart"/>
      <w:r w:rsidRPr="00F3315A">
        <w:rPr>
          <w:i/>
        </w:rPr>
        <w:t>Eikenhorst</w:t>
      </w:r>
      <w:proofErr w:type="spellEnd"/>
      <w:r w:rsidRPr="00F3315A">
        <w:rPr>
          <w:i/>
        </w:rPr>
        <w:t xml:space="preserve"> L, Taxis K, van </w:t>
      </w:r>
      <w:proofErr w:type="spellStart"/>
      <w:r w:rsidRPr="00F3315A">
        <w:rPr>
          <w:i/>
        </w:rPr>
        <w:t>Dijk</w:t>
      </w:r>
      <w:proofErr w:type="spellEnd"/>
      <w:r w:rsidRPr="00F3315A">
        <w:rPr>
          <w:i/>
        </w:rPr>
        <w:t xml:space="preserve"> L, de </w:t>
      </w:r>
      <w:proofErr w:type="spellStart"/>
      <w:r w:rsidRPr="00F3315A">
        <w:rPr>
          <w:i/>
        </w:rPr>
        <w:t>Gier</w:t>
      </w:r>
      <w:proofErr w:type="spellEnd"/>
      <w:r w:rsidRPr="00F3315A">
        <w:rPr>
          <w:i/>
        </w:rPr>
        <w:t xml:space="preserve"> H. Pharmacist-Led Self-management Interventions to Improve Diabetes Outcomes. A Systematic Literature Review and Meta-Analysis. Frontiers in pharmacology. 2017</w:t>
      </w:r>
      <w:proofErr w:type="gramStart"/>
      <w:r w:rsidRPr="00F3315A">
        <w:rPr>
          <w:i/>
        </w:rPr>
        <w:t>;8:891</w:t>
      </w:r>
      <w:proofErr w:type="gramEnd"/>
      <w:r w:rsidRPr="00F3315A">
        <w:rPr>
          <w:i/>
        </w:rPr>
        <w:t>-.</w:t>
      </w:r>
    </w:p>
    <w:p w14:paraId="4689AF13" w14:textId="77777777" w:rsidR="00944E19" w:rsidRPr="00F3315A" w:rsidRDefault="00944E19" w:rsidP="008036F1">
      <w:pPr>
        <w:pStyle w:val="ListParagraph"/>
        <w:spacing w:line="240" w:lineRule="auto"/>
        <w:rPr>
          <w:i/>
        </w:rPr>
      </w:pPr>
    </w:p>
    <w:p w14:paraId="741DF2F6" w14:textId="7A20221C" w:rsidR="003A3E41" w:rsidRDefault="00944E19" w:rsidP="00DD0911">
      <w:pPr>
        <w:pStyle w:val="ListParagraph"/>
        <w:numPr>
          <w:ilvl w:val="0"/>
          <w:numId w:val="12"/>
        </w:numPr>
        <w:spacing w:line="240" w:lineRule="auto"/>
      </w:pPr>
      <w:r w:rsidRPr="00F3315A">
        <w:rPr>
          <w:i/>
        </w:rPr>
        <w:t xml:space="preserve">Hindi AMK, </w:t>
      </w:r>
      <w:proofErr w:type="spellStart"/>
      <w:r w:rsidRPr="00F3315A">
        <w:rPr>
          <w:i/>
        </w:rPr>
        <w:t>Schafheutle</w:t>
      </w:r>
      <w:proofErr w:type="spellEnd"/>
      <w:r w:rsidRPr="00F3315A">
        <w:rPr>
          <w:i/>
        </w:rPr>
        <w:t xml:space="preserve"> EI, Jacobs S. Patient and public perspectives of community pharmacies in the United Kingdom: A systematic review. Health Expect. 2018</w:t>
      </w:r>
      <w:proofErr w:type="gramStart"/>
      <w:r w:rsidRPr="00F3315A">
        <w:rPr>
          <w:i/>
        </w:rPr>
        <w:t>;21</w:t>
      </w:r>
      <w:proofErr w:type="gramEnd"/>
      <w:r w:rsidRPr="00F3315A">
        <w:rPr>
          <w:i/>
        </w:rPr>
        <w:t>(2):409-28.</w:t>
      </w:r>
    </w:p>
    <w:p w14:paraId="3BFECFBD" w14:textId="77777777" w:rsidR="003A3E41" w:rsidRDefault="003A3E41" w:rsidP="005179F3"/>
    <w:p w14:paraId="7EF100A8" w14:textId="77777777" w:rsidR="00DE603B" w:rsidRDefault="00DE603B" w:rsidP="00DE603B">
      <w:pPr>
        <w:pStyle w:val="Heading2"/>
      </w:pPr>
      <w:r>
        <w:t>MCQs</w:t>
      </w:r>
    </w:p>
    <w:p w14:paraId="7EB33326" w14:textId="77777777" w:rsidR="00DE603B" w:rsidRDefault="00DE603B" w:rsidP="00DE603B">
      <w:pPr>
        <w:pStyle w:val="ListParagraph"/>
        <w:numPr>
          <w:ilvl w:val="0"/>
          <w:numId w:val="6"/>
        </w:numPr>
      </w:pPr>
      <w:r>
        <w:t>True or false. The public visits a pharmacist on average 20 times a year</w:t>
      </w:r>
    </w:p>
    <w:p w14:paraId="3BBE3E67" w14:textId="77777777" w:rsidR="00DE603B" w:rsidRDefault="00DE603B" w:rsidP="00DE603B">
      <w:pPr>
        <w:pStyle w:val="ListParagraph"/>
        <w:ind w:left="1440"/>
      </w:pPr>
    </w:p>
    <w:p w14:paraId="0C6CCA2A" w14:textId="77777777" w:rsidR="00DE603B" w:rsidRDefault="00DE603B" w:rsidP="00DE603B">
      <w:pPr>
        <w:pStyle w:val="ListParagraph"/>
        <w:numPr>
          <w:ilvl w:val="0"/>
          <w:numId w:val="6"/>
        </w:numPr>
      </w:pPr>
      <w:r>
        <w:t xml:space="preserve">True or false, pharmacy interventions to date </w:t>
      </w:r>
      <w:proofErr w:type="gramStart"/>
      <w:r>
        <w:t>have been shown</w:t>
      </w:r>
      <w:proofErr w:type="gramEnd"/>
      <w:r>
        <w:t xml:space="preserve"> to deliver improved clinical outcomes.</w:t>
      </w:r>
    </w:p>
    <w:p w14:paraId="44947171" w14:textId="77777777" w:rsidR="00DE603B" w:rsidRDefault="00DE603B" w:rsidP="00DE603B">
      <w:pPr>
        <w:pStyle w:val="ListParagraph"/>
      </w:pPr>
    </w:p>
    <w:p w14:paraId="0DD0E122" w14:textId="77777777" w:rsidR="00DE603B" w:rsidRDefault="00DE603B" w:rsidP="00DE603B">
      <w:pPr>
        <w:pStyle w:val="ListParagraph"/>
        <w:numPr>
          <w:ilvl w:val="0"/>
          <w:numId w:val="6"/>
        </w:numPr>
      </w:pPr>
      <w:r>
        <w:t xml:space="preserve">True or false, the roles of community pharmacists </w:t>
      </w:r>
      <w:proofErr w:type="gramStart"/>
      <w:r>
        <w:t>are becoming more clinically focused</w:t>
      </w:r>
      <w:proofErr w:type="gramEnd"/>
      <w:r>
        <w:t xml:space="preserve"> with less of an emphasis on dispensing.</w:t>
      </w:r>
    </w:p>
    <w:p w14:paraId="21598A1A" w14:textId="77777777" w:rsidR="00DE603B" w:rsidRDefault="00DE603B" w:rsidP="00DE603B">
      <w:pPr>
        <w:pStyle w:val="ListParagraph"/>
      </w:pPr>
    </w:p>
    <w:p w14:paraId="0313DC7E" w14:textId="77777777" w:rsidR="00DE603B" w:rsidRDefault="00DE603B" w:rsidP="00DE603B">
      <w:pPr>
        <w:pStyle w:val="ListParagraph"/>
        <w:numPr>
          <w:ilvl w:val="0"/>
          <w:numId w:val="6"/>
        </w:numPr>
      </w:pPr>
      <w:r>
        <w:t>True or false for each of the following:</w:t>
      </w:r>
    </w:p>
    <w:p w14:paraId="2BFE8778" w14:textId="77777777" w:rsidR="00DE603B" w:rsidRDefault="00DE603B" w:rsidP="00DE603B">
      <w:pPr>
        <w:pStyle w:val="ListParagraph"/>
      </w:pPr>
    </w:p>
    <w:p w14:paraId="5E9FDB30" w14:textId="77777777" w:rsidR="00DE603B" w:rsidRDefault="00DE603B" w:rsidP="00DE603B">
      <w:pPr>
        <w:pStyle w:val="ListParagraph"/>
        <w:numPr>
          <w:ilvl w:val="1"/>
          <w:numId w:val="6"/>
        </w:numPr>
      </w:pPr>
      <w:r>
        <w:t>In the UK, to work as a pharmacist, an individual must have a Master in Pharmacy (</w:t>
      </w:r>
      <w:proofErr w:type="spellStart"/>
      <w:r>
        <w:t>MPharm</w:t>
      </w:r>
      <w:proofErr w:type="spellEnd"/>
      <w:r>
        <w:t>).</w:t>
      </w:r>
    </w:p>
    <w:p w14:paraId="35A8B40E" w14:textId="77777777" w:rsidR="00DE603B" w:rsidRDefault="00DE603B" w:rsidP="00DE603B">
      <w:pPr>
        <w:pStyle w:val="ListParagraph"/>
        <w:numPr>
          <w:ilvl w:val="1"/>
          <w:numId w:val="6"/>
        </w:numPr>
      </w:pPr>
      <w:r>
        <w:t>Pharmacists undergo regular revalidation.</w:t>
      </w:r>
    </w:p>
    <w:p w14:paraId="24103AFB" w14:textId="77777777" w:rsidR="00DE603B" w:rsidRDefault="00DE603B" w:rsidP="00DE603B">
      <w:pPr>
        <w:pStyle w:val="ListParagraph"/>
        <w:numPr>
          <w:ilvl w:val="1"/>
          <w:numId w:val="6"/>
        </w:numPr>
      </w:pPr>
      <w:r>
        <w:t>Pharmacists are less accessible than other outpatient healthcare set-ups.</w:t>
      </w:r>
    </w:p>
    <w:p w14:paraId="1DB36403" w14:textId="77777777" w:rsidR="00DE603B" w:rsidRDefault="00DE603B" w:rsidP="00DE603B">
      <w:pPr>
        <w:pStyle w:val="ListParagraph"/>
      </w:pPr>
    </w:p>
    <w:p w14:paraId="06107CBE" w14:textId="77777777" w:rsidR="00DE603B" w:rsidRDefault="00DE603B" w:rsidP="00DE603B">
      <w:pPr>
        <w:pStyle w:val="ListParagraph"/>
        <w:numPr>
          <w:ilvl w:val="0"/>
          <w:numId w:val="6"/>
        </w:numPr>
      </w:pPr>
      <w:r>
        <w:t xml:space="preserve">Which of the following </w:t>
      </w:r>
      <w:proofErr w:type="gramStart"/>
      <w:r>
        <w:t>have been recognised</w:t>
      </w:r>
      <w:proofErr w:type="gramEnd"/>
      <w:r>
        <w:t xml:space="preserve"> as barriers to the wider integration of community pharmacy into the delivery of diabetes care (true/false)?</w:t>
      </w:r>
    </w:p>
    <w:p w14:paraId="418E3A99" w14:textId="77777777" w:rsidR="00DE603B" w:rsidRDefault="00DE603B" w:rsidP="00DE603B">
      <w:pPr>
        <w:pStyle w:val="ListParagraph"/>
        <w:numPr>
          <w:ilvl w:val="1"/>
          <w:numId w:val="6"/>
        </w:numPr>
      </w:pPr>
      <w:r>
        <w:t>Too few pharmacists available to deliver diabetes care.</w:t>
      </w:r>
    </w:p>
    <w:p w14:paraId="086AD48E" w14:textId="77777777" w:rsidR="00DE603B" w:rsidRDefault="00DE603B" w:rsidP="00DE603B">
      <w:pPr>
        <w:pStyle w:val="ListParagraph"/>
        <w:numPr>
          <w:ilvl w:val="1"/>
          <w:numId w:val="6"/>
        </w:numPr>
      </w:pPr>
      <w:r>
        <w:t>The skillset of pharmacists are poorly recognised.</w:t>
      </w:r>
    </w:p>
    <w:p w14:paraId="0568FE51" w14:textId="77777777" w:rsidR="00DE603B" w:rsidRDefault="00DE603B" w:rsidP="00DE603B">
      <w:pPr>
        <w:pStyle w:val="ListParagraph"/>
        <w:numPr>
          <w:ilvl w:val="1"/>
          <w:numId w:val="6"/>
        </w:numPr>
      </w:pPr>
      <w:r>
        <w:t xml:space="preserve">Community pharmacy has complex contracts and commissioning </w:t>
      </w:r>
      <w:proofErr w:type="gramStart"/>
      <w:r>
        <w:t>routes which</w:t>
      </w:r>
      <w:proofErr w:type="gramEnd"/>
      <w:r>
        <w:t xml:space="preserve"> many don’t understand.</w:t>
      </w:r>
    </w:p>
    <w:p w14:paraId="27F11BC8" w14:textId="77777777" w:rsidR="00DE603B" w:rsidRDefault="00DE603B" w:rsidP="00DE603B">
      <w:pPr>
        <w:pStyle w:val="ListParagraph"/>
        <w:numPr>
          <w:ilvl w:val="1"/>
          <w:numId w:val="6"/>
        </w:numPr>
      </w:pPr>
      <w:r>
        <w:t>L</w:t>
      </w:r>
      <w:r w:rsidRPr="000F41B2">
        <w:t>imited capability of available digital platforms</w:t>
      </w:r>
      <w:r>
        <w:t>.</w:t>
      </w:r>
    </w:p>
    <w:p w14:paraId="67C37D87" w14:textId="77777777" w:rsidR="00DE603B" w:rsidRDefault="00DE603B" w:rsidP="00DE603B">
      <w:pPr>
        <w:pStyle w:val="ListParagraph"/>
        <w:numPr>
          <w:ilvl w:val="1"/>
          <w:numId w:val="6"/>
        </w:numPr>
      </w:pPr>
      <w:r>
        <w:t>Pharmacists are not keen on providing clinical services.</w:t>
      </w:r>
    </w:p>
    <w:p w14:paraId="51B394E2" w14:textId="77777777" w:rsidR="00DE603B" w:rsidRDefault="00DE603B" w:rsidP="00DE603B">
      <w:pPr>
        <w:pStyle w:val="ListParagraph"/>
        <w:numPr>
          <w:ilvl w:val="1"/>
          <w:numId w:val="6"/>
        </w:numPr>
      </w:pPr>
      <w:r>
        <w:t>The public have not found community pharmacy interventions helpful in the past.</w:t>
      </w:r>
    </w:p>
    <w:p w14:paraId="71639111" w14:textId="77777777" w:rsidR="00DE603B" w:rsidRDefault="00DE603B" w:rsidP="00DE603B">
      <w:pPr>
        <w:pStyle w:val="Heading2"/>
      </w:pPr>
      <w:r>
        <w:t>Answers to MCQ questions:</w:t>
      </w:r>
    </w:p>
    <w:p w14:paraId="13C139C1" w14:textId="77777777" w:rsidR="00DE603B" w:rsidRDefault="00DE603B" w:rsidP="00DE603B">
      <w:pPr>
        <w:pStyle w:val="ListParagraph"/>
        <w:numPr>
          <w:ilvl w:val="0"/>
          <w:numId w:val="10"/>
        </w:numPr>
      </w:pPr>
      <w:r>
        <w:t>False. 16 times a year.</w:t>
      </w:r>
    </w:p>
    <w:p w14:paraId="76D16F43" w14:textId="77777777" w:rsidR="00DE603B" w:rsidRDefault="00DE603B" w:rsidP="00DE603B">
      <w:pPr>
        <w:ind w:firstLine="360"/>
      </w:pPr>
      <w:r>
        <w:t xml:space="preserve">2) </w:t>
      </w:r>
      <w:r>
        <w:tab/>
        <w:t>True</w:t>
      </w:r>
    </w:p>
    <w:p w14:paraId="5BA6487C" w14:textId="77777777" w:rsidR="00DE603B" w:rsidRDefault="00DE603B" w:rsidP="00DE603B">
      <w:pPr>
        <w:ind w:firstLine="360"/>
      </w:pPr>
      <w:r>
        <w:t xml:space="preserve">3) </w:t>
      </w:r>
      <w:r>
        <w:tab/>
        <w:t>True</w:t>
      </w:r>
    </w:p>
    <w:p w14:paraId="1537B3A9" w14:textId="77777777" w:rsidR="00DE603B" w:rsidRDefault="00DE603B" w:rsidP="00DE603B">
      <w:pPr>
        <w:ind w:firstLine="360"/>
      </w:pPr>
      <w:proofErr w:type="gramStart"/>
      <w:r>
        <w:t>4</w:t>
      </w:r>
      <w:proofErr w:type="gramEnd"/>
      <w:r>
        <w:t xml:space="preserve"> </w:t>
      </w:r>
      <w:r>
        <w:tab/>
        <w:t>a) true, b) true, c) false</w:t>
      </w:r>
    </w:p>
    <w:p w14:paraId="14F4227A" w14:textId="77777777" w:rsidR="00DE603B" w:rsidRDefault="00DE603B" w:rsidP="00DE603B">
      <w:pPr>
        <w:ind w:firstLine="360"/>
      </w:pPr>
      <w:r>
        <w:t xml:space="preserve">5) </w:t>
      </w:r>
      <w:r>
        <w:tab/>
      </w:r>
      <w:proofErr w:type="gramStart"/>
      <w:r>
        <w:t>a</w:t>
      </w:r>
      <w:proofErr w:type="gramEnd"/>
      <w:r>
        <w:t>) false b) true, c) true and d) true e) false</w:t>
      </w:r>
      <w:r>
        <w:br w:type="page"/>
      </w:r>
    </w:p>
    <w:p w14:paraId="39744F9D" w14:textId="77777777" w:rsidR="003A3E41" w:rsidRDefault="003A3E41" w:rsidP="005179F3"/>
    <w:p w14:paraId="3E1F1E97" w14:textId="77777777" w:rsidR="003A3E41" w:rsidRDefault="003A3E41" w:rsidP="005179F3"/>
    <w:p w14:paraId="4AE5578E" w14:textId="77777777" w:rsidR="003A3E41" w:rsidRDefault="003A3E41" w:rsidP="005179F3"/>
    <w:p w14:paraId="5B5CAE1D" w14:textId="77777777" w:rsidR="003A3E41" w:rsidRDefault="003A3E41" w:rsidP="005179F3"/>
    <w:p w14:paraId="0D906BF9" w14:textId="77777777" w:rsidR="003A3E41" w:rsidRDefault="003A3E41" w:rsidP="005179F3"/>
    <w:p w14:paraId="788AF656" w14:textId="77777777" w:rsidR="003A3E41" w:rsidRDefault="003A3E41" w:rsidP="005179F3"/>
    <w:p w14:paraId="06193B01" w14:textId="77777777" w:rsidR="003A3E41" w:rsidRDefault="003A3E41" w:rsidP="005179F3"/>
    <w:p w14:paraId="10F94F49" w14:textId="77777777" w:rsidR="003A3E41" w:rsidRDefault="003A3E41" w:rsidP="005179F3"/>
    <w:p w14:paraId="476366A8" w14:textId="77777777" w:rsidR="003A3E41" w:rsidRDefault="003A3E41" w:rsidP="005179F3"/>
    <w:p w14:paraId="4B660B47" w14:textId="77777777" w:rsidR="003A3E41" w:rsidRDefault="003A3E41" w:rsidP="005179F3"/>
    <w:p w14:paraId="24CB913D" w14:textId="77777777" w:rsidR="003A3E41" w:rsidRDefault="003A3E41" w:rsidP="005179F3"/>
    <w:p w14:paraId="308FA0F6" w14:textId="77777777" w:rsidR="003A3E41" w:rsidRDefault="003A3E41" w:rsidP="005179F3"/>
    <w:p w14:paraId="111EC201" w14:textId="77777777" w:rsidR="003A3E41" w:rsidRDefault="003A3E41" w:rsidP="005179F3"/>
    <w:p w14:paraId="64056286" w14:textId="77777777" w:rsidR="003A3E41" w:rsidRDefault="003A3E41" w:rsidP="005179F3"/>
    <w:p w14:paraId="3DA1976E" w14:textId="77777777" w:rsidR="003A3E41" w:rsidRDefault="003A3E41" w:rsidP="005179F3"/>
    <w:p w14:paraId="7B3B2E40" w14:textId="77777777" w:rsidR="003A3E41" w:rsidRDefault="003A3E41" w:rsidP="005179F3"/>
    <w:p w14:paraId="286A3E8B" w14:textId="77777777" w:rsidR="003A3E41" w:rsidRDefault="003A3E41" w:rsidP="005179F3"/>
    <w:p w14:paraId="0EEE268D" w14:textId="77777777" w:rsidR="003A3E41" w:rsidRDefault="003A3E41" w:rsidP="005179F3"/>
    <w:p w14:paraId="6149B0B5" w14:textId="77777777" w:rsidR="003A3E41" w:rsidRDefault="003A3E41" w:rsidP="005179F3"/>
    <w:p w14:paraId="630D0683" w14:textId="77777777" w:rsidR="003A3E41" w:rsidRDefault="003A3E41" w:rsidP="005179F3"/>
    <w:p w14:paraId="05BFCBFA" w14:textId="77777777" w:rsidR="003A3E41" w:rsidRDefault="003A3E41" w:rsidP="005179F3"/>
    <w:p w14:paraId="2A00D704" w14:textId="5C5E78A3" w:rsidR="003A3E41" w:rsidRPr="005179F3" w:rsidRDefault="00FB6173" w:rsidP="005179F3">
      <w:r>
        <w:fldChar w:fldCharType="begin"/>
      </w:r>
      <w:r>
        <w:instrText xml:space="preserve"> ADDIN </w:instrText>
      </w:r>
      <w:r>
        <w:fldChar w:fldCharType="end"/>
      </w:r>
    </w:p>
    <w:sectPr w:rsidR="003A3E41" w:rsidRPr="005179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erkeleyPro-Book">
    <w:altName w:val="MS Gothic"/>
    <w:panose1 w:val="00000000000000000000"/>
    <w:charset w:val="80"/>
    <w:family w:val="roman"/>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D4E45"/>
    <w:multiLevelType w:val="hybridMultilevel"/>
    <w:tmpl w:val="C8562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35D97"/>
    <w:multiLevelType w:val="hybridMultilevel"/>
    <w:tmpl w:val="7C60F28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1C3858"/>
    <w:multiLevelType w:val="hybridMultilevel"/>
    <w:tmpl w:val="83D87A2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756E21"/>
    <w:multiLevelType w:val="hybridMultilevel"/>
    <w:tmpl w:val="61C43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D11988"/>
    <w:multiLevelType w:val="hybridMultilevel"/>
    <w:tmpl w:val="793A4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9E2E34"/>
    <w:multiLevelType w:val="hybridMultilevel"/>
    <w:tmpl w:val="5220F8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34159E"/>
    <w:multiLevelType w:val="hybridMultilevel"/>
    <w:tmpl w:val="85B60BA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2E2493D8">
      <w:start w:val="2"/>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C20232"/>
    <w:multiLevelType w:val="hybridMultilevel"/>
    <w:tmpl w:val="A8067E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5563CC"/>
    <w:multiLevelType w:val="hybridMultilevel"/>
    <w:tmpl w:val="4A32D1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800DB"/>
    <w:multiLevelType w:val="hybridMultilevel"/>
    <w:tmpl w:val="F4F61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35295B"/>
    <w:multiLevelType w:val="hybridMultilevel"/>
    <w:tmpl w:val="D6061E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B22B26"/>
    <w:multiLevelType w:val="hybridMultilevel"/>
    <w:tmpl w:val="A4828C0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657801CE"/>
    <w:multiLevelType w:val="hybridMultilevel"/>
    <w:tmpl w:val="99781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B9137F8"/>
    <w:multiLevelType w:val="hybridMultilevel"/>
    <w:tmpl w:val="D6A88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5"/>
  </w:num>
  <w:num w:numId="4">
    <w:abstractNumId w:val="3"/>
  </w:num>
  <w:num w:numId="5">
    <w:abstractNumId w:val="9"/>
  </w:num>
  <w:num w:numId="6">
    <w:abstractNumId w:val="6"/>
  </w:num>
  <w:num w:numId="7">
    <w:abstractNumId w:val="8"/>
  </w:num>
  <w:num w:numId="8">
    <w:abstractNumId w:val="7"/>
  </w:num>
  <w:num w:numId="9">
    <w:abstractNumId w:val="1"/>
  </w:num>
  <w:num w:numId="10">
    <w:abstractNumId w:val="2"/>
  </w:num>
  <w:num w:numId="11">
    <w:abstractNumId w:val="10"/>
  </w:num>
  <w:num w:numId="12">
    <w:abstractNumId w:val="12"/>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xvrdefmetfaoe9azs5xdzpttpezstf0t55&quot;&gt;Type 2 diabetes pharmacy interventions&lt;record-ids&gt;&lt;item&gt;80&lt;/item&gt;&lt;item&gt;180&lt;/item&gt;&lt;item&gt;182&lt;/item&gt;&lt;item&gt;183&lt;/item&gt;&lt;item&gt;184&lt;/item&gt;&lt;item&gt;185&lt;/item&gt;&lt;item&gt;189&lt;/item&gt;&lt;item&gt;190&lt;/item&gt;&lt;item&gt;191&lt;/item&gt;&lt;item&gt;192&lt;/item&gt;&lt;item&gt;193&lt;/item&gt;&lt;item&gt;194&lt;/item&gt;&lt;item&gt;195&lt;/item&gt;&lt;item&gt;196&lt;/item&gt;&lt;item&gt;197&lt;/item&gt;&lt;item&gt;198&lt;/item&gt;&lt;item&gt;200&lt;/item&gt;&lt;item&gt;201&lt;/item&gt;&lt;item&gt;203&lt;/item&gt;&lt;/record-ids&gt;&lt;/item&gt;&lt;/Libraries&gt;"/>
  </w:docVars>
  <w:rsids>
    <w:rsidRoot w:val="005179F3"/>
    <w:rsid w:val="00007371"/>
    <w:rsid w:val="00011B19"/>
    <w:rsid w:val="00013E58"/>
    <w:rsid w:val="000147EA"/>
    <w:rsid w:val="00014CB3"/>
    <w:rsid w:val="000172FF"/>
    <w:rsid w:val="000202D7"/>
    <w:rsid w:val="00020F4D"/>
    <w:rsid w:val="00021944"/>
    <w:rsid w:val="00022817"/>
    <w:rsid w:val="00024833"/>
    <w:rsid w:val="000267DD"/>
    <w:rsid w:val="0003076A"/>
    <w:rsid w:val="00035830"/>
    <w:rsid w:val="00035A03"/>
    <w:rsid w:val="00035E5A"/>
    <w:rsid w:val="00040EEF"/>
    <w:rsid w:val="00040F94"/>
    <w:rsid w:val="00042377"/>
    <w:rsid w:val="00042C96"/>
    <w:rsid w:val="000446ED"/>
    <w:rsid w:val="00045F27"/>
    <w:rsid w:val="000475CA"/>
    <w:rsid w:val="000502F2"/>
    <w:rsid w:val="00050312"/>
    <w:rsid w:val="000506E1"/>
    <w:rsid w:val="000522C8"/>
    <w:rsid w:val="00052FFA"/>
    <w:rsid w:val="00060437"/>
    <w:rsid w:val="00074412"/>
    <w:rsid w:val="00081AE1"/>
    <w:rsid w:val="00081F50"/>
    <w:rsid w:val="00081FED"/>
    <w:rsid w:val="00083971"/>
    <w:rsid w:val="0008433A"/>
    <w:rsid w:val="00093578"/>
    <w:rsid w:val="00094D72"/>
    <w:rsid w:val="000A1C29"/>
    <w:rsid w:val="000A3E44"/>
    <w:rsid w:val="000A3F8D"/>
    <w:rsid w:val="000A7637"/>
    <w:rsid w:val="000B0773"/>
    <w:rsid w:val="000B518A"/>
    <w:rsid w:val="000B5816"/>
    <w:rsid w:val="000B7602"/>
    <w:rsid w:val="000C02A2"/>
    <w:rsid w:val="000C17A0"/>
    <w:rsid w:val="000C21D7"/>
    <w:rsid w:val="000C2AA8"/>
    <w:rsid w:val="000C5DA9"/>
    <w:rsid w:val="000D226D"/>
    <w:rsid w:val="000D6110"/>
    <w:rsid w:val="000D7843"/>
    <w:rsid w:val="000E66D0"/>
    <w:rsid w:val="000F153E"/>
    <w:rsid w:val="000F7E4E"/>
    <w:rsid w:val="00107784"/>
    <w:rsid w:val="00116772"/>
    <w:rsid w:val="00117CFA"/>
    <w:rsid w:val="00120818"/>
    <w:rsid w:val="00121CC4"/>
    <w:rsid w:val="0012298E"/>
    <w:rsid w:val="00125455"/>
    <w:rsid w:val="001261E4"/>
    <w:rsid w:val="00127698"/>
    <w:rsid w:val="00133202"/>
    <w:rsid w:val="00143F5B"/>
    <w:rsid w:val="00153743"/>
    <w:rsid w:val="0015552E"/>
    <w:rsid w:val="00155B26"/>
    <w:rsid w:val="00156858"/>
    <w:rsid w:val="0015695F"/>
    <w:rsid w:val="001621D7"/>
    <w:rsid w:val="00170590"/>
    <w:rsid w:val="00172C74"/>
    <w:rsid w:val="00174910"/>
    <w:rsid w:val="00175C96"/>
    <w:rsid w:val="0017623B"/>
    <w:rsid w:val="00183E94"/>
    <w:rsid w:val="0018549A"/>
    <w:rsid w:val="001966B3"/>
    <w:rsid w:val="001978BD"/>
    <w:rsid w:val="001A3F38"/>
    <w:rsid w:val="001A7533"/>
    <w:rsid w:val="001B2B18"/>
    <w:rsid w:val="001B3577"/>
    <w:rsid w:val="001B3C4A"/>
    <w:rsid w:val="001B5DCB"/>
    <w:rsid w:val="001B61A3"/>
    <w:rsid w:val="001C02AC"/>
    <w:rsid w:val="001C0A68"/>
    <w:rsid w:val="001C1575"/>
    <w:rsid w:val="001C1A17"/>
    <w:rsid w:val="001C2D11"/>
    <w:rsid w:val="001D308D"/>
    <w:rsid w:val="001D3FC2"/>
    <w:rsid w:val="001D6B70"/>
    <w:rsid w:val="001E1740"/>
    <w:rsid w:val="001E3C6B"/>
    <w:rsid w:val="001E5366"/>
    <w:rsid w:val="001E5B17"/>
    <w:rsid w:val="001E5F75"/>
    <w:rsid w:val="001E60B8"/>
    <w:rsid w:val="001E6710"/>
    <w:rsid w:val="001E7500"/>
    <w:rsid w:val="001F3513"/>
    <w:rsid w:val="001F4393"/>
    <w:rsid w:val="001F5D42"/>
    <w:rsid w:val="002001D8"/>
    <w:rsid w:val="0020343F"/>
    <w:rsid w:val="002038E8"/>
    <w:rsid w:val="0020627E"/>
    <w:rsid w:val="002063E4"/>
    <w:rsid w:val="00211E92"/>
    <w:rsid w:val="00212EC7"/>
    <w:rsid w:val="00214C99"/>
    <w:rsid w:val="002169B9"/>
    <w:rsid w:val="00217C1D"/>
    <w:rsid w:val="00221095"/>
    <w:rsid w:val="00225F86"/>
    <w:rsid w:val="00237DC3"/>
    <w:rsid w:val="00242B3E"/>
    <w:rsid w:val="00245160"/>
    <w:rsid w:val="00251884"/>
    <w:rsid w:val="00252F8C"/>
    <w:rsid w:val="002531A7"/>
    <w:rsid w:val="002543B2"/>
    <w:rsid w:val="00257CB4"/>
    <w:rsid w:val="00264300"/>
    <w:rsid w:val="00264A5C"/>
    <w:rsid w:val="00264DAD"/>
    <w:rsid w:val="00267629"/>
    <w:rsid w:val="0026791D"/>
    <w:rsid w:val="00271035"/>
    <w:rsid w:val="00273592"/>
    <w:rsid w:val="00274D93"/>
    <w:rsid w:val="0027570E"/>
    <w:rsid w:val="00277C2A"/>
    <w:rsid w:val="00286C75"/>
    <w:rsid w:val="002909B1"/>
    <w:rsid w:val="00291DBF"/>
    <w:rsid w:val="00292F63"/>
    <w:rsid w:val="002933D1"/>
    <w:rsid w:val="00293E5A"/>
    <w:rsid w:val="00294E4F"/>
    <w:rsid w:val="002A0BF5"/>
    <w:rsid w:val="002A2333"/>
    <w:rsid w:val="002A38B3"/>
    <w:rsid w:val="002A3990"/>
    <w:rsid w:val="002A3CCE"/>
    <w:rsid w:val="002B2462"/>
    <w:rsid w:val="002B2E71"/>
    <w:rsid w:val="002B52EF"/>
    <w:rsid w:val="002B5F87"/>
    <w:rsid w:val="002B634E"/>
    <w:rsid w:val="002B6518"/>
    <w:rsid w:val="002B6FB6"/>
    <w:rsid w:val="002B6FFF"/>
    <w:rsid w:val="002C3F30"/>
    <w:rsid w:val="002C5407"/>
    <w:rsid w:val="002D1F8F"/>
    <w:rsid w:val="002D215A"/>
    <w:rsid w:val="002D3E6B"/>
    <w:rsid w:val="002D3FB6"/>
    <w:rsid w:val="002D6CFE"/>
    <w:rsid w:val="002D6D6C"/>
    <w:rsid w:val="002E3A11"/>
    <w:rsid w:val="002E44E5"/>
    <w:rsid w:val="002E5F2B"/>
    <w:rsid w:val="002F111E"/>
    <w:rsid w:val="002F2C60"/>
    <w:rsid w:val="002F3E46"/>
    <w:rsid w:val="002F3E5B"/>
    <w:rsid w:val="003019A3"/>
    <w:rsid w:val="003022B2"/>
    <w:rsid w:val="003026C5"/>
    <w:rsid w:val="00303A0F"/>
    <w:rsid w:val="00312338"/>
    <w:rsid w:val="00317411"/>
    <w:rsid w:val="00320373"/>
    <w:rsid w:val="00323898"/>
    <w:rsid w:val="00324DBB"/>
    <w:rsid w:val="00331E54"/>
    <w:rsid w:val="00336739"/>
    <w:rsid w:val="00336BDC"/>
    <w:rsid w:val="0034288C"/>
    <w:rsid w:val="00343B73"/>
    <w:rsid w:val="00347C04"/>
    <w:rsid w:val="00355D36"/>
    <w:rsid w:val="00356596"/>
    <w:rsid w:val="003565FD"/>
    <w:rsid w:val="003567A2"/>
    <w:rsid w:val="003607C1"/>
    <w:rsid w:val="00361827"/>
    <w:rsid w:val="00366E29"/>
    <w:rsid w:val="00367A60"/>
    <w:rsid w:val="00370AB5"/>
    <w:rsid w:val="00380134"/>
    <w:rsid w:val="00384CC4"/>
    <w:rsid w:val="00384DE3"/>
    <w:rsid w:val="00385BA9"/>
    <w:rsid w:val="00387FA2"/>
    <w:rsid w:val="003964DF"/>
    <w:rsid w:val="00397DE9"/>
    <w:rsid w:val="00397DF5"/>
    <w:rsid w:val="00397F1E"/>
    <w:rsid w:val="003A3E41"/>
    <w:rsid w:val="003A6A9F"/>
    <w:rsid w:val="003B2925"/>
    <w:rsid w:val="003B6DC5"/>
    <w:rsid w:val="003C2620"/>
    <w:rsid w:val="003C4BA0"/>
    <w:rsid w:val="003C6308"/>
    <w:rsid w:val="003C631B"/>
    <w:rsid w:val="003D0239"/>
    <w:rsid w:val="003D432E"/>
    <w:rsid w:val="003E460B"/>
    <w:rsid w:val="003E4B45"/>
    <w:rsid w:val="003E5760"/>
    <w:rsid w:val="003F3BF5"/>
    <w:rsid w:val="003F3ED1"/>
    <w:rsid w:val="003F44F4"/>
    <w:rsid w:val="00400916"/>
    <w:rsid w:val="004011FB"/>
    <w:rsid w:val="00402AED"/>
    <w:rsid w:val="00405AEC"/>
    <w:rsid w:val="00412EAA"/>
    <w:rsid w:val="004179BF"/>
    <w:rsid w:val="00420283"/>
    <w:rsid w:val="00420BA1"/>
    <w:rsid w:val="00427632"/>
    <w:rsid w:val="00427D54"/>
    <w:rsid w:val="0043288C"/>
    <w:rsid w:val="00436AF1"/>
    <w:rsid w:val="00447A24"/>
    <w:rsid w:val="00453EAD"/>
    <w:rsid w:val="00454CA6"/>
    <w:rsid w:val="00456C56"/>
    <w:rsid w:val="00463830"/>
    <w:rsid w:val="00467C76"/>
    <w:rsid w:val="004742EA"/>
    <w:rsid w:val="00474C06"/>
    <w:rsid w:val="00476639"/>
    <w:rsid w:val="00482480"/>
    <w:rsid w:val="00482B4F"/>
    <w:rsid w:val="0048646A"/>
    <w:rsid w:val="004871E6"/>
    <w:rsid w:val="00493786"/>
    <w:rsid w:val="00494719"/>
    <w:rsid w:val="004A307C"/>
    <w:rsid w:val="004A319B"/>
    <w:rsid w:val="004A4819"/>
    <w:rsid w:val="004A64CA"/>
    <w:rsid w:val="004C6AD8"/>
    <w:rsid w:val="004C6CBD"/>
    <w:rsid w:val="004D35CB"/>
    <w:rsid w:val="004D5AFD"/>
    <w:rsid w:val="004E3666"/>
    <w:rsid w:val="004E4BF5"/>
    <w:rsid w:val="004E7A25"/>
    <w:rsid w:val="004F01DA"/>
    <w:rsid w:val="004F1D59"/>
    <w:rsid w:val="004F49FF"/>
    <w:rsid w:val="0050094C"/>
    <w:rsid w:val="00501015"/>
    <w:rsid w:val="00501EB5"/>
    <w:rsid w:val="005056D4"/>
    <w:rsid w:val="00506F51"/>
    <w:rsid w:val="005179F3"/>
    <w:rsid w:val="00520BD0"/>
    <w:rsid w:val="00521050"/>
    <w:rsid w:val="0052172B"/>
    <w:rsid w:val="005300B8"/>
    <w:rsid w:val="0053073C"/>
    <w:rsid w:val="00531941"/>
    <w:rsid w:val="00533433"/>
    <w:rsid w:val="00534158"/>
    <w:rsid w:val="00540A73"/>
    <w:rsid w:val="0054470E"/>
    <w:rsid w:val="00545CDD"/>
    <w:rsid w:val="005513FE"/>
    <w:rsid w:val="00552FB0"/>
    <w:rsid w:val="005544BF"/>
    <w:rsid w:val="00555385"/>
    <w:rsid w:val="00556538"/>
    <w:rsid w:val="00557772"/>
    <w:rsid w:val="00567046"/>
    <w:rsid w:val="005702F4"/>
    <w:rsid w:val="00580CC2"/>
    <w:rsid w:val="00583F29"/>
    <w:rsid w:val="00584704"/>
    <w:rsid w:val="00584DC6"/>
    <w:rsid w:val="00585E71"/>
    <w:rsid w:val="00587503"/>
    <w:rsid w:val="005938A6"/>
    <w:rsid w:val="005955E9"/>
    <w:rsid w:val="005A6AA4"/>
    <w:rsid w:val="005A6BCC"/>
    <w:rsid w:val="005A7E74"/>
    <w:rsid w:val="005B0900"/>
    <w:rsid w:val="005B1867"/>
    <w:rsid w:val="005B1CF0"/>
    <w:rsid w:val="005B66B8"/>
    <w:rsid w:val="005C1602"/>
    <w:rsid w:val="005C322F"/>
    <w:rsid w:val="005C6012"/>
    <w:rsid w:val="005D4A82"/>
    <w:rsid w:val="005F1C2A"/>
    <w:rsid w:val="00602EFE"/>
    <w:rsid w:val="00615733"/>
    <w:rsid w:val="00621DB0"/>
    <w:rsid w:val="00622053"/>
    <w:rsid w:val="0062419B"/>
    <w:rsid w:val="00624F4A"/>
    <w:rsid w:val="00632EEF"/>
    <w:rsid w:val="006339C5"/>
    <w:rsid w:val="006408B0"/>
    <w:rsid w:val="00650B96"/>
    <w:rsid w:val="006522DF"/>
    <w:rsid w:val="00654218"/>
    <w:rsid w:val="00654CB9"/>
    <w:rsid w:val="00656175"/>
    <w:rsid w:val="00656DB5"/>
    <w:rsid w:val="0066060B"/>
    <w:rsid w:val="00664FA8"/>
    <w:rsid w:val="006705E2"/>
    <w:rsid w:val="006707E0"/>
    <w:rsid w:val="00672E5C"/>
    <w:rsid w:val="006764D7"/>
    <w:rsid w:val="006767BF"/>
    <w:rsid w:val="00681545"/>
    <w:rsid w:val="00687AFA"/>
    <w:rsid w:val="00690D4B"/>
    <w:rsid w:val="0069565F"/>
    <w:rsid w:val="006A2C13"/>
    <w:rsid w:val="006A4B47"/>
    <w:rsid w:val="006A6DEA"/>
    <w:rsid w:val="006B4AFC"/>
    <w:rsid w:val="006B4B88"/>
    <w:rsid w:val="006B4E66"/>
    <w:rsid w:val="006B634E"/>
    <w:rsid w:val="006C4C47"/>
    <w:rsid w:val="006C69B1"/>
    <w:rsid w:val="006D44E9"/>
    <w:rsid w:val="006D5D31"/>
    <w:rsid w:val="006D6167"/>
    <w:rsid w:val="006E2619"/>
    <w:rsid w:val="006E3817"/>
    <w:rsid w:val="006E421F"/>
    <w:rsid w:val="006F74A3"/>
    <w:rsid w:val="007000AC"/>
    <w:rsid w:val="00701959"/>
    <w:rsid w:val="00702CBA"/>
    <w:rsid w:val="007030AD"/>
    <w:rsid w:val="00704E0A"/>
    <w:rsid w:val="00707A32"/>
    <w:rsid w:val="00714845"/>
    <w:rsid w:val="00717422"/>
    <w:rsid w:val="00730E20"/>
    <w:rsid w:val="007344CE"/>
    <w:rsid w:val="0073654D"/>
    <w:rsid w:val="00740F1B"/>
    <w:rsid w:val="007428C1"/>
    <w:rsid w:val="00745802"/>
    <w:rsid w:val="00745E48"/>
    <w:rsid w:val="00746199"/>
    <w:rsid w:val="007505ED"/>
    <w:rsid w:val="00753444"/>
    <w:rsid w:val="007574D5"/>
    <w:rsid w:val="00761E38"/>
    <w:rsid w:val="007657F9"/>
    <w:rsid w:val="007671F5"/>
    <w:rsid w:val="00772EDF"/>
    <w:rsid w:val="00774D70"/>
    <w:rsid w:val="0077794C"/>
    <w:rsid w:val="007879AD"/>
    <w:rsid w:val="007911D1"/>
    <w:rsid w:val="00794576"/>
    <w:rsid w:val="0079533A"/>
    <w:rsid w:val="007954F9"/>
    <w:rsid w:val="007963D6"/>
    <w:rsid w:val="00796421"/>
    <w:rsid w:val="007974F7"/>
    <w:rsid w:val="007A062D"/>
    <w:rsid w:val="007A4B1D"/>
    <w:rsid w:val="007A53CA"/>
    <w:rsid w:val="007A7C61"/>
    <w:rsid w:val="007A7E6B"/>
    <w:rsid w:val="007B05F4"/>
    <w:rsid w:val="007B0A4D"/>
    <w:rsid w:val="007B0AAD"/>
    <w:rsid w:val="007B143F"/>
    <w:rsid w:val="007B19B2"/>
    <w:rsid w:val="007B1CE5"/>
    <w:rsid w:val="007B2C17"/>
    <w:rsid w:val="007B35A0"/>
    <w:rsid w:val="007B6549"/>
    <w:rsid w:val="007B69AE"/>
    <w:rsid w:val="007C0BD8"/>
    <w:rsid w:val="007C209D"/>
    <w:rsid w:val="007C3BDF"/>
    <w:rsid w:val="007D1A6E"/>
    <w:rsid w:val="007D702D"/>
    <w:rsid w:val="007E2549"/>
    <w:rsid w:val="007E25DD"/>
    <w:rsid w:val="007E3A52"/>
    <w:rsid w:val="007E48BD"/>
    <w:rsid w:val="007E57EE"/>
    <w:rsid w:val="007E6B55"/>
    <w:rsid w:val="007F2844"/>
    <w:rsid w:val="007F4640"/>
    <w:rsid w:val="007F4964"/>
    <w:rsid w:val="007F5086"/>
    <w:rsid w:val="00800BAC"/>
    <w:rsid w:val="00803499"/>
    <w:rsid w:val="008036F1"/>
    <w:rsid w:val="008041C6"/>
    <w:rsid w:val="00807CEF"/>
    <w:rsid w:val="00813AC3"/>
    <w:rsid w:val="008145C5"/>
    <w:rsid w:val="008168EF"/>
    <w:rsid w:val="008201B0"/>
    <w:rsid w:val="00822ECE"/>
    <w:rsid w:val="0083175B"/>
    <w:rsid w:val="008320D9"/>
    <w:rsid w:val="00833FA0"/>
    <w:rsid w:val="00836537"/>
    <w:rsid w:val="00837B50"/>
    <w:rsid w:val="008506D1"/>
    <w:rsid w:val="00850FED"/>
    <w:rsid w:val="00853783"/>
    <w:rsid w:val="00855B05"/>
    <w:rsid w:val="008568E7"/>
    <w:rsid w:val="00862C01"/>
    <w:rsid w:val="00866D93"/>
    <w:rsid w:val="00867F9B"/>
    <w:rsid w:val="00870711"/>
    <w:rsid w:val="00873186"/>
    <w:rsid w:val="00874972"/>
    <w:rsid w:val="00875181"/>
    <w:rsid w:val="00875299"/>
    <w:rsid w:val="008840D8"/>
    <w:rsid w:val="00891E5F"/>
    <w:rsid w:val="008A0C09"/>
    <w:rsid w:val="008A42A9"/>
    <w:rsid w:val="008A4F62"/>
    <w:rsid w:val="008A5D1D"/>
    <w:rsid w:val="008A6F01"/>
    <w:rsid w:val="008A7957"/>
    <w:rsid w:val="008A7B84"/>
    <w:rsid w:val="008B16E3"/>
    <w:rsid w:val="008B2FFB"/>
    <w:rsid w:val="008B3689"/>
    <w:rsid w:val="008B4F96"/>
    <w:rsid w:val="008B669E"/>
    <w:rsid w:val="008C02E6"/>
    <w:rsid w:val="008C18B1"/>
    <w:rsid w:val="008C34D4"/>
    <w:rsid w:val="008C3BB2"/>
    <w:rsid w:val="008D01E8"/>
    <w:rsid w:val="008D0BFF"/>
    <w:rsid w:val="008D2472"/>
    <w:rsid w:val="008D5715"/>
    <w:rsid w:val="008D7217"/>
    <w:rsid w:val="008E2DE5"/>
    <w:rsid w:val="008E5C99"/>
    <w:rsid w:val="008F3835"/>
    <w:rsid w:val="00901237"/>
    <w:rsid w:val="00904C4E"/>
    <w:rsid w:val="0090613B"/>
    <w:rsid w:val="009063A8"/>
    <w:rsid w:val="0090790C"/>
    <w:rsid w:val="00910A5C"/>
    <w:rsid w:val="00910A90"/>
    <w:rsid w:val="00913AF2"/>
    <w:rsid w:val="00917D91"/>
    <w:rsid w:val="0092177E"/>
    <w:rsid w:val="0092286D"/>
    <w:rsid w:val="009263D0"/>
    <w:rsid w:val="0093355D"/>
    <w:rsid w:val="00942764"/>
    <w:rsid w:val="00944E19"/>
    <w:rsid w:val="009521BF"/>
    <w:rsid w:val="00953CB7"/>
    <w:rsid w:val="00954FCD"/>
    <w:rsid w:val="00956446"/>
    <w:rsid w:val="00957BE3"/>
    <w:rsid w:val="00961A1C"/>
    <w:rsid w:val="009643C4"/>
    <w:rsid w:val="00964A29"/>
    <w:rsid w:val="00967C14"/>
    <w:rsid w:val="00970C91"/>
    <w:rsid w:val="0097209D"/>
    <w:rsid w:val="00972F56"/>
    <w:rsid w:val="0097370D"/>
    <w:rsid w:val="00976F4B"/>
    <w:rsid w:val="009834E8"/>
    <w:rsid w:val="00985577"/>
    <w:rsid w:val="00992B36"/>
    <w:rsid w:val="009949E4"/>
    <w:rsid w:val="009975E4"/>
    <w:rsid w:val="009A2C0B"/>
    <w:rsid w:val="009A3573"/>
    <w:rsid w:val="009A443A"/>
    <w:rsid w:val="009A79EF"/>
    <w:rsid w:val="009C0A0D"/>
    <w:rsid w:val="009C298C"/>
    <w:rsid w:val="009C356E"/>
    <w:rsid w:val="009C4FB9"/>
    <w:rsid w:val="009C6027"/>
    <w:rsid w:val="009D33A5"/>
    <w:rsid w:val="009D33F3"/>
    <w:rsid w:val="009D3506"/>
    <w:rsid w:val="009D3753"/>
    <w:rsid w:val="009E0645"/>
    <w:rsid w:val="009E1920"/>
    <w:rsid w:val="009E7093"/>
    <w:rsid w:val="009E7B0D"/>
    <w:rsid w:val="009F14B4"/>
    <w:rsid w:val="009F1A91"/>
    <w:rsid w:val="009F2F34"/>
    <w:rsid w:val="00A00C5D"/>
    <w:rsid w:val="00A04011"/>
    <w:rsid w:val="00A05B1B"/>
    <w:rsid w:val="00A06004"/>
    <w:rsid w:val="00A10FA9"/>
    <w:rsid w:val="00A166BA"/>
    <w:rsid w:val="00A166CC"/>
    <w:rsid w:val="00A172A0"/>
    <w:rsid w:val="00A20667"/>
    <w:rsid w:val="00A266B1"/>
    <w:rsid w:val="00A3451D"/>
    <w:rsid w:val="00A36086"/>
    <w:rsid w:val="00A369B6"/>
    <w:rsid w:val="00A42885"/>
    <w:rsid w:val="00A43C31"/>
    <w:rsid w:val="00A4475F"/>
    <w:rsid w:val="00A44D4B"/>
    <w:rsid w:val="00A5565F"/>
    <w:rsid w:val="00A62124"/>
    <w:rsid w:val="00A72A4F"/>
    <w:rsid w:val="00A76689"/>
    <w:rsid w:val="00A77232"/>
    <w:rsid w:val="00A77836"/>
    <w:rsid w:val="00A778DD"/>
    <w:rsid w:val="00A90C97"/>
    <w:rsid w:val="00A94846"/>
    <w:rsid w:val="00A953C1"/>
    <w:rsid w:val="00AA490D"/>
    <w:rsid w:val="00AA6819"/>
    <w:rsid w:val="00AA6C59"/>
    <w:rsid w:val="00AA7CBB"/>
    <w:rsid w:val="00AB0247"/>
    <w:rsid w:val="00AB26E8"/>
    <w:rsid w:val="00AB2C9E"/>
    <w:rsid w:val="00AB71CD"/>
    <w:rsid w:val="00AC2EED"/>
    <w:rsid w:val="00AC4D91"/>
    <w:rsid w:val="00AD021C"/>
    <w:rsid w:val="00AD1E5B"/>
    <w:rsid w:val="00AD1F78"/>
    <w:rsid w:val="00AD37D0"/>
    <w:rsid w:val="00AD3DD7"/>
    <w:rsid w:val="00AD4D8D"/>
    <w:rsid w:val="00AD630D"/>
    <w:rsid w:val="00AD76E8"/>
    <w:rsid w:val="00AD7E05"/>
    <w:rsid w:val="00AE7108"/>
    <w:rsid w:val="00AE7853"/>
    <w:rsid w:val="00AF0994"/>
    <w:rsid w:val="00AF23FF"/>
    <w:rsid w:val="00AF348F"/>
    <w:rsid w:val="00B04311"/>
    <w:rsid w:val="00B07EB8"/>
    <w:rsid w:val="00B11744"/>
    <w:rsid w:val="00B1312B"/>
    <w:rsid w:val="00B1316E"/>
    <w:rsid w:val="00B2242B"/>
    <w:rsid w:val="00B23E03"/>
    <w:rsid w:val="00B302A0"/>
    <w:rsid w:val="00B344DE"/>
    <w:rsid w:val="00B34CDF"/>
    <w:rsid w:val="00B377A7"/>
    <w:rsid w:val="00B37C92"/>
    <w:rsid w:val="00B419FC"/>
    <w:rsid w:val="00B47F71"/>
    <w:rsid w:val="00B518B2"/>
    <w:rsid w:val="00B54019"/>
    <w:rsid w:val="00B5705B"/>
    <w:rsid w:val="00B628D5"/>
    <w:rsid w:val="00B70582"/>
    <w:rsid w:val="00B712F2"/>
    <w:rsid w:val="00B7626C"/>
    <w:rsid w:val="00B76FF0"/>
    <w:rsid w:val="00B812D4"/>
    <w:rsid w:val="00B82159"/>
    <w:rsid w:val="00B82AF6"/>
    <w:rsid w:val="00B8578A"/>
    <w:rsid w:val="00B87A0F"/>
    <w:rsid w:val="00B90F11"/>
    <w:rsid w:val="00B92DB7"/>
    <w:rsid w:val="00B93D8C"/>
    <w:rsid w:val="00BA04DE"/>
    <w:rsid w:val="00BA17C2"/>
    <w:rsid w:val="00BA3436"/>
    <w:rsid w:val="00BB3841"/>
    <w:rsid w:val="00BC0E6B"/>
    <w:rsid w:val="00BC1060"/>
    <w:rsid w:val="00BC3AAC"/>
    <w:rsid w:val="00BC4ED6"/>
    <w:rsid w:val="00BC6F62"/>
    <w:rsid w:val="00BD1DB3"/>
    <w:rsid w:val="00BD3726"/>
    <w:rsid w:val="00BD5C9A"/>
    <w:rsid w:val="00BD63C6"/>
    <w:rsid w:val="00BE0BB5"/>
    <w:rsid w:val="00BE35B1"/>
    <w:rsid w:val="00BE4C56"/>
    <w:rsid w:val="00BF3705"/>
    <w:rsid w:val="00BF464D"/>
    <w:rsid w:val="00BF735B"/>
    <w:rsid w:val="00C0272A"/>
    <w:rsid w:val="00C045A2"/>
    <w:rsid w:val="00C0571B"/>
    <w:rsid w:val="00C1131E"/>
    <w:rsid w:val="00C11E05"/>
    <w:rsid w:val="00C17D59"/>
    <w:rsid w:val="00C20558"/>
    <w:rsid w:val="00C21D51"/>
    <w:rsid w:val="00C21DB8"/>
    <w:rsid w:val="00C22DE7"/>
    <w:rsid w:val="00C233A3"/>
    <w:rsid w:val="00C27534"/>
    <w:rsid w:val="00C336C9"/>
    <w:rsid w:val="00C367C8"/>
    <w:rsid w:val="00C3783D"/>
    <w:rsid w:val="00C37CED"/>
    <w:rsid w:val="00C40535"/>
    <w:rsid w:val="00C4085D"/>
    <w:rsid w:val="00C40A32"/>
    <w:rsid w:val="00C42B57"/>
    <w:rsid w:val="00C43583"/>
    <w:rsid w:val="00C43F0D"/>
    <w:rsid w:val="00C45787"/>
    <w:rsid w:val="00C47433"/>
    <w:rsid w:val="00C5158F"/>
    <w:rsid w:val="00C51F91"/>
    <w:rsid w:val="00C553F1"/>
    <w:rsid w:val="00C55887"/>
    <w:rsid w:val="00C60509"/>
    <w:rsid w:val="00C6624B"/>
    <w:rsid w:val="00C67083"/>
    <w:rsid w:val="00C67A39"/>
    <w:rsid w:val="00C724E4"/>
    <w:rsid w:val="00C764D6"/>
    <w:rsid w:val="00C85A61"/>
    <w:rsid w:val="00C86022"/>
    <w:rsid w:val="00C9363C"/>
    <w:rsid w:val="00CA1952"/>
    <w:rsid w:val="00CA25C8"/>
    <w:rsid w:val="00CA34E1"/>
    <w:rsid w:val="00CB1DAD"/>
    <w:rsid w:val="00CB32F9"/>
    <w:rsid w:val="00CB34B0"/>
    <w:rsid w:val="00CB6D3C"/>
    <w:rsid w:val="00CB7842"/>
    <w:rsid w:val="00CC033C"/>
    <w:rsid w:val="00CC1E4B"/>
    <w:rsid w:val="00CC2524"/>
    <w:rsid w:val="00CC32FD"/>
    <w:rsid w:val="00CC3836"/>
    <w:rsid w:val="00CC55B2"/>
    <w:rsid w:val="00CC5FF1"/>
    <w:rsid w:val="00CC75F4"/>
    <w:rsid w:val="00CD19BD"/>
    <w:rsid w:val="00CD4010"/>
    <w:rsid w:val="00CE13BA"/>
    <w:rsid w:val="00CE26AA"/>
    <w:rsid w:val="00CE497A"/>
    <w:rsid w:val="00CF1FB1"/>
    <w:rsid w:val="00CF38F5"/>
    <w:rsid w:val="00D01C90"/>
    <w:rsid w:val="00D03777"/>
    <w:rsid w:val="00D1203B"/>
    <w:rsid w:val="00D155D1"/>
    <w:rsid w:val="00D21769"/>
    <w:rsid w:val="00D24039"/>
    <w:rsid w:val="00D2743B"/>
    <w:rsid w:val="00D35104"/>
    <w:rsid w:val="00D408D6"/>
    <w:rsid w:val="00D41507"/>
    <w:rsid w:val="00D41BB6"/>
    <w:rsid w:val="00D424E1"/>
    <w:rsid w:val="00D45A4B"/>
    <w:rsid w:val="00D50240"/>
    <w:rsid w:val="00D5128E"/>
    <w:rsid w:val="00D65445"/>
    <w:rsid w:val="00D7300B"/>
    <w:rsid w:val="00D75C70"/>
    <w:rsid w:val="00D761F9"/>
    <w:rsid w:val="00D8226A"/>
    <w:rsid w:val="00D83317"/>
    <w:rsid w:val="00D8359B"/>
    <w:rsid w:val="00D85775"/>
    <w:rsid w:val="00D86C8D"/>
    <w:rsid w:val="00D8737F"/>
    <w:rsid w:val="00D910F2"/>
    <w:rsid w:val="00D97749"/>
    <w:rsid w:val="00D97DD5"/>
    <w:rsid w:val="00DA1FD2"/>
    <w:rsid w:val="00DA3273"/>
    <w:rsid w:val="00DB12F0"/>
    <w:rsid w:val="00DB3DA3"/>
    <w:rsid w:val="00DB4141"/>
    <w:rsid w:val="00DB436B"/>
    <w:rsid w:val="00DC2537"/>
    <w:rsid w:val="00DC29CE"/>
    <w:rsid w:val="00DC32EC"/>
    <w:rsid w:val="00DC397D"/>
    <w:rsid w:val="00DC71D8"/>
    <w:rsid w:val="00DD0428"/>
    <w:rsid w:val="00DD0911"/>
    <w:rsid w:val="00DD11AF"/>
    <w:rsid w:val="00DD5FE4"/>
    <w:rsid w:val="00DD6FC2"/>
    <w:rsid w:val="00DE029E"/>
    <w:rsid w:val="00DE5AC7"/>
    <w:rsid w:val="00DE603B"/>
    <w:rsid w:val="00DE76CD"/>
    <w:rsid w:val="00DF79CF"/>
    <w:rsid w:val="00DF7BE3"/>
    <w:rsid w:val="00E029D7"/>
    <w:rsid w:val="00E02D76"/>
    <w:rsid w:val="00E03809"/>
    <w:rsid w:val="00E03D28"/>
    <w:rsid w:val="00E0606B"/>
    <w:rsid w:val="00E153C2"/>
    <w:rsid w:val="00E17333"/>
    <w:rsid w:val="00E23C0C"/>
    <w:rsid w:val="00E258E6"/>
    <w:rsid w:val="00E279E0"/>
    <w:rsid w:val="00E279E8"/>
    <w:rsid w:val="00E334B7"/>
    <w:rsid w:val="00E348DE"/>
    <w:rsid w:val="00E3622E"/>
    <w:rsid w:val="00E44475"/>
    <w:rsid w:val="00E53F9E"/>
    <w:rsid w:val="00E57638"/>
    <w:rsid w:val="00E61791"/>
    <w:rsid w:val="00E7058C"/>
    <w:rsid w:val="00E7323A"/>
    <w:rsid w:val="00E75B48"/>
    <w:rsid w:val="00E801DA"/>
    <w:rsid w:val="00E81928"/>
    <w:rsid w:val="00E834D8"/>
    <w:rsid w:val="00E85392"/>
    <w:rsid w:val="00E9259E"/>
    <w:rsid w:val="00E9385B"/>
    <w:rsid w:val="00E94723"/>
    <w:rsid w:val="00E94D8C"/>
    <w:rsid w:val="00E95590"/>
    <w:rsid w:val="00EA53F1"/>
    <w:rsid w:val="00EB35C9"/>
    <w:rsid w:val="00EB531F"/>
    <w:rsid w:val="00EB553B"/>
    <w:rsid w:val="00EB683C"/>
    <w:rsid w:val="00EB7104"/>
    <w:rsid w:val="00EC41B2"/>
    <w:rsid w:val="00EC6115"/>
    <w:rsid w:val="00ED4AE1"/>
    <w:rsid w:val="00ED4B71"/>
    <w:rsid w:val="00ED5C38"/>
    <w:rsid w:val="00ED6CA5"/>
    <w:rsid w:val="00ED74F0"/>
    <w:rsid w:val="00ED7617"/>
    <w:rsid w:val="00ED79BE"/>
    <w:rsid w:val="00EE019D"/>
    <w:rsid w:val="00EE23F2"/>
    <w:rsid w:val="00EE2BA0"/>
    <w:rsid w:val="00EE77B8"/>
    <w:rsid w:val="00EF18B2"/>
    <w:rsid w:val="00F0302A"/>
    <w:rsid w:val="00F069AA"/>
    <w:rsid w:val="00F11544"/>
    <w:rsid w:val="00F11CEE"/>
    <w:rsid w:val="00F12237"/>
    <w:rsid w:val="00F1570C"/>
    <w:rsid w:val="00F23650"/>
    <w:rsid w:val="00F25E22"/>
    <w:rsid w:val="00F3315A"/>
    <w:rsid w:val="00F36F22"/>
    <w:rsid w:val="00F441D0"/>
    <w:rsid w:val="00F45407"/>
    <w:rsid w:val="00F4729B"/>
    <w:rsid w:val="00F541E9"/>
    <w:rsid w:val="00F54931"/>
    <w:rsid w:val="00F55B86"/>
    <w:rsid w:val="00F57A19"/>
    <w:rsid w:val="00F6028C"/>
    <w:rsid w:val="00F62AEA"/>
    <w:rsid w:val="00F67BEA"/>
    <w:rsid w:val="00F7091E"/>
    <w:rsid w:val="00F755C8"/>
    <w:rsid w:val="00F756D1"/>
    <w:rsid w:val="00F7605B"/>
    <w:rsid w:val="00F77575"/>
    <w:rsid w:val="00F84FCD"/>
    <w:rsid w:val="00F8559E"/>
    <w:rsid w:val="00F862C5"/>
    <w:rsid w:val="00F86EA8"/>
    <w:rsid w:val="00F87816"/>
    <w:rsid w:val="00F920DD"/>
    <w:rsid w:val="00F9708A"/>
    <w:rsid w:val="00FA1F54"/>
    <w:rsid w:val="00FA2379"/>
    <w:rsid w:val="00FA3742"/>
    <w:rsid w:val="00FA4B62"/>
    <w:rsid w:val="00FA7C9B"/>
    <w:rsid w:val="00FB4CD0"/>
    <w:rsid w:val="00FB6173"/>
    <w:rsid w:val="00FB62C6"/>
    <w:rsid w:val="00FC08B0"/>
    <w:rsid w:val="00FC2420"/>
    <w:rsid w:val="00FC28AC"/>
    <w:rsid w:val="00FC3566"/>
    <w:rsid w:val="00FC4805"/>
    <w:rsid w:val="00FC5DBF"/>
    <w:rsid w:val="00FC6988"/>
    <w:rsid w:val="00FD1988"/>
    <w:rsid w:val="00FD2165"/>
    <w:rsid w:val="00FD6493"/>
    <w:rsid w:val="00FD7311"/>
    <w:rsid w:val="00FE0578"/>
    <w:rsid w:val="00FE3E4B"/>
    <w:rsid w:val="00FE4600"/>
    <w:rsid w:val="00FE5087"/>
    <w:rsid w:val="00FE6767"/>
    <w:rsid w:val="00FE6C2F"/>
    <w:rsid w:val="00FE789A"/>
    <w:rsid w:val="00FF248C"/>
    <w:rsid w:val="00FF7D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8993C"/>
  <w15:docId w15:val="{827969F9-7586-444F-91FE-E12763B17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79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400916"/>
    <w:pPr>
      <w:keepNext/>
      <w:keepLines/>
      <w:spacing w:after="0" w:line="48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C60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E48B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4470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9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0916"/>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384DE3"/>
    <w:rPr>
      <w:b/>
      <w:bCs/>
    </w:rPr>
  </w:style>
  <w:style w:type="paragraph" w:customStyle="1" w:styleId="EndNoteBibliographyTitle">
    <w:name w:val="EndNote Bibliography Title"/>
    <w:basedOn w:val="Normal"/>
    <w:link w:val="EndNoteBibliographyTitleChar"/>
    <w:rsid w:val="00384D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4DE3"/>
    <w:rPr>
      <w:rFonts w:ascii="Calibri" w:hAnsi="Calibri" w:cs="Calibri"/>
      <w:noProof/>
      <w:lang w:val="en-US"/>
    </w:rPr>
  </w:style>
  <w:style w:type="paragraph" w:customStyle="1" w:styleId="EndNoteBibliography">
    <w:name w:val="EndNote Bibliography"/>
    <w:basedOn w:val="Normal"/>
    <w:link w:val="EndNoteBibliographyChar"/>
    <w:rsid w:val="00384D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4DE3"/>
    <w:rPr>
      <w:rFonts w:ascii="Calibri" w:hAnsi="Calibri" w:cs="Calibri"/>
      <w:noProof/>
      <w:lang w:val="en-US"/>
    </w:rPr>
  </w:style>
  <w:style w:type="character" w:styleId="Hyperlink">
    <w:name w:val="Hyperlink"/>
    <w:basedOn w:val="DefaultParagraphFont"/>
    <w:uiPriority w:val="99"/>
    <w:unhideWhenUsed/>
    <w:rsid w:val="00384DE3"/>
    <w:rPr>
      <w:color w:val="0563C1" w:themeColor="hyperlink"/>
      <w:u w:val="single"/>
    </w:rPr>
  </w:style>
  <w:style w:type="character" w:customStyle="1" w:styleId="Heading3Char">
    <w:name w:val="Heading 3 Char"/>
    <w:basedOn w:val="DefaultParagraphFont"/>
    <w:link w:val="Heading3"/>
    <w:uiPriority w:val="9"/>
    <w:rsid w:val="005C6012"/>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E0380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040F9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D5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D31"/>
    <w:rPr>
      <w:rFonts w:ascii="Tahoma" w:hAnsi="Tahoma" w:cs="Tahoma"/>
      <w:sz w:val="16"/>
      <w:szCs w:val="16"/>
    </w:rPr>
  </w:style>
  <w:style w:type="character" w:styleId="CommentReference">
    <w:name w:val="annotation reference"/>
    <w:basedOn w:val="DefaultParagraphFont"/>
    <w:uiPriority w:val="99"/>
    <w:semiHidden/>
    <w:unhideWhenUsed/>
    <w:rsid w:val="00803499"/>
    <w:rPr>
      <w:sz w:val="16"/>
      <w:szCs w:val="16"/>
    </w:rPr>
  </w:style>
  <w:style w:type="paragraph" w:styleId="CommentText">
    <w:name w:val="annotation text"/>
    <w:basedOn w:val="Normal"/>
    <w:link w:val="CommentTextChar"/>
    <w:uiPriority w:val="99"/>
    <w:semiHidden/>
    <w:unhideWhenUsed/>
    <w:rsid w:val="00803499"/>
    <w:pPr>
      <w:spacing w:line="240" w:lineRule="auto"/>
    </w:pPr>
    <w:rPr>
      <w:sz w:val="20"/>
      <w:szCs w:val="20"/>
    </w:rPr>
  </w:style>
  <w:style w:type="character" w:customStyle="1" w:styleId="CommentTextChar">
    <w:name w:val="Comment Text Char"/>
    <w:basedOn w:val="DefaultParagraphFont"/>
    <w:link w:val="CommentText"/>
    <w:uiPriority w:val="99"/>
    <w:semiHidden/>
    <w:rsid w:val="00803499"/>
    <w:rPr>
      <w:sz w:val="20"/>
      <w:szCs w:val="20"/>
    </w:rPr>
  </w:style>
  <w:style w:type="paragraph" w:styleId="CommentSubject">
    <w:name w:val="annotation subject"/>
    <w:basedOn w:val="CommentText"/>
    <w:next w:val="CommentText"/>
    <w:link w:val="CommentSubjectChar"/>
    <w:uiPriority w:val="99"/>
    <w:semiHidden/>
    <w:unhideWhenUsed/>
    <w:rsid w:val="00803499"/>
    <w:rPr>
      <w:b/>
      <w:bCs/>
    </w:rPr>
  </w:style>
  <w:style w:type="character" w:customStyle="1" w:styleId="CommentSubjectChar">
    <w:name w:val="Comment Subject Char"/>
    <w:basedOn w:val="CommentTextChar"/>
    <w:link w:val="CommentSubject"/>
    <w:uiPriority w:val="99"/>
    <w:semiHidden/>
    <w:rsid w:val="00803499"/>
    <w:rPr>
      <w:b/>
      <w:bCs/>
      <w:sz w:val="20"/>
      <w:szCs w:val="20"/>
    </w:rPr>
  </w:style>
  <w:style w:type="paragraph" w:styleId="ListParagraph">
    <w:name w:val="List Paragraph"/>
    <w:basedOn w:val="Normal"/>
    <w:uiPriority w:val="34"/>
    <w:qFormat/>
    <w:rsid w:val="00A5565F"/>
    <w:pPr>
      <w:ind w:left="720"/>
      <w:contextualSpacing/>
    </w:pPr>
  </w:style>
  <w:style w:type="table" w:styleId="TableGrid">
    <w:name w:val="Table Grid"/>
    <w:basedOn w:val="TableNormal"/>
    <w:uiPriority w:val="39"/>
    <w:rsid w:val="00E258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258E6"/>
    <w:pPr>
      <w:autoSpaceDE w:val="0"/>
      <w:autoSpaceDN w:val="0"/>
      <w:adjustRightInd w:val="0"/>
      <w:spacing w:after="0" w:line="240" w:lineRule="auto"/>
    </w:pPr>
    <w:rPr>
      <w:rFonts w:ascii="Symbol" w:hAnsi="Symbol" w:cs="Symbol"/>
      <w:color w:val="000000"/>
      <w:sz w:val="24"/>
      <w:szCs w:val="24"/>
    </w:rPr>
  </w:style>
  <w:style w:type="paragraph" w:styleId="NoSpacing">
    <w:name w:val="No Spacing"/>
    <w:uiPriority w:val="1"/>
    <w:qFormat/>
    <w:rsid w:val="00F0302A"/>
    <w:pPr>
      <w:spacing w:after="0" w:line="240" w:lineRule="auto"/>
    </w:pPr>
  </w:style>
  <w:style w:type="character" w:customStyle="1" w:styleId="Heading4Char">
    <w:name w:val="Heading 4 Char"/>
    <w:basedOn w:val="DefaultParagraphFont"/>
    <w:link w:val="Heading4"/>
    <w:uiPriority w:val="9"/>
    <w:rsid w:val="007E48B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4470E"/>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684813">
      <w:bodyDiv w:val="1"/>
      <w:marLeft w:val="0"/>
      <w:marRight w:val="0"/>
      <w:marTop w:val="0"/>
      <w:marBottom w:val="0"/>
      <w:divBdr>
        <w:top w:val="none" w:sz="0" w:space="0" w:color="auto"/>
        <w:left w:val="none" w:sz="0" w:space="0" w:color="auto"/>
        <w:bottom w:val="none" w:sz="0" w:space="0" w:color="auto"/>
        <w:right w:val="none" w:sz="0" w:space="0" w:color="auto"/>
      </w:divBdr>
    </w:div>
    <w:div w:id="71219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iabetes.org.uk/professionals/position-statements-reports/statistics/diabetes-prevalence-2017" TargetMode="External"/><Relationship Id="rId13" Type="http://schemas.openxmlformats.org/officeDocument/2006/relationships/hyperlink" Target="https://www.fip.org/files/fip/BPP/Pharmacy-Vision-BPP-Trends-Report.pdf" TargetMode="External"/><Relationship Id="rId18" Type="http://schemas.openxmlformats.org/officeDocument/2006/relationships/hyperlink" Target="https://www.nice.org.uk/guidance/cg76" TargetMode="External"/><Relationship Id="rId3" Type="http://schemas.openxmlformats.org/officeDocument/2006/relationships/styles" Target="styles.xml"/><Relationship Id="rId21" Type="http://schemas.openxmlformats.org/officeDocument/2006/relationships/hyperlink" Target="https://www.england.nhs.uk/commissioning/wp-content/uploads/sites/12/2016/12/community-pharm-clncl-serv-rev.pdf" TargetMode="External"/><Relationship Id="rId7" Type="http://schemas.openxmlformats.org/officeDocument/2006/relationships/hyperlink" Target="https://www.diabetesatlas.org/en/sections/worldwide-toll-of-diabetes.html" TargetMode="External"/><Relationship Id="rId12" Type="http://schemas.openxmlformats.org/officeDocument/2006/relationships/hyperlink" Target="https://www.rpharms.com/recognition/all-our-campaigns/policy-a-z/diabetes/diabetes-policy" TargetMode="External"/><Relationship Id="rId17" Type="http://schemas.openxmlformats.org/officeDocument/2006/relationships/hyperlink" Target="https://www.england.nhs.uk/rightcare/products/pathways/cvd-pathway/diabetes/" TargetMode="External"/><Relationship Id="rId2" Type="http://schemas.openxmlformats.org/officeDocument/2006/relationships/numbering" Target="numbering.xml"/><Relationship Id="rId16" Type="http://schemas.openxmlformats.org/officeDocument/2006/relationships/hyperlink" Target="https://diabetes-resources-production.s3-eu-west-1.amazonaws.com/diabetes-storage/migration/pdf/Diabetes%2520Update%2520-%2520Community%2520Pharmacists%2520in%2520the%2520Front%2520Line%2520%28December%25202012%29.pdf" TargetMode="External"/><Relationship Id="rId20" Type="http://schemas.openxmlformats.org/officeDocument/2006/relationships/hyperlink" Target="https://psnc.org.uk/wp-content/uploads/2013/04/PSNC-Briefing-072.16-A-summary-of-the-Murray-Review-of-Community-Pharmacy-Clinical-Services.pdf" TargetMode="External"/><Relationship Id="rId1" Type="http://schemas.openxmlformats.org/officeDocument/2006/relationships/customXml" Target="../customXml/item1.xml"/><Relationship Id="rId6" Type="http://schemas.openxmlformats.org/officeDocument/2006/relationships/hyperlink" Target="mailto:Sarah.brewster@doctors.org.uk" TargetMode="External"/><Relationship Id="rId11" Type="http://schemas.openxmlformats.org/officeDocument/2006/relationships/hyperlink" Target="https://www.england.nhs.uk/blog/how-can-your-pharmacist-help-you/" TargetMode="External"/><Relationship Id="rId5" Type="http://schemas.openxmlformats.org/officeDocument/2006/relationships/webSettings" Target="webSettings.xml"/><Relationship Id="rId15" Type="http://schemas.openxmlformats.org/officeDocument/2006/relationships/hyperlink" Target="https://www.nim.org/en/compact/focustopics/worldwide-ranking-trust-professions" TargetMode="External"/><Relationship Id="rId23" Type="http://schemas.openxmlformats.org/officeDocument/2006/relationships/theme" Target="theme/theme1.xml"/><Relationship Id="rId10" Type="http://schemas.openxmlformats.org/officeDocument/2006/relationships/hyperlink" Target="https://www.fip.org/files/fip/publications/2017-09-Pharmacy_at_a_Glance-2015-2017.pdf" TargetMode="External"/><Relationship Id="rId19" Type="http://schemas.openxmlformats.org/officeDocument/2006/relationships/hyperlink" Target="http://www.communitypharmacyfuture.org.uk/" TargetMode="External"/><Relationship Id="rId4" Type="http://schemas.openxmlformats.org/officeDocument/2006/relationships/settings" Target="settings.xml"/><Relationship Id="rId9" Type="http://schemas.openxmlformats.org/officeDocument/2006/relationships/hyperlink" Target="https://assets.publishing.service.gov.uk/government/uploads/system/uploads/attachment_data/file/643520/Pharmacy_a_way_forward_for_public_health.pdf" TargetMode="External"/><Relationship Id="rId14" Type="http://schemas.openxmlformats.org/officeDocument/2006/relationships/hyperlink" Target="https://psnc.org.uk/contract-it/the-pharmacy-contract/cpcf-settlement-2019-20-to-2023-2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14140-ACA1-4742-BCC9-4B199A2C3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764</Words>
  <Characters>101258</Characters>
  <Application>Microsoft Office Word</Application>
  <DocSecurity>4</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11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wster, Sarah</dc:creator>
  <cp:keywords/>
  <dc:description/>
  <cp:lastModifiedBy>Hickman J. (Medicine)</cp:lastModifiedBy>
  <cp:revision>2</cp:revision>
  <cp:lastPrinted>2019-09-26T14:29:00Z</cp:lastPrinted>
  <dcterms:created xsi:type="dcterms:W3CDTF">2020-04-21T11:46:00Z</dcterms:created>
  <dcterms:modified xsi:type="dcterms:W3CDTF">2020-04-21T11:46:00Z</dcterms:modified>
</cp:coreProperties>
</file>